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095E92" w14:textId="0BCEC9EA" w:rsidR="006341AC" w:rsidRPr="00D70697" w:rsidRDefault="006305D7" w:rsidP="008B7031">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p>
    <w:p w14:paraId="46366669" w14:textId="2713E84E" w:rsidR="006341AC" w:rsidRPr="00A75BE0" w:rsidRDefault="006341AC" w:rsidP="008B7031">
      <w:pPr>
        <w:rPr>
          <w:b/>
        </w:rPr>
      </w:pPr>
      <w:r w:rsidRPr="00A75BE0">
        <w:rPr>
          <w:b/>
        </w:rPr>
        <w:t xml:space="preserve">Quantitative </w:t>
      </w:r>
      <w:r w:rsidR="008B7031" w:rsidRPr="00A75BE0">
        <w:rPr>
          <w:b/>
        </w:rPr>
        <w:t xml:space="preserve">Analysis </w:t>
      </w:r>
      <w:r w:rsidR="008B7031">
        <w:rPr>
          <w:b/>
        </w:rPr>
        <w:t>o</w:t>
      </w:r>
      <w:r w:rsidR="008B7031" w:rsidRPr="00A75BE0">
        <w:rPr>
          <w:b/>
        </w:rPr>
        <w:t xml:space="preserve">f Cellular Composition </w:t>
      </w:r>
      <w:r w:rsidR="008B7031">
        <w:rPr>
          <w:b/>
        </w:rPr>
        <w:t>i</w:t>
      </w:r>
      <w:r w:rsidR="008B7031" w:rsidRPr="00A75BE0">
        <w:rPr>
          <w:b/>
        </w:rPr>
        <w:t>n</w:t>
      </w:r>
      <w:r w:rsidR="008B7031">
        <w:rPr>
          <w:b/>
        </w:rPr>
        <w:t xml:space="preserve"> Advanced</w:t>
      </w:r>
      <w:r w:rsidR="008B7031" w:rsidRPr="00A75BE0">
        <w:rPr>
          <w:b/>
        </w:rPr>
        <w:t xml:space="preserve"> Atherosclerotic Lesions </w:t>
      </w:r>
      <w:r w:rsidR="008B7031">
        <w:rPr>
          <w:b/>
        </w:rPr>
        <w:t>o</w:t>
      </w:r>
      <w:r w:rsidR="008B7031" w:rsidRPr="00A75BE0">
        <w:rPr>
          <w:b/>
        </w:rPr>
        <w:t>f Smooth Muscle Cell Lineage-Tracing Mice</w:t>
      </w:r>
    </w:p>
    <w:p w14:paraId="2E300B21" w14:textId="77777777" w:rsidR="007A4DD6" w:rsidRPr="008B7031" w:rsidRDefault="007A4DD6" w:rsidP="008B7031">
      <w:pPr>
        <w:widowControl/>
        <w:jc w:val="left"/>
        <w:rPr>
          <w:b/>
          <w:bCs/>
        </w:rPr>
      </w:pPr>
    </w:p>
    <w:p w14:paraId="3D080DA3" w14:textId="77E34620" w:rsidR="006305D7" w:rsidRPr="001B1519" w:rsidRDefault="006305D7" w:rsidP="008B7031">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1C27F78B" w14:textId="77777777" w:rsidR="006341AC" w:rsidRDefault="006341AC" w:rsidP="008B7031"/>
    <w:p w14:paraId="7CC4400F" w14:textId="67D61D1E" w:rsidR="006341AC" w:rsidRPr="00A75BE0" w:rsidRDefault="006341AC" w:rsidP="008B7031">
      <w:r w:rsidRPr="00A75BE0">
        <w:t>Sidney Mahan</w:t>
      </w:r>
      <w:r w:rsidRPr="00A75BE0">
        <w:rPr>
          <w:vertAlign w:val="superscript"/>
        </w:rPr>
        <w:t>1</w:t>
      </w:r>
      <w:r w:rsidRPr="00A75BE0">
        <w:t xml:space="preserve">, </w:t>
      </w:r>
      <w:proofErr w:type="spellStart"/>
      <w:r w:rsidRPr="00A75BE0">
        <w:t>Mingjun</w:t>
      </w:r>
      <w:proofErr w:type="spellEnd"/>
      <w:r w:rsidRPr="00A75BE0">
        <w:t xml:space="preserve"> Liu</w:t>
      </w:r>
      <w:r w:rsidRPr="00A75BE0">
        <w:rPr>
          <w:vertAlign w:val="superscript"/>
        </w:rPr>
        <w:t>1</w:t>
      </w:r>
      <w:r w:rsidRPr="00A75BE0">
        <w:t>, Richard A. Baylis</w:t>
      </w:r>
      <w:r w:rsidRPr="00A75BE0">
        <w:rPr>
          <w:vertAlign w:val="superscript"/>
        </w:rPr>
        <w:t>2,3</w:t>
      </w:r>
      <w:r w:rsidRPr="00A75BE0">
        <w:t>, Delphine Gomez</w:t>
      </w:r>
      <w:r w:rsidRPr="00A75BE0">
        <w:rPr>
          <w:vertAlign w:val="superscript"/>
        </w:rPr>
        <w:t>1,4</w:t>
      </w:r>
    </w:p>
    <w:p w14:paraId="4BD77185" w14:textId="69C03CFF" w:rsidR="006341AC" w:rsidRPr="00A75BE0" w:rsidRDefault="006341AC" w:rsidP="008B7031">
      <w:pPr>
        <w:rPr>
          <w:b/>
        </w:rPr>
      </w:pPr>
    </w:p>
    <w:p w14:paraId="232ADC20" w14:textId="35CAD4F8" w:rsidR="006341AC" w:rsidRPr="00A75BE0" w:rsidRDefault="006341AC" w:rsidP="008B7031">
      <w:pPr>
        <w:rPr>
          <w:rFonts w:cstheme="minorHAnsi"/>
        </w:rPr>
      </w:pPr>
      <w:r w:rsidRPr="00A75BE0">
        <w:rPr>
          <w:rFonts w:cstheme="minorHAnsi"/>
          <w:vertAlign w:val="superscript"/>
        </w:rPr>
        <w:t>1</w:t>
      </w:r>
      <w:r w:rsidRPr="00A75BE0">
        <w:rPr>
          <w:rFonts w:cstheme="minorHAnsi"/>
          <w:color w:val="000000" w:themeColor="text1"/>
        </w:rPr>
        <w:t>Heart, Lung, Blood and Vascular Medicine Institute, University of Pittsburgh</w:t>
      </w:r>
    </w:p>
    <w:p w14:paraId="3E4B852D" w14:textId="4E1761BD" w:rsidR="006341AC" w:rsidRPr="00A75BE0" w:rsidRDefault="006341AC" w:rsidP="008B7031">
      <w:pPr>
        <w:rPr>
          <w:rFonts w:cstheme="minorHAnsi"/>
        </w:rPr>
      </w:pPr>
      <w:r w:rsidRPr="00A75BE0">
        <w:rPr>
          <w:rFonts w:cstheme="minorHAnsi"/>
          <w:vertAlign w:val="superscript"/>
        </w:rPr>
        <w:t>2</w:t>
      </w:r>
      <w:r w:rsidRPr="00A75BE0">
        <w:rPr>
          <w:rFonts w:cstheme="minorHAnsi"/>
        </w:rPr>
        <w:t>Robert M. Berne Cardiovascular Research Center, University of Virginia</w:t>
      </w:r>
    </w:p>
    <w:p w14:paraId="7240E91C" w14:textId="2652B57F" w:rsidR="006341AC" w:rsidRPr="00A75BE0" w:rsidRDefault="006341AC" w:rsidP="008B7031">
      <w:pPr>
        <w:rPr>
          <w:rFonts w:cstheme="minorHAnsi"/>
        </w:rPr>
      </w:pPr>
      <w:r w:rsidRPr="00A75BE0">
        <w:rPr>
          <w:rFonts w:cstheme="minorHAnsi"/>
          <w:vertAlign w:val="superscript"/>
        </w:rPr>
        <w:t>3</w:t>
      </w:r>
      <w:r w:rsidRPr="00A75BE0">
        <w:rPr>
          <w:rFonts w:cstheme="minorHAnsi"/>
        </w:rPr>
        <w:t>Department of Biochemistry and Molecular Genetics, University of Virginia</w:t>
      </w:r>
    </w:p>
    <w:p w14:paraId="3F3BC83D" w14:textId="76575AE3" w:rsidR="006341AC" w:rsidRPr="00A75BE0" w:rsidRDefault="006341AC" w:rsidP="008B7031">
      <w:pPr>
        <w:rPr>
          <w:rFonts w:cstheme="minorHAnsi"/>
        </w:rPr>
      </w:pPr>
      <w:r w:rsidRPr="00A75BE0">
        <w:rPr>
          <w:rFonts w:cstheme="minorHAnsi"/>
          <w:vertAlign w:val="superscript"/>
        </w:rPr>
        <w:t>4</w:t>
      </w:r>
      <w:r w:rsidRPr="00A75BE0">
        <w:rPr>
          <w:rFonts w:cstheme="minorHAnsi"/>
          <w:color w:val="000000" w:themeColor="text1"/>
        </w:rPr>
        <w:t>Division of Cardiology, University of Pittsburgh School of Medicine; Pittsburgh</w:t>
      </w:r>
    </w:p>
    <w:p w14:paraId="737DA9BE" w14:textId="77777777" w:rsidR="006341AC" w:rsidRPr="00A75BE0" w:rsidRDefault="006341AC" w:rsidP="008B7031"/>
    <w:p w14:paraId="36E5D935" w14:textId="77777777" w:rsidR="006341AC" w:rsidRPr="00A75BE0" w:rsidRDefault="006341AC" w:rsidP="008B7031">
      <w:pPr>
        <w:rPr>
          <w:b/>
        </w:rPr>
      </w:pPr>
      <w:r w:rsidRPr="00A75BE0">
        <w:rPr>
          <w:b/>
        </w:rPr>
        <w:t xml:space="preserve">Corresponding Author: </w:t>
      </w:r>
    </w:p>
    <w:p w14:paraId="5205C5F8" w14:textId="297242D0" w:rsidR="006341AC" w:rsidRPr="00D70697" w:rsidRDefault="006341AC" w:rsidP="008B7031">
      <w:pPr>
        <w:rPr>
          <w:b/>
        </w:rPr>
      </w:pPr>
      <w:r w:rsidRPr="00D70697">
        <w:t>Delphine Gomez</w:t>
      </w:r>
      <w:r w:rsidR="00D70697" w:rsidRPr="00D70697">
        <w:t xml:space="preserve"> </w:t>
      </w:r>
      <w:r w:rsidR="00D70697">
        <w:tab/>
      </w:r>
      <w:r w:rsidR="00D70697" w:rsidRPr="00D70697">
        <w:t>(</w:t>
      </w:r>
      <w:r w:rsidR="00D70697" w:rsidRPr="00A75BE0">
        <w:t>gomezd@pitt.edu</w:t>
      </w:r>
      <w:r w:rsidR="00D70697">
        <w:t>)</w:t>
      </w:r>
    </w:p>
    <w:p w14:paraId="4288A88E" w14:textId="77777777" w:rsidR="006341AC" w:rsidRPr="00A75BE0" w:rsidRDefault="006341AC" w:rsidP="008B7031">
      <w:r w:rsidRPr="00A75BE0">
        <w:t>Phone: 412-383-3269</w:t>
      </w:r>
    </w:p>
    <w:p w14:paraId="009D6DB2" w14:textId="77777777" w:rsidR="006341AC" w:rsidRPr="00A75BE0" w:rsidRDefault="006341AC" w:rsidP="008B7031"/>
    <w:p w14:paraId="3285FFA9" w14:textId="12094184" w:rsidR="006341AC" w:rsidRPr="00D70697" w:rsidRDefault="006341AC" w:rsidP="008B7031">
      <w:pPr>
        <w:rPr>
          <w:b/>
        </w:rPr>
      </w:pPr>
      <w:r w:rsidRPr="00D70697">
        <w:rPr>
          <w:b/>
        </w:rPr>
        <w:t xml:space="preserve">Email </w:t>
      </w:r>
      <w:r w:rsidR="00D70697">
        <w:rPr>
          <w:b/>
        </w:rPr>
        <w:t>A</w:t>
      </w:r>
      <w:r w:rsidRPr="00D70697">
        <w:rPr>
          <w:b/>
        </w:rPr>
        <w:t>ddress</w:t>
      </w:r>
      <w:r w:rsidR="00D70697">
        <w:rPr>
          <w:b/>
        </w:rPr>
        <w:t>es</w:t>
      </w:r>
      <w:r w:rsidRPr="00D70697">
        <w:rPr>
          <w:b/>
        </w:rPr>
        <w:t xml:space="preserve"> of Co-</w:t>
      </w:r>
      <w:r w:rsidR="00D70697">
        <w:rPr>
          <w:b/>
        </w:rPr>
        <w:t>A</w:t>
      </w:r>
      <w:r w:rsidRPr="00D70697">
        <w:rPr>
          <w:b/>
        </w:rPr>
        <w:t>uthors:</w:t>
      </w:r>
    </w:p>
    <w:p w14:paraId="59ADC080" w14:textId="5F3A9236" w:rsidR="006341AC" w:rsidRPr="00D70697" w:rsidRDefault="006341AC" w:rsidP="008B7031">
      <w:pPr>
        <w:rPr>
          <w:color w:val="000000" w:themeColor="text1"/>
        </w:rPr>
      </w:pPr>
      <w:r w:rsidRPr="00D70697">
        <w:rPr>
          <w:color w:val="000000" w:themeColor="text1"/>
        </w:rPr>
        <w:t xml:space="preserve">Sidney Mahan </w:t>
      </w:r>
      <w:r w:rsidR="00D70697" w:rsidRPr="00D70697">
        <w:rPr>
          <w:color w:val="000000" w:themeColor="text1"/>
        </w:rPr>
        <w:tab/>
      </w:r>
      <w:r w:rsidRPr="00D70697">
        <w:rPr>
          <w:color w:val="000000" w:themeColor="text1"/>
        </w:rPr>
        <w:t>(</w:t>
      </w:r>
      <w:r w:rsidRPr="00D70697">
        <w:rPr>
          <w:rStyle w:val="Hyperlink"/>
          <w:color w:val="000000" w:themeColor="text1"/>
          <w:u w:val="none"/>
        </w:rPr>
        <w:t>sam395@pitt.edu</w:t>
      </w:r>
      <w:r w:rsidRPr="00D70697">
        <w:rPr>
          <w:color w:val="000000" w:themeColor="text1"/>
        </w:rPr>
        <w:t>)</w:t>
      </w:r>
    </w:p>
    <w:p w14:paraId="79BEC620" w14:textId="62A76C40" w:rsidR="006341AC" w:rsidRPr="00D70697" w:rsidRDefault="006341AC" w:rsidP="008B7031">
      <w:pPr>
        <w:rPr>
          <w:color w:val="000000" w:themeColor="text1"/>
        </w:rPr>
      </w:pPr>
      <w:proofErr w:type="spellStart"/>
      <w:r w:rsidRPr="00D70697">
        <w:rPr>
          <w:color w:val="000000" w:themeColor="text1"/>
        </w:rPr>
        <w:t>Mingjun</w:t>
      </w:r>
      <w:proofErr w:type="spellEnd"/>
      <w:r w:rsidRPr="00D70697">
        <w:rPr>
          <w:color w:val="000000" w:themeColor="text1"/>
        </w:rPr>
        <w:t xml:space="preserve"> Liu </w:t>
      </w:r>
      <w:r w:rsidR="00D70697" w:rsidRPr="00D70697">
        <w:rPr>
          <w:color w:val="000000" w:themeColor="text1"/>
        </w:rPr>
        <w:tab/>
      </w:r>
      <w:r w:rsidR="00D70697" w:rsidRPr="00D70697">
        <w:rPr>
          <w:color w:val="000000" w:themeColor="text1"/>
        </w:rPr>
        <w:tab/>
      </w:r>
      <w:r w:rsidRPr="00D70697">
        <w:rPr>
          <w:color w:val="000000" w:themeColor="text1"/>
        </w:rPr>
        <w:t>(</w:t>
      </w:r>
      <w:r w:rsidRPr="00D70697">
        <w:rPr>
          <w:rStyle w:val="Hyperlink"/>
          <w:color w:val="000000" w:themeColor="text1"/>
          <w:u w:val="none"/>
        </w:rPr>
        <w:t>mil128@pitt.edu</w:t>
      </w:r>
      <w:r w:rsidRPr="00D70697">
        <w:rPr>
          <w:color w:val="000000" w:themeColor="text1"/>
        </w:rPr>
        <w:t>)</w:t>
      </w:r>
    </w:p>
    <w:p w14:paraId="26C3B70F" w14:textId="411ABFDF" w:rsidR="006341AC" w:rsidRPr="00A75BE0" w:rsidRDefault="006341AC" w:rsidP="008B7031">
      <w:r w:rsidRPr="00D70697">
        <w:rPr>
          <w:color w:val="000000" w:themeColor="text1"/>
        </w:rPr>
        <w:t xml:space="preserve">Richard A. Baylis </w:t>
      </w:r>
      <w:r w:rsidR="00D70697" w:rsidRPr="00D70697">
        <w:rPr>
          <w:color w:val="000000" w:themeColor="text1"/>
        </w:rPr>
        <w:tab/>
      </w:r>
      <w:r w:rsidRPr="00D70697">
        <w:rPr>
          <w:color w:val="000000" w:themeColor="text1"/>
        </w:rPr>
        <w:t>(</w:t>
      </w:r>
      <w:r w:rsidRPr="00D70697">
        <w:rPr>
          <w:rStyle w:val="Hyperlink"/>
          <w:color w:val="000000" w:themeColor="text1"/>
          <w:u w:val="none"/>
        </w:rPr>
        <w:t>rab5uh@virginia.edu</w:t>
      </w:r>
      <w:r w:rsidRPr="00D70697">
        <w:rPr>
          <w:color w:val="000000" w:themeColor="text1"/>
        </w:rPr>
        <w:t>)</w:t>
      </w:r>
    </w:p>
    <w:p w14:paraId="60FCB589" w14:textId="42D11221" w:rsidR="00D04A95" w:rsidRPr="001B1519" w:rsidRDefault="00D04A95" w:rsidP="008B7031">
      <w:pPr>
        <w:rPr>
          <w:rFonts w:asciiTheme="minorHAnsi" w:hAnsiTheme="minorHAnsi" w:cstheme="minorHAnsi"/>
          <w:bCs/>
          <w:color w:val="808080" w:themeColor="background1" w:themeShade="80"/>
        </w:rPr>
      </w:pPr>
    </w:p>
    <w:p w14:paraId="71B79AC9" w14:textId="3FA56DA9" w:rsidR="006305D7" w:rsidRDefault="006305D7" w:rsidP="008B7031">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1CB4E390" w14:textId="40BD9D14" w:rsidR="006305D7" w:rsidRDefault="00D70697" w:rsidP="008B7031">
      <w:pPr>
        <w:pStyle w:val="NormalWeb"/>
        <w:spacing w:before="0" w:beforeAutospacing="0" w:after="0" w:afterAutospacing="0"/>
      </w:pPr>
      <w:r>
        <w:rPr>
          <w:rFonts w:asciiTheme="minorHAnsi" w:hAnsiTheme="minorHAnsi" w:cstheme="minorHAnsi"/>
        </w:rPr>
        <w:t>a</w:t>
      </w:r>
      <w:r w:rsidR="006341AC" w:rsidRPr="00A75BE0">
        <w:t>therosclerosis, atherosclerotic lesion, brachiocephalic artery, tissue preparation and sectioning, immunohistochemistry, immunofluorescence, confocal microscopy</w:t>
      </w:r>
    </w:p>
    <w:p w14:paraId="039FD017" w14:textId="77777777" w:rsidR="006341AC" w:rsidRPr="001B1519" w:rsidRDefault="006341AC" w:rsidP="008B7031">
      <w:pPr>
        <w:pStyle w:val="NormalWeb"/>
        <w:spacing w:before="0" w:beforeAutospacing="0" w:after="0" w:afterAutospacing="0"/>
        <w:rPr>
          <w:rFonts w:asciiTheme="minorHAnsi" w:hAnsiTheme="minorHAnsi" w:cstheme="minorHAnsi"/>
        </w:rPr>
      </w:pPr>
    </w:p>
    <w:p w14:paraId="628AC4B5" w14:textId="1C6CEA06" w:rsidR="006305D7" w:rsidRDefault="00086FF5" w:rsidP="008B7031">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195AB223" w14:textId="77777777" w:rsidR="006341AC" w:rsidRPr="001B1519" w:rsidRDefault="006341AC" w:rsidP="008B7031">
      <w:pPr>
        <w:rPr>
          <w:rFonts w:asciiTheme="minorHAnsi" w:hAnsiTheme="minorHAnsi" w:cstheme="minorHAnsi"/>
        </w:rPr>
      </w:pPr>
    </w:p>
    <w:p w14:paraId="508DAF4C" w14:textId="77777777" w:rsidR="006341AC" w:rsidRPr="003F3309" w:rsidRDefault="006341AC" w:rsidP="008B7031">
      <w:r w:rsidRPr="003F3309">
        <w:t xml:space="preserve">We propose a standardized protocol to </w:t>
      </w:r>
      <w:r>
        <w:t>characterize</w:t>
      </w:r>
      <w:r w:rsidRPr="003F3309">
        <w:t xml:space="preserve"> the</w:t>
      </w:r>
      <w:r>
        <w:t xml:space="preserve"> cellular composition of</w:t>
      </w:r>
      <w:r w:rsidRPr="003F3309">
        <w:t xml:space="preserve"> </w:t>
      </w:r>
      <w:r>
        <w:t>late-stage murine atherosclerotic lesions</w:t>
      </w:r>
      <w:r w:rsidRPr="003F3309">
        <w:t xml:space="preserve"> including systematic methods of animal dissection, tissue embedding, sectioning, staining, and analysis of brachiocephalic arteries from atheroprone smooth muscle cell lineage tracing mice.</w:t>
      </w:r>
    </w:p>
    <w:p w14:paraId="761028D6" w14:textId="77777777" w:rsidR="006305D7" w:rsidRPr="001B1519" w:rsidRDefault="006305D7" w:rsidP="008B7031">
      <w:pPr>
        <w:rPr>
          <w:rFonts w:asciiTheme="minorHAnsi" w:hAnsiTheme="minorHAnsi" w:cstheme="minorHAnsi"/>
        </w:rPr>
      </w:pPr>
    </w:p>
    <w:p w14:paraId="64FB8590" w14:textId="76C6D44C" w:rsidR="006305D7" w:rsidRPr="001B1519" w:rsidRDefault="006305D7" w:rsidP="008B7031">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4C7D5FD5" w14:textId="0AEEA5F8" w:rsidR="006305D7" w:rsidRDefault="006305D7" w:rsidP="008B7031">
      <w:pPr>
        <w:rPr>
          <w:rFonts w:asciiTheme="minorHAnsi" w:hAnsiTheme="minorHAnsi" w:cstheme="minorHAnsi"/>
          <w:color w:val="808080"/>
        </w:rPr>
      </w:pPr>
    </w:p>
    <w:p w14:paraId="0061C0A3" w14:textId="4B269153" w:rsidR="006341AC" w:rsidRPr="00935AC9" w:rsidRDefault="006341AC" w:rsidP="008B7031">
      <w:r>
        <w:t>Atherosclerosis remains the leading cause of death worldwide and, despite countless preclinical studies describing promising therapeutic targets, novel interventions have remained elusive. This is likely due, in part, to a reliance on preclinical prevention models</w:t>
      </w:r>
      <w:r w:rsidR="00272D78">
        <w:t xml:space="preserve"> investigating the effects of genetic manipulations or pharmacological treatments on atherosclerosis development rather than </w:t>
      </w:r>
      <w:r w:rsidR="00242300">
        <w:t xml:space="preserve">the </w:t>
      </w:r>
      <w:r w:rsidR="00272D78">
        <w:t xml:space="preserve">established disease. Also, results of these studies are often confounding because of the use of superficial lesion analyses and a lack of characterization of lesion cell populations. </w:t>
      </w:r>
      <w:r>
        <w:t xml:space="preserve">To help overcome these translational hurdles, we propose an increased reliance on intervention models that employ </w:t>
      </w:r>
      <w:r w:rsidR="00272D78">
        <w:t xml:space="preserve">investigation of </w:t>
      </w:r>
      <w:r>
        <w:t>changes in cellular composition at a single cell level</w:t>
      </w:r>
      <w:r w:rsidR="00272D78">
        <w:t xml:space="preserve"> by immunofluorescent staining and confocal microscopy</w:t>
      </w:r>
      <w:r>
        <w:t xml:space="preserve">. To this end, we describe a protocol for </w:t>
      </w:r>
      <w:r>
        <w:lastRenderedPageBreak/>
        <w:t>testing a putative therapeutic agent in a murine intervention model including a systematic approach for animal dissection, embedding, sectioning, staining, and quantification of brachiocephalic artery lesions. In addition, due to the phenotypic diversity of cells within late-stage atherosclerotic lesions, we describe the importance of using cell-specific, inducible lineage tracing mouse systems and how this can be leveraged</w:t>
      </w:r>
      <w:r w:rsidR="00272D78">
        <w:t xml:space="preserve"> for unbiased characterization of atherosclerotic lesion cell populations</w:t>
      </w:r>
      <w:r>
        <w:t xml:space="preserve">. Together, these strategies may assist vascular biologists to more accurately model </w:t>
      </w:r>
      <w:r w:rsidR="00242300">
        <w:t>therapeutic interventions and analyze atherosclerotic</w:t>
      </w:r>
      <w:r>
        <w:t xml:space="preserve"> disease and will hopefully translate into a higher rate of success in clinical trials.</w:t>
      </w:r>
    </w:p>
    <w:p w14:paraId="635ED979" w14:textId="77777777" w:rsidR="006341AC" w:rsidRDefault="006341AC" w:rsidP="008B7031">
      <w:pPr>
        <w:rPr>
          <w:rFonts w:asciiTheme="minorHAnsi" w:hAnsiTheme="minorHAnsi" w:cstheme="minorHAnsi"/>
          <w:b/>
        </w:rPr>
      </w:pPr>
    </w:p>
    <w:p w14:paraId="00D25F73" w14:textId="2681A75B" w:rsidR="006305D7" w:rsidRPr="001B1519" w:rsidRDefault="006305D7" w:rsidP="008B7031">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p>
    <w:p w14:paraId="2F2C0304" w14:textId="77777777" w:rsidR="00F861A3" w:rsidRDefault="00F861A3" w:rsidP="008B7031"/>
    <w:p w14:paraId="5785C743" w14:textId="56868735" w:rsidR="00F861A3" w:rsidRPr="00A75BE0" w:rsidRDefault="00F861A3" w:rsidP="008B7031">
      <w:r w:rsidRPr="00A75BE0">
        <w:t xml:space="preserve">Atherosclerosis is the leading </w:t>
      </w:r>
      <w:r w:rsidR="00A3460D">
        <w:t>cause</w:t>
      </w:r>
      <w:r w:rsidR="00A3460D" w:rsidRPr="00A75BE0">
        <w:t xml:space="preserve"> </w:t>
      </w:r>
      <w:r w:rsidRPr="00A75BE0">
        <w:t xml:space="preserve">of morbidity and mortality worldwide </w:t>
      </w:r>
      <w:r>
        <w:t xml:space="preserve">underlying </w:t>
      </w:r>
      <w:proofErr w:type="gramStart"/>
      <w:r>
        <w:t>the majority of</w:t>
      </w:r>
      <w:proofErr w:type="gramEnd"/>
      <w:r w:rsidRPr="00A75BE0">
        <w:t xml:space="preserve"> coronary artery disease, peripheral artery diseases, and stroke. Late-stage coronary atherosclerosis </w:t>
      </w:r>
      <w:r>
        <w:t>can lead</w:t>
      </w:r>
      <w:r w:rsidRPr="00A75BE0">
        <w:t xml:space="preserve"> to </w:t>
      </w:r>
      <w:r>
        <w:t>severe complications</w:t>
      </w:r>
      <w:r w:rsidRPr="00A75BE0">
        <w:t xml:space="preserve"> including myocardial infraction account</w:t>
      </w:r>
      <w:r>
        <w:t>ing</w:t>
      </w:r>
      <w:r w:rsidRPr="00A75BE0">
        <w:t xml:space="preserve"> for nearly 16% of world population mortality</w:t>
      </w:r>
      <w:r w:rsidRPr="00A75BE0">
        <w:fldChar w:fldCharType="begin">
          <w:fldData xml:space="preserve">PEVuZE5vdGU+PENpdGU+PEF1dGhvcj5EQUxZczwvQXV0aG9yPjxZZWFyPjIwMTY8L1llYXI+PFJl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</w:fldData>
        </w:fldChar>
      </w:r>
      <w:r w:rsidR="00AC16F7">
        <w:instrText xml:space="preserve"> ADDIN EN.CITE </w:instrText>
      </w:r>
      <w:r w:rsidR="00AC16F7">
        <w:fldChar w:fldCharType="begin">
          <w:fldData xml:space="preserve">PEVuZE5vdGU+PENpdGU+PEF1dGhvcj5EQUxZczwvQXV0aG9yPjxZZWFyPjIwMTY8L1llYXI+PFJl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</w:fldData>
        </w:fldChar>
      </w:r>
      <w:r w:rsidR="00AC16F7">
        <w:instrText xml:space="preserve"> ADDIN EN.CITE.DATA </w:instrText>
      </w:r>
      <w:r w:rsidR="00AC16F7">
        <w:fldChar w:fldCharType="end"/>
      </w:r>
      <w:r w:rsidRPr="00A75BE0">
        <w:fldChar w:fldCharType="separate"/>
      </w:r>
      <w:r w:rsidR="00AC16F7" w:rsidRPr="00AC16F7">
        <w:rPr>
          <w:noProof/>
          <w:vertAlign w:val="superscript"/>
        </w:rPr>
        <w:t>1,2</w:t>
      </w:r>
      <w:r w:rsidRPr="00A75BE0">
        <w:fldChar w:fldCharType="end"/>
      </w:r>
      <w:r w:rsidRPr="00A75BE0">
        <w:t xml:space="preserve">. Due to its devastating impact on public health, substantial effort </w:t>
      </w:r>
      <w:r>
        <w:t>has</w:t>
      </w:r>
      <w:r w:rsidRPr="00A75BE0">
        <w:t xml:space="preserve"> been made </w:t>
      </w:r>
      <w:r>
        <w:t>to</w:t>
      </w:r>
      <w:r w:rsidRPr="00A75BE0">
        <w:t xml:space="preserve"> decipher the mechanisms driving atherosclerosis progression</w:t>
      </w:r>
      <w:r w:rsidR="001A56D6">
        <w:t>, as well as</w:t>
      </w:r>
      <w:r w:rsidRPr="00A75BE0">
        <w:t xml:space="preserve"> </w:t>
      </w:r>
      <w:r>
        <w:t xml:space="preserve">to </w:t>
      </w:r>
      <w:r w:rsidRPr="00A75BE0">
        <w:t>develop</w:t>
      </w:r>
      <w:r>
        <w:t xml:space="preserve"> novel</w:t>
      </w:r>
      <w:r w:rsidRPr="00A75BE0">
        <w:t xml:space="preserve"> therapeutic strategies. Yet, the Likelihood of Approval (LOA) rate of </w:t>
      </w:r>
      <w:r>
        <w:t>clinical</w:t>
      </w:r>
      <w:r w:rsidRPr="00A75BE0">
        <w:t xml:space="preserve"> trials</w:t>
      </w:r>
      <w:r>
        <w:t xml:space="preserve"> for cardiovascular disease</w:t>
      </w:r>
      <w:r w:rsidRPr="00A75BE0">
        <w:t xml:space="preserve"> </w:t>
      </w:r>
      <w:r>
        <w:t>is</w:t>
      </w:r>
      <w:r w:rsidRPr="00A75BE0">
        <w:t xml:space="preserve"> among the lowest</w:t>
      </w:r>
      <w:r>
        <w:t xml:space="preserve"> when</w:t>
      </w:r>
      <w:r w:rsidRPr="00A75BE0">
        <w:t xml:space="preserve"> compar</w:t>
      </w:r>
      <w:r>
        <w:t>ed</w:t>
      </w:r>
      <w:r w:rsidRPr="00A75BE0">
        <w:t xml:space="preserve"> with other </w:t>
      </w:r>
      <w:r>
        <w:t>clinical fields (</w:t>
      </w:r>
      <w:r w:rsidRPr="00A75BE0">
        <w:t>only 8.7% for phase I)</w:t>
      </w:r>
      <w:r w:rsidRPr="00A75BE0">
        <w:fldChar w:fldCharType="begin"/>
      </w:r>
      <w:r w:rsidR="00AC16F7">
        <w:instrText xml:space="preserve"> ADDIN EN.CITE &lt;EndNote&gt;&lt;Cite&gt;&lt;Author&gt;Hay&lt;/Author&gt;&lt;Year&gt;2014&lt;/Year&gt;&lt;RecNum&gt;3&lt;/RecNum&gt;&lt;DisplayText&gt;&lt;style face="superscript"&gt;3&lt;/style&gt;&lt;/DisplayText&gt;&lt;record&gt;&lt;rec-number&gt;3&lt;/rec-number&gt;&lt;foreign-keys&gt;&lt;key app="EN" db-id="df9w90a0b55f9hepdwxx5saf5v5ea9xfvvde" timestamp="1542382463"&gt;3&lt;/key&gt;&lt;/foreign-keys&gt;&lt;ref-type name="Journal Article"&gt;17&lt;/ref-type&gt;&lt;contributors&gt;&lt;authors&gt;&lt;author&gt;Hay, M.&lt;/author&gt;&lt;author&gt;Thomas, D. W.&lt;/author&gt;&lt;author&gt;Craighead, J. L.&lt;/author&gt;&lt;author&gt;Economides, C.&lt;/author&gt;&lt;author&gt;Rosenthal, J.&lt;/author&gt;&lt;/authors&gt;&lt;/contributors&gt;&lt;auth-address&gt;BioMedTracker, Sagient Research Systems, San Diego, California, USA.&amp;#xD;Biotechnology Industry Organization (BIO), Washington, DC, USA.&amp;#xD;Biotech Strategy &amp;amp; Analytics, Rockville, Maryland, USA.&lt;/auth-address&gt;&lt;titles&gt;&lt;title&gt;Clinical development success rates for investigational drugs&lt;/title&gt;&lt;secondary-title&gt;Nat Biotechnol&lt;/secondary-title&gt;&lt;/titles&gt;&lt;periodical&gt;&lt;full-title&gt;Nat Biotechnol&lt;/full-title&gt;&lt;/periodical&gt;&lt;pages&gt;40-51&lt;/pages&gt;&lt;volume&gt;32&lt;/volume&gt;&lt;number&gt;1&lt;/number&gt;&lt;edition&gt;2014/01/11&lt;/edition&gt;&lt;keywords&gt;&lt;keyword&gt;Biomedical Research&lt;/keyword&gt;&lt;keyword&gt;Drug Approval/*legislation &amp;amp; jurisprudence&lt;/keyword&gt;&lt;keyword&gt;Drugs, Investigational/*therapeutic use&lt;/keyword&gt;&lt;keyword&gt;Humans&lt;/keyword&gt;&lt;keyword&gt;United States&lt;/keyword&gt;&lt;keyword&gt;United States Food and Drug Administration/legislation &amp;amp; jurisprudence&lt;/keyword&gt;&lt;/keywords&gt;&lt;dates&gt;&lt;year&gt;2014&lt;/year&gt;&lt;pub-dates&gt;&lt;date&gt;Jan&lt;/date&gt;&lt;/pub-dates&gt;&lt;/dates&gt;&lt;isbn&gt;1546-1696 (Electronic)&amp;#xD;1087-0156 (Linking)&lt;/isbn&gt;&lt;accession-num&gt;24406927&lt;/accession-num&gt;&lt;urls&gt;&lt;related-urls&gt;&lt;url&gt;https://www.ncbi.nlm.nih.gov/pubmed/24406927&lt;/url&gt;&lt;/related-urls&gt;&lt;/urls&gt;&lt;electronic-resource-num&gt;10.1038/nbt.2786&lt;/electronic-resource-num&gt;&lt;/record&gt;&lt;/Cite&gt;&lt;/EndNote&gt;</w:instrText>
      </w:r>
      <w:r w:rsidRPr="00A75BE0">
        <w:fldChar w:fldCharType="separate"/>
      </w:r>
      <w:r w:rsidR="00AC16F7" w:rsidRPr="00AC16F7">
        <w:rPr>
          <w:noProof/>
          <w:vertAlign w:val="superscript"/>
        </w:rPr>
        <w:t>3</w:t>
      </w:r>
      <w:r w:rsidRPr="00A75BE0">
        <w:fldChar w:fldCharType="end"/>
      </w:r>
      <w:r w:rsidRPr="00A75BE0">
        <w:t xml:space="preserve">. </w:t>
      </w:r>
      <w:r>
        <w:t>This can be explained in part by</w:t>
      </w:r>
      <w:r w:rsidR="001A56D6">
        <w:t xml:space="preserve"> many</w:t>
      </w:r>
      <w:r>
        <w:t xml:space="preserve"> barriers that atherosclerosis poses to efficient drug development including</w:t>
      </w:r>
      <w:r w:rsidRPr="00A75BE0">
        <w:t xml:space="preserve"> its</w:t>
      </w:r>
      <w:r>
        <w:t xml:space="preserve"> nearly ubiquitous nature,</w:t>
      </w:r>
      <w:r w:rsidRPr="00A75BE0">
        <w:t xml:space="preserve"> clinically-silent progression</w:t>
      </w:r>
      <w:r>
        <w:t>,</w:t>
      </w:r>
      <w:r w:rsidRPr="00A75BE0">
        <w:t xml:space="preserve"> and</w:t>
      </w:r>
      <w:r>
        <w:t xml:space="preserve"> significant disease </w:t>
      </w:r>
      <w:r w:rsidRPr="00A75BE0">
        <w:t>heterogeneity</w:t>
      </w:r>
      <w:r>
        <w:t>. Moreover</w:t>
      </w:r>
      <w:r w:rsidRPr="00A75BE0">
        <w:t xml:space="preserve">, </w:t>
      </w:r>
      <w:r w:rsidR="00182093">
        <w:t xml:space="preserve">the </w:t>
      </w:r>
      <w:r w:rsidRPr="00A75BE0">
        <w:t xml:space="preserve">suboptimal design of preclinical animal studies can also be accounted for the lack of success in clinical translation. </w:t>
      </w:r>
      <w:r>
        <w:t>Specifically, we believe it is</w:t>
      </w:r>
      <w:r w:rsidRPr="00A75BE0">
        <w:t xml:space="preserve"> necessary to implement intervention studies</w:t>
      </w:r>
      <w:r>
        <w:t xml:space="preserve"> whenever possible</w:t>
      </w:r>
      <w:r w:rsidRPr="00A75BE0">
        <w:t xml:space="preserve"> to </w:t>
      </w:r>
      <w:r>
        <w:t>investigate the</w:t>
      </w:r>
      <w:r w:rsidRPr="00A75BE0">
        <w:t xml:space="preserve"> efficacy of therapeutic strategies.</w:t>
      </w:r>
      <w:r w:rsidR="00182093">
        <w:t xml:space="preserve"> Also</w:t>
      </w:r>
      <w:r w:rsidRPr="00A75BE0">
        <w:t xml:space="preserve">, there is a critical need </w:t>
      </w:r>
      <w:r>
        <w:t>to</w:t>
      </w:r>
      <w:r w:rsidR="001D5DAD">
        <w:t xml:space="preserve"> perform</w:t>
      </w:r>
      <w:r w:rsidRPr="00A75BE0">
        <w:t xml:space="preserve"> standardized procedures </w:t>
      </w:r>
      <w:r>
        <w:t>for lesion</w:t>
      </w:r>
      <w:r w:rsidRPr="00A75BE0">
        <w:t xml:space="preserve"> anal</w:t>
      </w:r>
      <w:r>
        <w:t>yses</w:t>
      </w:r>
      <w:r w:rsidRPr="00A75BE0">
        <w:t xml:space="preserve"> </w:t>
      </w:r>
      <w:r>
        <w:t>including</w:t>
      </w:r>
      <w:r w:rsidR="001D5DAD">
        <w:t xml:space="preserve"> advanced characterization of</w:t>
      </w:r>
      <w:r w:rsidRPr="00A75BE0">
        <w:t xml:space="preserve"> </w:t>
      </w:r>
      <w:r w:rsidR="001D5DAD">
        <w:t>late-stage</w:t>
      </w:r>
      <w:r w:rsidRPr="00A75BE0">
        <w:t xml:space="preserve"> atherosclerotic lesion</w:t>
      </w:r>
      <w:r w:rsidR="001D5DAD">
        <w:t xml:space="preserve"> cellular composition by fate mapping and phenotyping</w:t>
      </w:r>
      <w:r w:rsidRPr="00A75BE0">
        <w:t xml:space="preserve">. </w:t>
      </w:r>
    </w:p>
    <w:p w14:paraId="482A31C0" w14:textId="77777777" w:rsidR="00F861A3" w:rsidRDefault="00F861A3" w:rsidP="008B7031"/>
    <w:p w14:paraId="423A4608" w14:textId="41A54664" w:rsidR="00F861A3" w:rsidRPr="00A75BE0" w:rsidRDefault="00F861A3" w:rsidP="008B7031">
      <w:pPr>
        <w:rPr>
          <w:rFonts w:cstheme="minorHAnsi"/>
        </w:rPr>
      </w:pPr>
      <w:proofErr w:type="gramStart"/>
      <w:r>
        <w:t>The</w:t>
      </w:r>
      <w:r w:rsidRPr="00A75BE0">
        <w:t xml:space="preserve"> vast majority of</w:t>
      </w:r>
      <w:proofErr w:type="gramEnd"/>
      <w:r w:rsidRPr="00A75BE0">
        <w:t xml:space="preserve"> atherosclerosis studies focus on models of </w:t>
      </w:r>
      <w:r>
        <w:t xml:space="preserve">atherosclerosis </w:t>
      </w:r>
      <w:r w:rsidRPr="00A75BE0">
        <w:t>prevention</w:t>
      </w:r>
      <w:r w:rsidR="00182093">
        <w:t xml:space="preserve"> </w:t>
      </w:r>
      <w:r>
        <w:t>consist</w:t>
      </w:r>
      <w:r w:rsidR="00182093">
        <w:t>ing</w:t>
      </w:r>
      <w:r w:rsidRPr="00A75BE0">
        <w:t xml:space="preserve"> </w:t>
      </w:r>
      <w:r w:rsidR="00155517">
        <w:t>of</w:t>
      </w:r>
      <w:r>
        <w:t xml:space="preserve"> drug </w:t>
      </w:r>
      <w:r w:rsidRPr="00A75BE0">
        <w:t>treatment or gene manipulation (knockout or knock-in) in healthy young mice</w:t>
      </w:r>
      <w:r w:rsidR="00182093">
        <w:t>, prior to the disease initiation and progression</w:t>
      </w:r>
      <w:r w:rsidRPr="00A75BE0">
        <w:t xml:space="preserve">. </w:t>
      </w:r>
      <w:r>
        <w:t>These</w:t>
      </w:r>
      <w:r w:rsidRPr="00A75BE0">
        <w:t xml:space="preserve"> studies</w:t>
      </w:r>
      <w:r>
        <w:t xml:space="preserve"> have uncovered</w:t>
      </w:r>
      <w:r w:rsidRPr="00A75BE0">
        <w:t xml:space="preserve"> </w:t>
      </w:r>
      <w:proofErr w:type="gramStart"/>
      <w:r w:rsidRPr="00A75BE0">
        <w:t>a large number of</w:t>
      </w:r>
      <w:proofErr w:type="gramEnd"/>
      <w:r w:rsidRPr="00A75BE0">
        <w:t xml:space="preserve"> genes and signaling molecules </w:t>
      </w:r>
      <w:r>
        <w:t>that play a role in</w:t>
      </w:r>
      <w:r w:rsidRPr="00A75BE0">
        <w:t xml:space="preserve"> atherosclerosis development</w:t>
      </w:r>
      <w:r>
        <w:t>.</w:t>
      </w:r>
      <w:r w:rsidRPr="00A75BE0">
        <w:t xml:space="preserve"> </w:t>
      </w:r>
      <w:r>
        <w:t>H</w:t>
      </w:r>
      <w:r w:rsidRPr="00A75BE0">
        <w:t xml:space="preserve">owever, most of these targets failed </w:t>
      </w:r>
      <w:r>
        <w:t>to</w:t>
      </w:r>
      <w:r w:rsidRPr="00A75BE0">
        <w:t xml:space="preserve"> translat</w:t>
      </w:r>
      <w:r>
        <w:t>e</w:t>
      </w:r>
      <w:r w:rsidRPr="00A75BE0">
        <w:t xml:space="preserve"> </w:t>
      </w:r>
      <w:r w:rsidR="00013BA9">
        <w:t>to</w:t>
      </w:r>
      <w:r w:rsidR="00013BA9" w:rsidRPr="00A75BE0">
        <w:t xml:space="preserve"> </w:t>
      </w:r>
      <w:r w:rsidRPr="00A75BE0">
        <w:t xml:space="preserve">efficient therapies in human. </w:t>
      </w:r>
      <w:r>
        <w:t xml:space="preserve">Indeed, it is difficult to extrapolate the effect a therapy has on </w:t>
      </w:r>
      <w:r w:rsidRPr="00A75BE0">
        <w:t xml:space="preserve">healthy young mice </w:t>
      </w:r>
      <w:r>
        <w:t>to elderly patients</w:t>
      </w:r>
      <w:r w:rsidRPr="00A75BE0">
        <w:t xml:space="preserve"> with advanced atherosclerotic lesions. As such, the implementation of intervention studies in the preclinical experimental pipeline </w:t>
      </w:r>
      <w:r>
        <w:t xml:space="preserve">likely </w:t>
      </w:r>
      <w:r w:rsidRPr="00A75BE0">
        <w:t>provides a</w:t>
      </w:r>
      <w:r>
        <w:t xml:space="preserve"> more accurate depiction of</w:t>
      </w:r>
      <w:r w:rsidRPr="00A75BE0">
        <w:t xml:space="preserve"> the relevance and efficacy of a new therap</w:t>
      </w:r>
      <w:r>
        <w:t>eutic</w:t>
      </w:r>
      <w:r w:rsidRPr="00A75BE0">
        <w:t xml:space="preserve">. </w:t>
      </w:r>
      <w:r>
        <w:t>The idea is supported by the</w:t>
      </w:r>
      <w:r w:rsidRPr="00A75BE0">
        <w:t xml:space="preserve"> striking</w:t>
      </w:r>
      <w:r>
        <w:t xml:space="preserve">ly </w:t>
      </w:r>
      <w:r w:rsidRPr="00A75BE0">
        <w:t>divergen</w:t>
      </w:r>
      <w:r>
        <w:t>t</w:t>
      </w:r>
      <w:r w:rsidRPr="00A75BE0">
        <w:t xml:space="preserve"> effects of </w:t>
      </w:r>
      <w:r>
        <w:t>inhibiting the pro-inflammatory cytokine</w:t>
      </w:r>
      <w:r w:rsidRPr="00A75BE0">
        <w:t xml:space="preserve"> Interleukin-1β (IL-1β) </w:t>
      </w:r>
      <w:r>
        <w:t>when employing a</w:t>
      </w:r>
      <w:r w:rsidRPr="00A75BE0">
        <w:t xml:space="preserve"> prevention</w:t>
      </w:r>
      <w:r w:rsidRPr="00A75BE0">
        <w:fldChar w:fldCharType="begin">
          <w:fldData xml:space="preserve">PEVuZE5vdGU+PENpdGU+PEF1dGhvcj5CaGFza2FyPC9BdXRob3I+PFllYXI+MjAxMTwvWWVhcj48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</w:fldData>
        </w:fldChar>
      </w:r>
      <w:r w:rsidR="00AC16F7">
        <w:instrText xml:space="preserve"> ADDIN EN.CITE </w:instrText>
      </w:r>
      <w:r w:rsidR="00AC16F7">
        <w:fldChar w:fldCharType="begin">
          <w:fldData xml:space="preserve">PEVuZE5vdGU+PENpdGU+PEF1dGhvcj5CaGFza2FyPC9BdXRob3I+PFllYXI+MjAxMTwvWWVhcj48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</w:fldData>
        </w:fldChar>
      </w:r>
      <w:r w:rsidR="00AC16F7">
        <w:instrText xml:space="preserve"> ADDIN EN.CITE.DATA </w:instrText>
      </w:r>
      <w:r w:rsidR="00AC16F7">
        <w:fldChar w:fldCharType="end"/>
      </w:r>
      <w:r w:rsidRPr="00A75BE0">
        <w:fldChar w:fldCharType="separate"/>
      </w:r>
      <w:r w:rsidR="00AC16F7" w:rsidRPr="00AC16F7">
        <w:rPr>
          <w:noProof/>
          <w:vertAlign w:val="superscript"/>
        </w:rPr>
        <w:t>4</w:t>
      </w:r>
      <w:r w:rsidR="00013BA9">
        <w:rPr>
          <w:noProof/>
          <w:vertAlign w:val="superscript"/>
        </w:rPr>
        <w:t>–</w:t>
      </w:r>
      <w:r w:rsidR="00AC16F7" w:rsidRPr="00AC16F7">
        <w:rPr>
          <w:noProof/>
          <w:vertAlign w:val="superscript"/>
        </w:rPr>
        <w:t>6</w:t>
      </w:r>
      <w:r w:rsidRPr="00A75BE0">
        <w:fldChar w:fldCharType="end"/>
      </w:r>
      <w:r>
        <w:t xml:space="preserve"> or</w:t>
      </w:r>
      <w:r w:rsidRPr="00A75BE0">
        <w:t xml:space="preserve"> intervention </w:t>
      </w:r>
      <w:r>
        <w:t>strategy</w:t>
      </w:r>
      <w:r w:rsidRPr="00A75BE0">
        <w:fldChar w:fldCharType="begin"/>
      </w:r>
      <w:r w:rsidR="00AC16F7">
        <w:instrText xml:space="preserve"> ADDIN EN.CITE &lt;EndNote&gt;&lt;Cite&gt;&lt;Author&gt;Gomez&lt;/Author&gt;&lt;Year&gt;2018&lt;/Year&gt;&lt;RecNum&gt;7&lt;/RecNum&gt;&lt;DisplayText&gt;&lt;style face="superscript"&gt;7&lt;/style&gt;&lt;/DisplayText&gt;&lt;record&gt;&lt;rec-number&gt;7&lt;/rec-number&gt;&lt;foreign-keys&gt;&lt;key app="EN" db-id="df9w90a0b55f9hepdwxx5saf5v5ea9xfvvde" timestamp="1542382463"&gt;7&lt;/key&gt;&lt;/foreign-keys&gt;&lt;ref-type name="Journal Article"&gt;17&lt;/ref-type&gt;&lt;contributors&gt;&lt;authors&gt;&lt;author&gt;Gomez, Delphine&lt;/author&gt;&lt;author&gt;Baylis, Richard A.&lt;/author&gt;&lt;author&gt;Durgin, Brittany G.&lt;/author&gt;&lt;author&gt;Newman, Alexandra A. C.&lt;/author&gt;&lt;author&gt;Alencar, Gabriel F.&lt;/author&gt;&lt;author&gt;Mahan, Sidney&lt;/author&gt;&lt;author&gt;St. Hilaire, Cynthia&lt;/author&gt;&lt;author&gt;Müller, Werner&lt;/author&gt;&lt;author&gt;Waisman, Ari&lt;/author&gt;&lt;author&gt;Francis, Sheila E.&lt;/author&gt;&lt;author&gt;Pinteaux, Emmanuel&lt;/author&gt;&lt;author&gt;Randolph, Gwendalyn J.&lt;/author&gt;&lt;author&gt;Gram, Hermann&lt;/author&gt;&lt;author&gt;Owens, Gary K.&lt;/author&gt;&lt;/authors&gt;&lt;/contributors&gt;&lt;titles&gt;&lt;title&gt;Interleukin-1β has atheroprotective effects in advanced atherosclerotic lesions of mice&lt;/title&gt;&lt;secondary-title&gt;Nature Medicine&lt;/secondary-title&gt;&lt;/titles&gt;&lt;periodical&gt;&lt;full-title&gt;Nature Medicine&lt;/full-title&gt;&lt;/periodical&gt;&lt;dates&gt;&lt;year&gt;2018&lt;/year&gt;&lt;pub-dates&gt;&lt;date&gt;2018/07/23&lt;/date&gt;&lt;/pub-dates&gt;&lt;/dates&gt;&lt;isbn&gt;1546-170X&lt;/isbn&gt;&lt;urls&gt;&lt;related-urls&gt;&lt;url&gt;https://doi.org/10.1038/s41591-018-0124-5&lt;/url&gt;&lt;/related-urls&gt;&lt;/urls&gt;&lt;electronic-resource-num&gt;10.1038/s41591-018-0124-5&lt;/electronic-resource-num&gt;&lt;/record&gt;&lt;/Cite&gt;&lt;/EndNote&gt;</w:instrText>
      </w:r>
      <w:r w:rsidRPr="00A75BE0">
        <w:fldChar w:fldCharType="separate"/>
      </w:r>
      <w:r w:rsidR="00AC16F7" w:rsidRPr="00AC16F7">
        <w:rPr>
          <w:noProof/>
          <w:vertAlign w:val="superscript"/>
        </w:rPr>
        <w:t>7</w:t>
      </w:r>
      <w:r w:rsidRPr="00A75BE0">
        <w:fldChar w:fldCharType="end"/>
      </w:r>
      <w:r w:rsidRPr="00A75BE0">
        <w:t xml:space="preserve">. </w:t>
      </w:r>
      <w:r>
        <w:rPr>
          <w:rFonts w:cstheme="minorHAnsi"/>
        </w:rPr>
        <w:t>Differences</w:t>
      </w:r>
      <w:r w:rsidRPr="00A75BE0">
        <w:rPr>
          <w:rFonts w:cstheme="minorHAnsi"/>
        </w:rPr>
        <w:t xml:space="preserve"> between prevention and i</w:t>
      </w:r>
      <w:r>
        <w:rPr>
          <w:rFonts w:cstheme="minorHAnsi"/>
        </w:rPr>
        <w:t>ntervention studies suggest</w:t>
      </w:r>
      <w:r w:rsidRPr="00A75BE0">
        <w:rPr>
          <w:rFonts w:cstheme="minorHAnsi"/>
        </w:rPr>
        <w:t xml:space="preserve"> that different cellular processes occur at different phases of atherosclerosis development</w:t>
      </w:r>
      <w:r>
        <w:rPr>
          <w:rFonts w:cstheme="minorHAnsi"/>
        </w:rPr>
        <w:t xml:space="preserve"> and</w:t>
      </w:r>
      <w:r w:rsidRPr="00A75BE0">
        <w:rPr>
          <w:rFonts w:cstheme="minorHAnsi"/>
        </w:rPr>
        <w:t xml:space="preserve"> highlight</w:t>
      </w:r>
      <w:r>
        <w:rPr>
          <w:rFonts w:cstheme="minorHAnsi"/>
        </w:rPr>
        <w:t>s</w:t>
      </w:r>
      <w:r w:rsidRPr="00A75BE0">
        <w:rPr>
          <w:rFonts w:cstheme="minorHAnsi"/>
        </w:rPr>
        <w:t xml:space="preserve"> the fact that prevention studies are</w:t>
      </w:r>
      <w:r>
        <w:rPr>
          <w:rFonts w:cstheme="minorHAnsi"/>
        </w:rPr>
        <w:t xml:space="preserve"> likely</w:t>
      </w:r>
      <w:r w:rsidRPr="00A75BE0">
        <w:rPr>
          <w:rFonts w:cstheme="minorHAnsi"/>
        </w:rPr>
        <w:t xml:space="preserve"> </w:t>
      </w:r>
      <w:r>
        <w:rPr>
          <w:rFonts w:cstheme="minorHAnsi"/>
        </w:rPr>
        <w:t>in</w:t>
      </w:r>
      <w:r w:rsidRPr="00A75BE0">
        <w:rPr>
          <w:rFonts w:cstheme="minorHAnsi"/>
        </w:rPr>
        <w:t xml:space="preserve">sufficient </w:t>
      </w:r>
      <w:r>
        <w:rPr>
          <w:rFonts w:cstheme="minorHAnsi"/>
        </w:rPr>
        <w:t>to model</w:t>
      </w:r>
      <w:r w:rsidRPr="00A75BE0">
        <w:rPr>
          <w:rFonts w:cstheme="minorHAnsi"/>
        </w:rPr>
        <w:t xml:space="preserve"> </w:t>
      </w:r>
      <w:r>
        <w:rPr>
          <w:rFonts w:cstheme="minorHAnsi"/>
        </w:rPr>
        <w:t>the clinical scenario</w:t>
      </w:r>
      <w:r w:rsidR="00155517">
        <w:rPr>
          <w:rFonts w:cstheme="minorHAnsi"/>
        </w:rPr>
        <w:t xml:space="preserve"> adequately</w:t>
      </w:r>
      <w:r w:rsidRPr="00A75BE0">
        <w:rPr>
          <w:rFonts w:cstheme="minorHAnsi"/>
        </w:rPr>
        <w:t xml:space="preserve">. </w:t>
      </w:r>
    </w:p>
    <w:p w14:paraId="64F4D54F" w14:textId="77777777" w:rsidR="00F861A3" w:rsidRDefault="00F861A3" w:rsidP="008B7031"/>
    <w:p w14:paraId="509D81F0" w14:textId="34C05F5F" w:rsidR="00F861A3" w:rsidRPr="00A75BE0" w:rsidRDefault="00F861A3" w:rsidP="008B7031">
      <w:r w:rsidRPr="00A75BE0">
        <w:t xml:space="preserve">The American Heart Association recently published a </w:t>
      </w:r>
      <w:proofErr w:type="gramStart"/>
      <w:r w:rsidRPr="00A75BE0">
        <w:t>scientific statement detailing recommendations</w:t>
      </w:r>
      <w:proofErr w:type="gramEnd"/>
      <w:r w:rsidRPr="00A75BE0">
        <w:t xml:space="preserve"> </w:t>
      </w:r>
      <w:r>
        <w:t>for proper experimental design, procedural standardization,</w:t>
      </w:r>
      <w:r w:rsidRPr="00A75BE0">
        <w:t xml:space="preserve"> analysis</w:t>
      </w:r>
      <w:r>
        <w:t>,</w:t>
      </w:r>
      <w:r w:rsidRPr="00A75BE0">
        <w:t xml:space="preserve"> and reporting </w:t>
      </w:r>
      <w:r>
        <w:t>of animal</w:t>
      </w:r>
      <w:r w:rsidRPr="00A75BE0">
        <w:t xml:space="preserve"> atherosclerosis studies</w:t>
      </w:r>
      <w:r w:rsidRPr="00A75BE0">
        <w:fldChar w:fldCharType="begin">
          <w:fldData xml:space="preserve">PEVuZE5vdGU+PENpdGU+PEF1dGhvcj5EYXVnaGVydHk8L0F1dGhvcj48WWVhcj4yMDE3PC9ZZWFy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</w:fldData>
        </w:fldChar>
      </w:r>
      <w:r w:rsidR="00AC16F7">
        <w:instrText xml:space="preserve"> ADDIN EN.CITE </w:instrText>
      </w:r>
      <w:r w:rsidR="00AC16F7">
        <w:fldChar w:fldCharType="begin">
          <w:fldData xml:space="preserve">PEVuZE5vdGU+PENpdGU+PEF1dGhvcj5EYXVnaGVydHk8L0F1dGhvcj48WWVhcj4yMDE3PC9ZZWFy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</w:fldData>
        </w:fldChar>
      </w:r>
      <w:r w:rsidR="00AC16F7">
        <w:instrText xml:space="preserve"> ADDIN EN.CITE.DATA </w:instrText>
      </w:r>
      <w:r w:rsidR="00AC16F7">
        <w:fldChar w:fldCharType="end"/>
      </w:r>
      <w:r w:rsidRPr="00A75BE0">
        <w:fldChar w:fldCharType="separate"/>
      </w:r>
      <w:r w:rsidR="00AC16F7" w:rsidRPr="00AC16F7">
        <w:rPr>
          <w:noProof/>
          <w:vertAlign w:val="superscript"/>
        </w:rPr>
        <w:t>8</w:t>
      </w:r>
      <w:r w:rsidRPr="00A75BE0">
        <w:fldChar w:fldCharType="end"/>
      </w:r>
      <w:r w:rsidRPr="00A75BE0">
        <w:t xml:space="preserve">. </w:t>
      </w:r>
      <w:r w:rsidR="00155517">
        <w:t>It</w:t>
      </w:r>
      <w:r w:rsidRPr="00A75BE0">
        <w:t xml:space="preserve"> highlights the benefits and limitations of </w:t>
      </w:r>
      <w:r w:rsidRPr="00A75BE0">
        <w:lastRenderedPageBreak/>
        <w:t xml:space="preserve">predominant techniques used </w:t>
      </w:r>
      <w:r w:rsidR="00155517">
        <w:t>in the field</w:t>
      </w:r>
      <w:r w:rsidRPr="00A75BE0">
        <w:t xml:space="preserve">. </w:t>
      </w:r>
      <w:r>
        <w:t xml:space="preserve">For example, </w:t>
      </w:r>
      <w:proofErr w:type="spellStart"/>
      <w:r w:rsidRPr="00A75BE0">
        <w:rPr>
          <w:i/>
        </w:rPr>
        <w:t>en</w:t>
      </w:r>
      <w:proofErr w:type="spellEnd"/>
      <w:r w:rsidRPr="00A75BE0">
        <w:rPr>
          <w:i/>
        </w:rPr>
        <w:t xml:space="preserve"> face</w:t>
      </w:r>
      <w:r w:rsidRPr="00A75BE0">
        <w:t xml:space="preserve"> Sudan IV staining</w:t>
      </w:r>
      <w:r>
        <w:t xml:space="preserve"> of the aorta</w:t>
      </w:r>
      <w:r w:rsidRPr="00A75BE0">
        <w:t xml:space="preserve"> is often performed as </w:t>
      </w:r>
      <w:r w:rsidR="00155517">
        <w:t xml:space="preserve">a </w:t>
      </w:r>
      <w:r w:rsidRPr="00A75BE0">
        <w:t xml:space="preserve">first read-out. Although </w:t>
      </w:r>
      <w:proofErr w:type="spellStart"/>
      <w:r w:rsidRPr="00A75BE0">
        <w:rPr>
          <w:i/>
        </w:rPr>
        <w:t>en</w:t>
      </w:r>
      <w:proofErr w:type="spellEnd"/>
      <w:r w:rsidRPr="00A75BE0">
        <w:rPr>
          <w:i/>
        </w:rPr>
        <w:t xml:space="preserve"> face</w:t>
      </w:r>
      <w:r w:rsidRPr="00A75BE0">
        <w:t xml:space="preserve"> Sudan IV staining of lipid deposition is a </w:t>
      </w:r>
      <w:r w:rsidR="00155517">
        <w:t>suitable</w:t>
      </w:r>
      <w:r w:rsidRPr="00A75BE0">
        <w:t xml:space="preserve"> method for assessment of global plaque burden, it is unable to distinguish early-stage fatty streak</w:t>
      </w:r>
      <w:r>
        <w:t xml:space="preserve"> lesions</w:t>
      </w:r>
      <w:r w:rsidRPr="00A75BE0">
        <w:t xml:space="preserve"> from</w:t>
      </w:r>
      <w:r>
        <w:t xml:space="preserve"> more advanced</w:t>
      </w:r>
      <w:r w:rsidRPr="00A75BE0">
        <w:t xml:space="preserve"> late-stage lesions. As such, </w:t>
      </w:r>
      <w:r>
        <w:t>the interpretation of</w:t>
      </w:r>
      <w:r w:rsidRPr="00A75BE0">
        <w:t xml:space="preserve"> </w:t>
      </w:r>
      <w:proofErr w:type="spellStart"/>
      <w:r w:rsidRPr="00E63DD2">
        <w:rPr>
          <w:i/>
        </w:rPr>
        <w:t>en</w:t>
      </w:r>
      <w:proofErr w:type="spellEnd"/>
      <w:r w:rsidRPr="00E63DD2">
        <w:rPr>
          <w:i/>
        </w:rPr>
        <w:t xml:space="preserve"> face</w:t>
      </w:r>
      <w:r w:rsidRPr="00A75BE0">
        <w:t xml:space="preserve"> staining </w:t>
      </w:r>
      <w:r>
        <w:t>is often</w:t>
      </w:r>
      <w:r w:rsidRPr="00A75BE0">
        <w:t xml:space="preserve"> ambiguous and superficial</w:t>
      </w:r>
      <w:r w:rsidRPr="00A75BE0">
        <w:fldChar w:fldCharType="begin"/>
      </w:r>
      <w:r w:rsidR="00AC16F7">
        <w:instrText xml:space="preserve"> ADDIN EN.CITE &lt;EndNote&gt;&lt;Cite&gt;&lt;Author&gt;Baylis&lt;/Author&gt;&lt;Year&gt;2017&lt;/Year&gt;&lt;RecNum&gt;9&lt;/RecNum&gt;&lt;DisplayText&gt;&lt;style face="superscript"&gt;9&lt;/style&gt;&lt;/DisplayText&gt;&lt;record&gt;&lt;rec-number&gt;9&lt;/rec-number&gt;&lt;foreign-keys&gt;&lt;key app="EN" db-id="df9w90a0b55f9hepdwxx5saf5v5ea9xfvvde" timestamp="1542382463"&gt;9&lt;/key&gt;&lt;/foreign-keys&gt;&lt;ref-type name="Journal Article"&gt;17&lt;/ref-type&gt;&lt;contributors&gt;&lt;authors&gt;&lt;author&gt;Baylis, R. A.&lt;/author&gt;&lt;author&gt;Gomez, D.&lt;/author&gt;&lt;author&gt;Owens, G. K.&lt;/author&gt;&lt;/authors&gt;&lt;/contributors&gt;&lt;auth-address&gt;From the Robert M. Berne Cardiovascular Research Center (R.A.B., D.G., G.K.O.), Department of Biochemistry and Molecular Genetics (R.A.B.), and Department of Molecular Physiology and Biological Physics (D.G., G.K.O.), University of Virginia, Charlottesville.&amp;#xD;From the Robert M. Berne Cardiovascular Research Center (R.A.B., D.G., G.K.O.), Department of Biochemistry and Molecular Genetics (R.A.B.), and Department of Molecular Physiology and Biological Physics (D.G., G.K.O.), University of Virginia, Charlottesville. gko@virginia.edu.&lt;/auth-address&gt;&lt;titles&gt;&lt;title&gt;Shifting the Focus of Preclinical, Murine Atherosclerosis Studies From Prevention to Late-Stage Intervention&lt;/title&gt;&lt;secondary-title&gt;Circ Res&lt;/secondary-title&gt;&lt;/titles&gt;&lt;periodical&gt;&lt;full-title&gt;Circ Res&lt;/full-title&gt;&lt;/periodical&gt;&lt;pages&gt;775-777&lt;/pages&gt;&lt;volume&gt;120&lt;/volume&gt;&lt;number&gt;5&lt;/number&gt;&lt;edition&gt;2017/03/04&lt;/edition&gt;&lt;keywords&gt;&lt;keyword&gt;atherosclerosis&lt;/keyword&gt;&lt;keyword&gt;collagen&lt;/keyword&gt;&lt;keyword&gt;coronary disease&lt;/keyword&gt;&lt;keyword&gt;diabetes mellitus&lt;/keyword&gt;&lt;keyword&gt;myocardial infarction&lt;/keyword&gt;&lt;keyword&gt;smooth muscle&lt;/keyword&gt;&lt;keyword&gt;translational medical research&lt;/keyword&gt;&lt;/keywords&gt;&lt;dates&gt;&lt;year&gt;2017&lt;/year&gt;&lt;pub-dates&gt;&lt;date&gt;Mar 3&lt;/date&gt;&lt;/pub-dates&gt;&lt;/dates&gt;&lt;isbn&gt;1524-4571 (Electronic)&amp;#xD;0009-7330 (Linking)&lt;/isbn&gt;&lt;accession-num&gt;28254801&lt;/accession-num&gt;&lt;urls&gt;&lt;related-urls&gt;&lt;url&gt;https://www.ncbi.nlm.nih.gov/pubmed/28254801&lt;/url&gt;&lt;/related-urls&gt;&lt;/urls&gt;&lt;custom2&gt;PMC5338643&lt;/custom2&gt;&lt;electronic-resource-num&gt;10.1161/CIRCRESAHA.116.310101&lt;/electronic-resource-num&gt;&lt;/record&gt;&lt;/Cite&gt;&lt;/EndNote&gt;</w:instrText>
      </w:r>
      <w:r w:rsidRPr="00A75BE0">
        <w:fldChar w:fldCharType="separate"/>
      </w:r>
      <w:r w:rsidR="00AC16F7" w:rsidRPr="00AC16F7">
        <w:rPr>
          <w:noProof/>
          <w:vertAlign w:val="superscript"/>
        </w:rPr>
        <w:t>9</w:t>
      </w:r>
      <w:r w:rsidRPr="00A75BE0">
        <w:fldChar w:fldCharType="end"/>
      </w:r>
      <w:r w:rsidRPr="00A75BE0">
        <w:t xml:space="preserve">. </w:t>
      </w:r>
      <w:r>
        <w:t xml:space="preserve">Careful analysis of tissue cross sections using the </w:t>
      </w:r>
      <w:r w:rsidRPr="00A75BE0">
        <w:t>morphologic parameters vessel, lesion, and lumen size</w:t>
      </w:r>
      <w:r>
        <w:t xml:space="preserve"> and quantification of</w:t>
      </w:r>
      <w:r w:rsidRPr="00A75BE0">
        <w:t xml:space="preserve"> indices of lesion stability </w:t>
      </w:r>
      <w:r>
        <w:t>provide</w:t>
      </w:r>
      <w:r w:rsidR="00155517">
        <w:t>s</w:t>
      </w:r>
      <w:r>
        <w:t xml:space="preserve"> a more accurate understanding of the effect of an experiment</w:t>
      </w:r>
      <w:r w:rsidRPr="00A75BE0">
        <w:t>.</w:t>
      </w:r>
    </w:p>
    <w:p w14:paraId="1424ED99" w14:textId="77777777" w:rsidR="00F861A3" w:rsidRDefault="00F861A3" w:rsidP="008B7031"/>
    <w:p w14:paraId="458EB6A5" w14:textId="60CA6741" w:rsidR="00F861A3" w:rsidRDefault="00F861A3" w:rsidP="008B7031">
      <w:r w:rsidRPr="00A75BE0">
        <w:t xml:space="preserve">Finally, </w:t>
      </w:r>
      <w:r>
        <w:t>human histo</w:t>
      </w:r>
      <w:r w:rsidRPr="00A75BE0">
        <w:t xml:space="preserve">pathology studies have suggested that cellular composition is a better predictor of rupture than </w:t>
      </w:r>
      <w:r w:rsidR="004765FE">
        <w:t xml:space="preserve">the </w:t>
      </w:r>
      <w:r w:rsidR="00A10D5A">
        <w:t>lesion</w:t>
      </w:r>
      <w:r w:rsidRPr="00A75BE0">
        <w:t xml:space="preserve"> size itself</w:t>
      </w:r>
      <w:r w:rsidR="001322F7">
        <w:t>, with lesions poor in smooth muscle cells (SMC) and rich in macrophages being more susceptible to rupture</w:t>
      </w:r>
      <w:r w:rsidRPr="00A75BE0">
        <w:fldChar w:fldCharType="begin">
          <w:fldData xml:space="preserve">PEVuZE5vdGU+PENpdGU+PEF1dGhvcj5Lb2xvZGdpZTwvQXV0aG9yPjxZZWFyPjIwMDQ8L1llYXI+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</w:fldData>
        </w:fldChar>
      </w:r>
      <w:r w:rsidR="00AC16F7">
        <w:instrText xml:space="preserve"> ADDIN EN.CITE </w:instrText>
      </w:r>
      <w:r w:rsidR="00AC16F7">
        <w:fldChar w:fldCharType="begin">
          <w:fldData xml:space="preserve">PEVuZE5vdGU+PENpdGU+PEF1dGhvcj5Lb2xvZGdpZTwvQXV0aG9yPjxZZWFyPjIwMDQ8L1llYXI+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</w:fldData>
        </w:fldChar>
      </w:r>
      <w:r w:rsidR="00AC16F7">
        <w:instrText xml:space="preserve"> ADDIN EN.CITE.DATA </w:instrText>
      </w:r>
      <w:r w:rsidR="00AC16F7">
        <w:fldChar w:fldCharType="end"/>
      </w:r>
      <w:r w:rsidRPr="00A75BE0">
        <w:fldChar w:fldCharType="separate"/>
      </w:r>
      <w:r w:rsidR="00AC16F7" w:rsidRPr="00AC16F7">
        <w:rPr>
          <w:noProof/>
          <w:vertAlign w:val="superscript"/>
        </w:rPr>
        <w:t>10,11</w:t>
      </w:r>
      <w:r w:rsidRPr="00A75BE0">
        <w:fldChar w:fldCharType="end"/>
      </w:r>
      <w:r w:rsidRPr="00A75BE0">
        <w:t>.</w:t>
      </w:r>
      <w:r w:rsidR="00A10D5A">
        <w:t xml:space="preserve"> These observations were based on</w:t>
      </w:r>
      <w:r w:rsidR="00966915">
        <w:t xml:space="preserve"> staining</w:t>
      </w:r>
      <w:r w:rsidR="00A10D5A">
        <w:t xml:space="preserve"> </w:t>
      </w:r>
      <w:r w:rsidR="00966915">
        <w:t>for</w:t>
      </w:r>
      <w:r w:rsidR="00A10D5A">
        <w:t xml:space="preserve"> markers </w:t>
      </w:r>
      <w:r w:rsidR="009F669A">
        <w:t>classically used for cell identification (i.e., A</w:t>
      </w:r>
      <w:r w:rsidR="00966915">
        <w:t>CTA</w:t>
      </w:r>
      <w:r w:rsidR="009F669A">
        <w:t>2 for SMC and L</w:t>
      </w:r>
      <w:r w:rsidR="00966915">
        <w:t>GALS</w:t>
      </w:r>
      <w:r w:rsidR="009F669A">
        <w:t xml:space="preserve">3 </w:t>
      </w:r>
      <w:r w:rsidR="00966915">
        <w:t xml:space="preserve">or CD68 </w:t>
      </w:r>
      <w:r w:rsidR="009F669A">
        <w:t>for macrophages)</w:t>
      </w:r>
      <w:r w:rsidR="00A10D5A">
        <w:t>.</w:t>
      </w:r>
      <w:r w:rsidRPr="00A75BE0">
        <w:t xml:space="preserve"> However, </w:t>
      </w:r>
      <w:r>
        <w:t>the</w:t>
      </w:r>
      <w:r w:rsidR="00966915">
        <w:t xml:space="preserve"> expression of these</w:t>
      </w:r>
      <w:r>
        <w:t xml:space="preserve"> </w:t>
      </w:r>
      <w:r w:rsidRPr="00A75BE0">
        <w:t xml:space="preserve">markers </w:t>
      </w:r>
      <w:r w:rsidR="00966915">
        <w:t>is not strictly restricted</w:t>
      </w:r>
      <w:r w:rsidRPr="00A75BE0">
        <w:t xml:space="preserve"> </w:t>
      </w:r>
      <w:r w:rsidR="00966915">
        <w:t>to</w:t>
      </w:r>
      <w:r w:rsidRPr="00A75BE0">
        <w:t xml:space="preserve"> a single </w:t>
      </w:r>
      <w:r w:rsidR="009F669A">
        <w:t>cell type</w:t>
      </w:r>
      <w:r w:rsidR="00966915">
        <w:t xml:space="preserve"> in atherosclerotic lesions</w:t>
      </w:r>
      <w:r w:rsidRPr="00A75BE0">
        <w:t xml:space="preserve"> due to the plasticity of multiple</w:t>
      </w:r>
      <w:r w:rsidR="009F669A">
        <w:t xml:space="preserve"> lineages including</w:t>
      </w:r>
      <w:r w:rsidRPr="00A75BE0">
        <w:t xml:space="preserve"> </w:t>
      </w:r>
      <w:r>
        <w:t>SMC</w:t>
      </w:r>
      <w:r w:rsidRPr="00A75BE0">
        <w:t>, endothelial cells and myeloid cells</w:t>
      </w:r>
      <w:r w:rsidRPr="00A75BE0">
        <w:fldChar w:fldCharType="begin"/>
      </w:r>
      <w:r w:rsidR="00AC16F7">
        <w:instrText xml:space="preserve"> ADDIN EN.CITE &lt;EndNote&gt;&lt;Cite&gt;&lt;Author&gt;Gomez&lt;/Author&gt;&lt;Year&gt;2012&lt;/Year&gt;&lt;RecNum&gt;12&lt;/RecNum&gt;&lt;DisplayText&gt;&lt;style face="superscript"&gt;12&lt;/style&gt;&lt;/DisplayText&gt;&lt;record&gt;&lt;rec-number&gt;12&lt;/rec-number&gt;&lt;foreign-keys&gt;&lt;key app="EN" db-id="df9w90a0b55f9hepdwxx5saf5v5ea9xfvvde" timestamp="1542382463"&gt;12&lt;/key&gt;&lt;/foreign-keys&gt;&lt;ref-type name="Journal Article"&gt;17&lt;/ref-type&gt;&lt;contributors&gt;&lt;authors&gt;&lt;author&gt;Gomez, D.&lt;/author&gt;&lt;author&gt;Owens, G. K.&lt;/author&gt;&lt;/authors&gt;&lt;/contributors&gt;&lt;auth-address&gt;Robert M. Berne Cardiovascular Research Center, University of Virginia School of Medicine, 415 Lane Road, PO Box 801394, Room 1322 Medical Research Building 5, Charlottesville, VA 22908, USA.&lt;/auth-address&gt;&lt;titles&gt;&lt;title&gt;Smooth muscle cell phenotypic switching in atherosclerosis&lt;/title&gt;&lt;secondary-title&gt;Cardiovasc Res&lt;/secondary-title&gt;&lt;/titles&gt;&lt;periodical&gt;&lt;full-title&gt;Cardiovasc Res&lt;/full-title&gt;&lt;/periodical&gt;&lt;pages&gt;156-64&lt;/pages&gt;&lt;volume&gt;95&lt;/volume&gt;&lt;number&gt;2&lt;/number&gt;&lt;edition&gt;2012/03/13&lt;/edition&gt;&lt;keywords&gt;&lt;keyword&gt;Animals&lt;/keyword&gt;&lt;keyword&gt;Atherosclerosis/*metabolism/pathology&lt;/keyword&gt;&lt;keyword&gt;Cell Differentiation/genetics&lt;/keyword&gt;&lt;keyword&gt;Epigenesis, Genetic/physiology&lt;/keyword&gt;&lt;keyword&gt;Humans&lt;/keyword&gt;&lt;keyword&gt;Myocytes, Smooth Muscle/*cytology/*metabolism&lt;/keyword&gt;&lt;keyword&gt;Phenotype&lt;/keyword&gt;&lt;keyword&gt;Vascular Diseases/genetics/metabolism&lt;/keyword&gt;&lt;/keywords&gt;&lt;dates&gt;&lt;year&gt;2012&lt;/year&gt;&lt;pub-dates&gt;&lt;date&gt;Jul 15&lt;/date&gt;&lt;/pub-dates&gt;&lt;/dates&gt;&lt;isbn&gt;1755-3245 (Electronic)&amp;#xD;0008-6363 (Linking)&lt;/isbn&gt;&lt;accession-num&gt;22406749&lt;/accession-num&gt;&lt;urls&gt;&lt;related-urls&gt;&lt;url&gt;https://www.ncbi.nlm.nih.gov/pubmed/22406749&lt;/url&gt;&lt;/related-urls&gt;&lt;/urls&gt;&lt;custom2&gt;PMC3388816&lt;/custom2&gt;&lt;electronic-resource-num&gt;10.1093/cvr/cvs115&lt;/electronic-resource-num&gt;&lt;/record&gt;&lt;/Cite&gt;&lt;/EndNote&gt;</w:instrText>
      </w:r>
      <w:r w:rsidRPr="00A75BE0">
        <w:fldChar w:fldCharType="separate"/>
      </w:r>
      <w:r w:rsidR="00AC16F7" w:rsidRPr="00AC16F7">
        <w:rPr>
          <w:noProof/>
          <w:vertAlign w:val="superscript"/>
        </w:rPr>
        <w:t>12</w:t>
      </w:r>
      <w:r w:rsidRPr="00A75BE0">
        <w:fldChar w:fldCharType="end"/>
      </w:r>
      <w:r w:rsidRPr="00A75BE0">
        <w:t xml:space="preserve">. </w:t>
      </w:r>
      <w:r w:rsidR="00966915">
        <w:t>In particular, the</w:t>
      </w:r>
      <w:r w:rsidR="00A81F88">
        <w:t xml:space="preserve"> unambiguous identification of SMC within atherosclerotic lesion was virtually impossible until the past decade because of the property of these cells to dedifferentiate and repress their lineage</w:t>
      </w:r>
      <w:r w:rsidR="003E259F">
        <w:t>-</w:t>
      </w:r>
      <w:r w:rsidR="00A81F88">
        <w:t>specific marker</w:t>
      </w:r>
      <w:r w:rsidR="003E259F">
        <w:t xml:space="preserve"> genes</w:t>
      </w:r>
      <w:r w:rsidR="00A81F88">
        <w:t xml:space="preserve"> (</w:t>
      </w:r>
      <w:r w:rsidR="003E259F">
        <w:t xml:space="preserve">a </w:t>
      </w:r>
      <w:r w:rsidR="00A81F88">
        <w:t>process referred as phenotypic switching) in injured or diseased vessel</w:t>
      </w:r>
      <w:r w:rsidR="00013BA9">
        <w:t>s</w:t>
      </w:r>
      <w:r w:rsidR="00A81F88">
        <w:fldChar w:fldCharType="begin"/>
      </w:r>
      <w:r w:rsidR="00AC16F7">
        <w:instrText xml:space="preserve"> ADDIN EN.CITE &lt;EndNote&gt;&lt;Cite&gt;&lt;Author&gt;Owens&lt;/Author&gt;&lt;Year&gt;2004&lt;/Year&gt;&lt;RecNum&gt;38&lt;/RecNum&gt;&lt;DisplayText&gt;&lt;style face="superscript"&gt;13&lt;/style&gt;&lt;/DisplayText&gt;&lt;record&gt;&lt;rec-number&gt;38&lt;/rec-number&gt;&lt;foreign-keys&gt;&lt;key app="EN" db-id="df9w90a0b55f9hepdwxx5saf5v5ea9xfvvde" timestamp="1542806819"&gt;38&lt;/key&gt;&lt;/foreign-keys&gt;&lt;ref-type name="Journal Article"&gt;17&lt;/ref-type&gt;&lt;contributors&gt;&lt;authors&gt;&lt;author&gt;Owens, G. K.&lt;/author&gt;&lt;author&gt;Kumar, M. S.&lt;/author&gt;&lt;author&gt;Wamhoff, B. R.&lt;/author&gt;&lt;/authors&gt;&lt;/contributors&gt;&lt;auth-address&gt;Dept. of Molecular Physiology and Biological Physics, Univ. of Virginia School of Medicine, 415 Lane Rd., Medical Research Building 5, Rm. 1220, PO Box 801394, Charlottesville, VA 22908, USA. gko@virginia.edu&lt;/auth-address&gt;&lt;titles&gt;&lt;title&gt;Molecular regulation of vascular smooth muscle cell differentiation in development and disease&lt;/title&gt;&lt;secondary-title&gt;Physiol Rev&lt;/secondary-title&gt;&lt;/titles&gt;&lt;periodical&gt;&lt;full-title&gt;Physiol Rev&lt;/full-title&gt;&lt;/periodical&gt;&lt;pages&gt;767-801&lt;/pages&gt;&lt;volume&gt;84&lt;/volume&gt;&lt;number&gt;3&lt;/number&gt;&lt;edition&gt;2004/07/23&lt;/edition&gt;&lt;keywords&gt;&lt;keyword&gt;Aging/metabolism&lt;/keyword&gt;&lt;keyword&gt;Animals&lt;/keyword&gt;&lt;keyword&gt;Arteriosclerosis/genetics&lt;/keyword&gt;&lt;keyword&gt;Cell Differentiation&lt;/keyword&gt;&lt;keyword&gt;Cellular Senescence&lt;/keyword&gt;&lt;keyword&gt;Embryo, Mammalian/cytology/metabolism&lt;/keyword&gt;&lt;keyword&gt;Humans&lt;/keyword&gt;&lt;keyword&gt;Muscle, Smooth, Vascular/cytology/*embryology/*metabolism/pathology&lt;/keyword&gt;&lt;keyword&gt;Myocytes, Smooth Muscle/*cytology/*metabolism/pathology&lt;/keyword&gt;&lt;keyword&gt;Phenotype&lt;/keyword&gt;&lt;keyword&gt;Vascular Diseases/genetics/*metabolism/*pathology&lt;/keyword&gt;&lt;/keywords&gt;&lt;dates&gt;&lt;year&gt;2004&lt;/year&gt;&lt;pub-dates&gt;&lt;date&gt;Jul&lt;/date&gt;&lt;/pub-dates&gt;&lt;/dates&gt;&lt;isbn&gt;0031-9333 (Print)&amp;#xD;0031-9333 (Linking)&lt;/isbn&gt;&lt;accession-num&gt;15269336&lt;/accession-num&gt;&lt;urls&gt;&lt;related-urls&gt;&lt;url&gt;https://www.ncbi.nlm.nih.gov/pubmed/15269336&lt;/url&gt;&lt;/related-urls&gt;&lt;/urls&gt;&lt;electronic-resource-num&gt;10.1152/physrev.00041.2003&lt;/electronic-resource-num&gt;&lt;/record&gt;&lt;/Cite&gt;&lt;/EndNote&gt;</w:instrText>
      </w:r>
      <w:r w:rsidR="00A81F88">
        <w:fldChar w:fldCharType="separate"/>
      </w:r>
      <w:r w:rsidR="00AC16F7" w:rsidRPr="00AC16F7">
        <w:rPr>
          <w:noProof/>
          <w:vertAlign w:val="superscript"/>
        </w:rPr>
        <w:t>13</w:t>
      </w:r>
      <w:r w:rsidR="00A81F88">
        <w:fldChar w:fldCharType="end"/>
      </w:r>
      <w:r w:rsidR="00A81F88">
        <w:t xml:space="preserve">. </w:t>
      </w:r>
      <w:r w:rsidR="009F669A">
        <w:t>Th</w:t>
      </w:r>
      <w:r w:rsidR="00966915">
        <w:t xml:space="preserve">is limitation </w:t>
      </w:r>
      <w:r w:rsidR="00A81F88">
        <w:t>in SMC identification has</w:t>
      </w:r>
      <w:r w:rsidR="009F669A">
        <w:t xml:space="preserve"> been circumvented by the development of </w:t>
      </w:r>
      <w:r w:rsidRPr="00A75BE0">
        <w:t>lineage tracing</w:t>
      </w:r>
      <w:r w:rsidR="00966915">
        <w:fldChar w:fldCharType="begin">
          <w:fldData xml:space="preserve">PEVuZE5vdGU+PENpdGU+PEF1dGhvcj5TcGVlcjwvQXV0aG9yPjxZZWFyPjIwMDk8L1llYXI+PFJl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</w:fldData>
        </w:fldChar>
      </w:r>
      <w:r w:rsidR="00AC16F7">
        <w:instrText xml:space="preserve"> ADDIN EN.CITE </w:instrText>
      </w:r>
      <w:r w:rsidR="00AC16F7">
        <w:fldChar w:fldCharType="begin">
          <w:fldData xml:space="preserve">PEVuZE5vdGU+PENpdGU+PEF1dGhvcj5TcGVlcjwvQXV0aG9yPjxZZWFyPjIwMDk8L1llYXI+PFJl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</w:fldData>
        </w:fldChar>
      </w:r>
      <w:r w:rsidR="00AC16F7">
        <w:instrText xml:space="preserve"> ADDIN EN.CITE.DATA </w:instrText>
      </w:r>
      <w:r w:rsidR="00AC16F7">
        <w:fldChar w:fldCharType="end"/>
      </w:r>
      <w:r w:rsidR="00966915">
        <w:fldChar w:fldCharType="separate"/>
      </w:r>
      <w:r w:rsidR="00AC16F7" w:rsidRPr="00AC16F7">
        <w:rPr>
          <w:noProof/>
          <w:vertAlign w:val="superscript"/>
        </w:rPr>
        <w:t>7,14</w:t>
      </w:r>
      <w:r w:rsidR="00013BA9">
        <w:rPr>
          <w:noProof/>
          <w:vertAlign w:val="superscript"/>
        </w:rPr>
        <w:t>–</w:t>
      </w:r>
      <w:r w:rsidR="00AC16F7" w:rsidRPr="00AC16F7">
        <w:rPr>
          <w:noProof/>
          <w:vertAlign w:val="superscript"/>
        </w:rPr>
        <w:t>24</w:t>
      </w:r>
      <w:r w:rsidR="00966915">
        <w:fldChar w:fldCharType="end"/>
      </w:r>
      <w:r w:rsidRPr="00A75BE0">
        <w:t xml:space="preserve">. </w:t>
      </w:r>
      <w:r w:rsidR="00A81F88">
        <w:t>It</w:t>
      </w:r>
      <w:r w:rsidR="00E26858">
        <w:t xml:space="preserve"> </w:t>
      </w:r>
      <w:r w:rsidR="000B59FF">
        <w:t>consists of permanently</w:t>
      </w:r>
      <w:r w:rsidR="00E26858">
        <w:t xml:space="preserve"> labelling </w:t>
      </w:r>
      <w:r w:rsidR="00A81F88">
        <w:t>SMC</w:t>
      </w:r>
      <w:r w:rsidR="00E26858">
        <w:t xml:space="preserve"> and </w:t>
      </w:r>
      <w:r w:rsidR="00A81F88">
        <w:t>their</w:t>
      </w:r>
      <w:r w:rsidR="00E26858">
        <w:t xml:space="preserve"> progeny to track </w:t>
      </w:r>
      <w:r w:rsidR="00A81F88">
        <w:t>their</w:t>
      </w:r>
      <w:r w:rsidR="00E26858">
        <w:t xml:space="preserve"> fate and phenotypic evolution during </w:t>
      </w:r>
      <w:r w:rsidR="00A81F88">
        <w:t>atherosclerosis progression</w:t>
      </w:r>
      <w:r w:rsidR="00E26858">
        <w:t xml:space="preserve"> by using </w:t>
      </w:r>
      <w:r w:rsidR="00013BA9">
        <w:t xml:space="preserve">a </w:t>
      </w:r>
      <w:r w:rsidR="00E26858">
        <w:t xml:space="preserve">combination of </w:t>
      </w:r>
      <w:r w:rsidR="00E72DFF">
        <w:t xml:space="preserve">the </w:t>
      </w:r>
      <w:r w:rsidR="00E26858">
        <w:t>expression</w:t>
      </w:r>
      <w:r w:rsidR="00E72DFF">
        <w:t xml:space="preserve"> of </w:t>
      </w:r>
      <w:proofErr w:type="spellStart"/>
      <w:r w:rsidR="00E72DFF">
        <w:t>Cre</w:t>
      </w:r>
      <w:proofErr w:type="spellEnd"/>
      <w:r w:rsidR="00E72DFF">
        <w:t xml:space="preserve"> recombinase driven by </w:t>
      </w:r>
      <w:r w:rsidR="00A81F88">
        <w:t>SMC</w:t>
      </w:r>
      <w:r w:rsidR="00E72DFF">
        <w:t xml:space="preserve">-specific promoters (i.e., </w:t>
      </w:r>
      <w:r w:rsidR="00E72DFF" w:rsidRPr="00935AC9">
        <w:rPr>
          <w:i/>
        </w:rPr>
        <w:t>Myh11</w:t>
      </w:r>
      <w:r w:rsidR="00A81F88" w:rsidRPr="00D70697">
        <w:fldChar w:fldCharType="begin">
          <w:fldData xml:space="preserve">PEVuZE5vdGU+PENpdGU+PEF1dGhvcj5DaGVyZXBhbm92YTwvQXV0aG9yPjxZZWFyPjIwMTY8L1ll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</w:fldData>
        </w:fldChar>
      </w:r>
      <w:r w:rsidR="00AC16F7" w:rsidRPr="00D70697">
        <w:instrText xml:space="preserve"> ADDIN EN.CITE </w:instrText>
      </w:r>
      <w:r w:rsidR="00AC16F7" w:rsidRPr="00D70697">
        <w:fldChar w:fldCharType="begin">
          <w:fldData xml:space="preserve">PEVuZE5vdGU+PENpdGU+PEF1dGhvcj5DaGVyZXBhbm92YTwvQXV0aG9yPjxZZWFyPjIwMTY8L1ll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</w:fldData>
        </w:fldChar>
      </w:r>
      <w:r w:rsidR="00AC16F7" w:rsidRPr="00D70697">
        <w:instrText xml:space="preserve"> ADDIN EN.CITE.DATA </w:instrText>
      </w:r>
      <w:r w:rsidR="00AC16F7" w:rsidRPr="00D70697">
        <w:fldChar w:fldCharType="end"/>
      </w:r>
      <w:r w:rsidR="00A81F88" w:rsidRPr="00D70697">
        <w:fldChar w:fldCharType="separate"/>
      </w:r>
      <w:r w:rsidR="00AC16F7" w:rsidRPr="00D70697">
        <w:rPr>
          <w:noProof/>
          <w:vertAlign w:val="superscript"/>
        </w:rPr>
        <w:t>7,15,17-24</w:t>
      </w:r>
      <w:r w:rsidR="00A81F88" w:rsidRPr="00D70697">
        <w:fldChar w:fldCharType="end"/>
      </w:r>
      <w:r w:rsidR="00E72DFF" w:rsidRPr="00D70697">
        <w:t>,</w:t>
      </w:r>
      <w:r w:rsidR="00E72DFF">
        <w:t xml:space="preserve"> </w:t>
      </w:r>
      <w:r w:rsidR="00E72DFF" w:rsidRPr="00935AC9">
        <w:rPr>
          <w:i/>
        </w:rPr>
        <w:t>Acta2</w:t>
      </w:r>
      <w:r w:rsidR="00A81F88" w:rsidRPr="00D70697">
        <w:fldChar w:fldCharType="begin">
          <w:fldData xml:space="preserve">PEVuZE5vdGU+PENpdGU+PEF1dGhvcj5IZXJyaW5nPC9BdXRob3I+PFllYXI+MjAxNDwvWWVhcj48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=
</w:fldData>
        </w:fldChar>
      </w:r>
      <w:r w:rsidR="00AC16F7" w:rsidRPr="00D70697">
        <w:instrText xml:space="preserve"> ADDIN EN.CITE </w:instrText>
      </w:r>
      <w:r w:rsidR="00AC16F7" w:rsidRPr="00D70697">
        <w:fldChar w:fldCharType="begin">
          <w:fldData xml:space="preserve">PEVuZE5vdGU+PENpdGU+PEF1dGhvcj5IZXJyaW5nPC9BdXRob3I+PFllYXI+MjAxNDwvWWVhcj48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=
</w:fldData>
        </w:fldChar>
      </w:r>
      <w:r w:rsidR="00AC16F7" w:rsidRPr="00D70697">
        <w:instrText xml:space="preserve"> ADDIN EN.CITE.DATA </w:instrText>
      </w:r>
      <w:r w:rsidR="00AC16F7" w:rsidRPr="00D70697">
        <w:fldChar w:fldCharType="end"/>
      </w:r>
      <w:r w:rsidR="00A81F88" w:rsidRPr="00D70697">
        <w:fldChar w:fldCharType="separate"/>
      </w:r>
      <w:r w:rsidR="00AC16F7" w:rsidRPr="00D70697">
        <w:rPr>
          <w:noProof/>
          <w:vertAlign w:val="superscript"/>
        </w:rPr>
        <w:t>25,26</w:t>
      </w:r>
      <w:r w:rsidR="00A81F88" w:rsidRPr="00D70697">
        <w:fldChar w:fldCharType="end"/>
      </w:r>
      <w:r w:rsidR="00E72DFF">
        <w:t xml:space="preserve"> and, </w:t>
      </w:r>
      <w:r w:rsidR="00E72DFF" w:rsidRPr="00935AC9">
        <w:rPr>
          <w:i/>
        </w:rPr>
        <w:t>SM22</w:t>
      </w:r>
      <w:r w:rsidR="00E72DFF" w:rsidRPr="00935AC9">
        <w:rPr>
          <w:i/>
        </w:rPr>
        <w:sym w:font="Symbol" w:char="F061"/>
      </w:r>
      <w:r w:rsidR="00A81F88" w:rsidRPr="00D70697">
        <w:fldChar w:fldCharType="begin">
          <w:fldData xml:space="preserve">PEVuZE5vdGU+PENpdGU+PEF1dGhvcj5TcGVlcjwvQXV0aG9yPjxZZWFyPjIwMDk8L1llYXI+PFJl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</w:fldData>
        </w:fldChar>
      </w:r>
      <w:r w:rsidR="00AC16F7" w:rsidRPr="00D70697">
        <w:instrText xml:space="preserve"> ADDIN EN.CITE </w:instrText>
      </w:r>
      <w:r w:rsidR="00AC16F7" w:rsidRPr="00D70697">
        <w:fldChar w:fldCharType="begin">
          <w:fldData xml:space="preserve">PEVuZE5vdGU+PENpdGU+PEF1dGhvcj5TcGVlcjwvQXV0aG9yPjxZZWFyPjIwMDk8L1llYXI+PFJl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</w:fldData>
        </w:fldChar>
      </w:r>
      <w:r w:rsidR="00AC16F7" w:rsidRPr="00D70697">
        <w:instrText xml:space="preserve"> ADDIN EN.CITE.DATA </w:instrText>
      </w:r>
      <w:r w:rsidR="00AC16F7" w:rsidRPr="00D70697">
        <w:fldChar w:fldCharType="end"/>
      </w:r>
      <w:r w:rsidR="00A81F88" w:rsidRPr="00D70697">
        <w:fldChar w:fldCharType="separate"/>
      </w:r>
      <w:r w:rsidR="00AC16F7" w:rsidRPr="00D70697">
        <w:rPr>
          <w:noProof/>
          <w:vertAlign w:val="superscript"/>
        </w:rPr>
        <w:t>14,16</w:t>
      </w:r>
      <w:r w:rsidR="00A81F88" w:rsidRPr="00D70697">
        <w:fldChar w:fldCharType="end"/>
      </w:r>
      <w:r w:rsidR="00E72DFF">
        <w:t>)</w:t>
      </w:r>
      <w:r w:rsidR="00E26858">
        <w:t xml:space="preserve"> and the activation of reporters (e.g., fluorescent proteins, </w:t>
      </w:r>
      <w:r w:rsidR="00E26858">
        <w:sym w:font="Symbol" w:char="F062"/>
      </w:r>
      <w:r w:rsidR="00E26858">
        <w:t>-galactosidase)</w:t>
      </w:r>
      <w:r w:rsidR="00A81F88">
        <w:t xml:space="preserve"> [reviewed in</w:t>
      </w:r>
      <w:r w:rsidR="00013BA9">
        <w:t xml:space="preserve"> </w:t>
      </w:r>
      <w:proofErr w:type="spellStart"/>
      <w:r w:rsidR="00013BA9" w:rsidRPr="00BD5977">
        <w:t>Bentzon</w:t>
      </w:r>
      <w:proofErr w:type="spellEnd"/>
      <w:r w:rsidR="00013BA9">
        <w:t xml:space="preserve"> and</w:t>
      </w:r>
      <w:r w:rsidR="00013BA9" w:rsidRPr="00BD5977">
        <w:t xml:space="preserve"> </w:t>
      </w:r>
      <w:proofErr w:type="spellStart"/>
      <w:r w:rsidR="00013BA9" w:rsidRPr="00BD5977">
        <w:t>Majesky</w:t>
      </w:r>
      <w:proofErr w:type="spellEnd"/>
      <w:r w:rsidR="00013BA9">
        <w:t xml:space="preserve"> 2018</w:t>
      </w:r>
      <w:r w:rsidR="00A81F88">
        <w:fldChar w:fldCharType="begin"/>
      </w:r>
      <w:r w:rsidR="00AC16F7">
        <w:instrText xml:space="preserve"> ADDIN EN.CITE &lt;EndNote&gt;&lt;Cite&gt;&lt;Author&gt;Bentzon&lt;/Author&gt;&lt;Year&gt;2018&lt;/Year&gt;&lt;RecNum&gt;30&lt;/RecNum&gt;&lt;DisplayText&gt;&lt;style face="superscript"&gt;27&lt;/style&gt;&lt;/DisplayText&gt;&lt;record&gt;&lt;rec-number&gt;30&lt;/rec-number&gt;&lt;foreign-keys&gt;&lt;key app="EN" db-id="df9w90a0b55f9hepdwxx5saf5v5ea9xfvvde" timestamp="1542806151"&gt;30&lt;/key&gt;&lt;/foreign-keys&gt;&lt;ref-type name="Journal Article"&gt;17&lt;/ref-type&gt;&lt;contributors&gt;&lt;authors&gt;&lt;author&gt;Bentzon, J. F.&lt;/author&gt;&lt;author&gt;Majesky, M. W.&lt;/author&gt;&lt;/authors&gt;&lt;/contributors&gt;&lt;auth-address&gt;Centro Nacional de Investigaciones Cardiovasculares Carlos III (CNIC), Madrid, Spain.&amp;#xD;Deparment of Clinical Medicine, Aarhus University, Aarhus, Denmark.&amp;#xD;Center for Developmental Biology &amp;amp; Regenerative Medicine, Seattle Children&amp;apos;s Research Institute, Room 525, M/S C9S-5, Seattle, WA 98011, USA.&amp;#xD;Departments of Pediatrics and Pathology, University of Washington, Seattle, WA 98195, USA.&lt;/auth-address&gt;&lt;titles&gt;&lt;title&gt;Lineage tracking of origin and fate of smooth muscle cells in atherosclerosis&lt;/title&gt;&lt;secondary-title&gt;Cardiovasc Res&lt;/secondary-title&gt;&lt;/titles&gt;&lt;periodical&gt;&lt;full-title&gt;Cardiovasc Res&lt;/full-title&gt;&lt;/periodical&gt;&lt;pages&gt;492-500&lt;/pages&gt;&lt;volume&gt;114&lt;/volume&gt;&lt;number&gt;4&lt;/number&gt;&lt;edition&gt;2018/01/03&lt;/edition&gt;&lt;dates&gt;&lt;year&gt;2018&lt;/year&gt;&lt;pub-dates&gt;&lt;date&gt;Mar 15&lt;/date&gt;&lt;/pub-dates&gt;&lt;/dates&gt;&lt;isbn&gt;1755-3245 (Electronic)&amp;#xD;0008-6363 (Linking)&lt;/isbn&gt;&lt;accession-num&gt;29293902&lt;/accession-num&gt;&lt;urls&gt;&lt;related-urls&gt;&lt;url&gt;https://www.ncbi.nlm.nih.gov/pubmed/29293902&lt;/url&gt;&lt;/related-urls&gt;&lt;/urls&gt;&lt;custom2&gt;PMC5852531&lt;/custom2&gt;&lt;electronic-resource-num&gt;10.1093/cvr/cvx251&lt;/electronic-resource-num&gt;&lt;/record&gt;&lt;/Cite&gt;&lt;/EndNote&gt;</w:instrText>
      </w:r>
      <w:r w:rsidR="00A81F88">
        <w:fldChar w:fldCharType="separate"/>
      </w:r>
      <w:r w:rsidR="00AC16F7" w:rsidRPr="00AC16F7">
        <w:rPr>
          <w:noProof/>
          <w:vertAlign w:val="superscript"/>
        </w:rPr>
        <w:t>27</w:t>
      </w:r>
      <w:r w:rsidR="00A81F88">
        <w:fldChar w:fldCharType="end"/>
      </w:r>
      <w:r w:rsidR="00A81F88">
        <w:t>]</w:t>
      </w:r>
      <w:r w:rsidR="00E26858">
        <w:t>.</w:t>
      </w:r>
      <w:r w:rsidR="00C91A62">
        <w:t xml:space="preserve"> In one of the first studies employing SMC lineage tracing outside </w:t>
      </w:r>
      <w:r w:rsidR="00C723E6">
        <w:t>of embryo</w:t>
      </w:r>
      <w:r w:rsidR="002A36D8">
        <w:t>genesis</w:t>
      </w:r>
      <w:r w:rsidR="00C723E6">
        <w:t xml:space="preserve"> setting, Speer </w:t>
      </w:r>
      <w:r w:rsidR="00013BA9" w:rsidRPr="00013BA9">
        <w:t>et al.</w:t>
      </w:r>
      <w:r w:rsidR="00A81F88">
        <w:fldChar w:fldCharType="begin">
          <w:fldData xml:space="preserve">PEVuZE5vdGU+PENpdGU+PEF1dGhvcj5TcGVlcjwvQXV0aG9yPjxZZWFyPjIwMDk8L1llYXI+PFJl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</w:fldData>
        </w:fldChar>
      </w:r>
      <w:r w:rsidR="00AC16F7">
        <w:instrText xml:space="preserve"> ADDIN EN.CITE </w:instrText>
      </w:r>
      <w:r w:rsidR="00AC16F7">
        <w:fldChar w:fldCharType="begin">
          <w:fldData xml:space="preserve">PEVuZE5vdGU+PENpdGU+PEF1dGhvcj5TcGVlcjwvQXV0aG9yPjxZZWFyPjIwMDk8L1llYXI+PFJl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</w:fldData>
        </w:fldChar>
      </w:r>
      <w:r w:rsidR="00AC16F7">
        <w:instrText xml:space="preserve"> ADDIN EN.CITE.DATA </w:instrText>
      </w:r>
      <w:r w:rsidR="00AC16F7">
        <w:fldChar w:fldCharType="end"/>
      </w:r>
      <w:r w:rsidR="00A81F88">
        <w:fldChar w:fldCharType="separate"/>
      </w:r>
      <w:r w:rsidR="00AC16F7" w:rsidRPr="00AC16F7">
        <w:rPr>
          <w:noProof/>
          <w:vertAlign w:val="superscript"/>
        </w:rPr>
        <w:t>14</w:t>
      </w:r>
      <w:r w:rsidR="00A81F88">
        <w:fldChar w:fldCharType="end"/>
      </w:r>
      <w:r w:rsidR="00C723E6">
        <w:t xml:space="preserve"> provided evidence that SMC can modulate their phenotype and transdifferentiate into chondrogenic cells during vascular calcification by using a</w:t>
      </w:r>
      <w:r w:rsidR="006869DF">
        <w:t>n</w:t>
      </w:r>
      <w:r w:rsidR="00C723E6">
        <w:t xml:space="preserve"> </w:t>
      </w:r>
      <w:r w:rsidR="00C723E6" w:rsidRPr="00935AC9">
        <w:rPr>
          <w:i/>
        </w:rPr>
        <w:t>SM22</w:t>
      </w:r>
      <w:r w:rsidR="00C723E6" w:rsidRPr="00935AC9">
        <w:rPr>
          <w:i/>
        </w:rPr>
        <w:sym w:font="Symbol" w:char="F061"/>
      </w:r>
      <w:r w:rsidR="00C723E6">
        <w:t xml:space="preserve"> </w:t>
      </w:r>
      <w:proofErr w:type="spellStart"/>
      <w:r w:rsidR="00C723E6">
        <w:t>Cre</w:t>
      </w:r>
      <w:proofErr w:type="spellEnd"/>
      <w:r w:rsidR="00C723E6">
        <w:t xml:space="preserve"> R26R LacZ lineage tracing model. Although these studies</w:t>
      </w:r>
      <w:r w:rsidR="006869DF">
        <w:t xml:space="preserve"> </w:t>
      </w:r>
      <w:r w:rsidR="00C723E6">
        <w:t>pioneer</w:t>
      </w:r>
      <w:r w:rsidR="006869DF">
        <w:t>ed</w:t>
      </w:r>
      <w:r w:rsidR="00C723E6">
        <w:t xml:space="preserve"> </w:t>
      </w:r>
      <w:r w:rsidR="00490AAE">
        <w:t>SMC lineage tracing</w:t>
      </w:r>
      <w:r w:rsidR="00C723E6">
        <w:t>, they</w:t>
      </w:r>
      <w:r w:rsidR="002A36D8">
        <w:t xml:space="preserve"> were partially equivocal</w:t>
      </w:r>
      <w:r w:rsidR="00C723E6">
        <w:t xml:space="preserve"> in that any </w:t>
      </w:r>
      <w:r w:rsidR="00E72DFF">
        <w:t xml:space="preserve">given </w:t>
      </w:r>
      <w:r w:rsidR="002A36D8">
        <w:t>non-SMC</w:t>
      </w:r>
      <w:r w:rsidR="00C723E6">
        <w:t xml:space="preserve"> expressing SM22</w:t>
      </w:r>
      <w:r w:rsidR="00C723E6">
        <w:sym w:font="Symbol" w:char="F061"/>
      </w:r>
      <w:r w:rsidR="00C723E6">
        <w:t xml:space="preserve"> </w:t>
      </w:r>
      <w:r w:rsidR="00E72DFF">
        <w:t xml:space="preserve">in the setting </w:t>
      </w:r>
      <w:r w:rsidR="00C723E6">
        <w:t>of the disease would be labeled</w:t>
      </w:r>
      <w:r w:rsidR="002A36D8">
        <w:t xml:space="preserve"> by the reporter</w:t>
      </w:r>
      <w:r w:rsidR="00C723E6">
        <w:t xml:space="preserve">. </w:t>
      </w:r>
      <w:r w:rsidR="00B21185">
        <w:t>This limitation has been bypassed by the development and use of tamoxifen</w:t>
      </w:r>
      <w:r w:rsidR="00490AAE">
        <w:t>-</w:t>
      </w:r>
      <w:r w:rsidR="00B21185">
        <w:t xml:space="preserve">inducible </w:t>
      </w:r>
      <w:proofErr w:type="spellStart"/>
      <w:r w:rsidR="00C9776F">
        <w:t>Cre</w:t>
      </w:r>
      <w:proofErr w:type="spellEnd"/>
      <w:r w:rsidR="00C9776F">
        <w:t xml:space="preserve"> ERT/</w:t>
      </w:r>
      <w:proofErr w:type="spellStart"/>
      <w:r w:rsidR="00C9776F">
        <w:t>Lo</w:t>
      </w:r>
      <w:r w:rsidR="002A36D8">
        <w:t>xP</w:t>
      </w:r>
      <w:proofErr w:type="spellEnd"/>
      <w:r w:rsidR="00B21185">
        <w:t xml:space="preserve"> permitting </w:t>
      </w:r>
      <w:r w:rsidR="00170744">
        <w:t xml:space="preserve">a temporal control </w:t>
      </w:r>
      <w:r w:rsidR="00C9776F">
        <w:t>of</w:t>
      </w:r>
      <w:r w:rsidR="00170744">
        <w:t xml:space="preserve"> cell labeling.</w:t>
      </w:r>
      <w:r w:rsidR="00C9776F">
        <w:t xml:space="preserve"> Cell labeling </w:t>
      </w:r>
      <w:r w:rsidR="002A36D8">
        <w:t>occurs</w:t>
      </w:r>
      <w:r w:rsidR="00C9776F">
        <w:t xml:space="preserve"> exclusively during tamoxifen delivery and will be restricted to the cell expressing the cell type</w:t>
      </w:r>
      <w:r w:rsidR="00490AAE">
        <w:t>-</w:t>
      </w:r>
      <w:r w:rsidR="00C9776F">
        <w:t xml:space="preserve">specific promoter driving </w:t>
      </w:r>
      <w:proofErr w:type="spellStart"/>
      <w:r w:rsidR="00C9776F">
        <w:t>Cre</w:t>
      </w:r>
      <w:proofErr w:type="spellEnd"/>
      <w:r w:rsidR="00C9776F">
        <w:t xml:space="preserve"> ERT expression at th</w:t>
      </w:r>
      <w:r w:rsidR="002A36D8">
        <w:t>e</w:t>
      </w:r>
      <w:r w:rsidR="00C9776F">
        <w:t xml:space="preserve"> time</w:t>
      </w:r>
      <w:r w:rsidR="002A36D8">
        <w:t xml:space="preserve"> of tamoxifen exposure</w:t>
      </w:r>
      <w:r w:rsidR="00C9776F">
        <w:t xml:space="preserve">, avoiding tracing of alternative cell types activating </w:t>
      </w:r>
      <w:proofErr w:type="spellStart"/>
      <w:r w:rsidR="00C9776F">
        <w:t>Cre</w:t>
      </w:r>
      <w:proofErr w:type="spellEnd"/>
      <w:r w:rsidR="00C9776F">
        <w:t xml:space="preserve"> in the setting of disease progression. For lineage tracing of SMC in atherosclerosis, </w:t>
      </w:r>
      <w:r w:rsidR="00681F85">
        <w:t xml:space="preserve">the </w:t>
      </w:r>
      <w:r w:rsidR="00C9776F">
        <w:t>tamoxifen</w:t>
      </w:r>
      <w:r w:rsidR="00490AAE">
        <w:t>-</w:t>
      </w:r>
      <w:r w:rsidR="00C9776F">
        <w:t xml:space="preserve">inducible </w:t>
      </w:r>
      <w:r w:rsidR="00C9776F" w:rsidRPr="007261BD">
        <w:rPr>
          <w:i/>
        </w:rPr>
        <w:t>Myh11</w:t>
      </w:r>
      <w:r w:rsidR="00C9776F" w:rsidRPr="00F2645E">
        <w:t>-</w:t>
      </w:r>
      <w:r w:rsidR="00490AAE">
        <w:t>C</w:t>
      </w:r>
      <w:r w:rsidR="00C9776F" w:rsidRPr="00F2645E">
        <w:t>re/ERT2</w:t>
      </w:r>
      <w:r w:rsidR="00C9776F">
        <w:t xml:space="preserve"> </w:t>
      </w:r>
      <w:r w:rsidR="00681F85">
        <w:t>transgene associated with fluorescent reporter</w:t>
      </w:r>
      <w:r w:rsidR="006869DF">
        <w:t>s (eYFP</w:t>
      </w:r>
      <w:r w:rsidR="002A36D8">
        <w:fldChar w:fldCharType="begin">
          <w:fldData xml:space="preserve">PEVuZE5vdGU+PENpdGU+PEF1dGhvcj5DaGVyZXBhbm92YTwvQXV0aG9yPjxZZWFyPjIwMTY8L1ll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</w:fldData>
        </w:fldChar>
      </w:r>
      <w:r w:rsidR="00AC16F7">
        <w:instrText xml:space="preserve"> ADDIN EN.CITE </w:instrText>
      </w:r>
      <w:r w:rsidR="00AC16F7">
        <w:fldChar w:fldCharType="begin">
          <w:fldData xml:space="preserve">PEVuZE5vdGU+PENpdGU+PEF1dGhvcj5DaGVyZXBhbm92YTwvQXV0aG9yPjxZZWFyPjIwMTY8L1ll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</w:fldData>
        </w:fldChar>
      </w:r>
      <w:r w:rsidR="00AC16F7">
        <w:instrText xml:space="preserve"> ADDIN EN.CITE.DATA </w:instrText>
      </w:r>
      <w:r w:rsidR="00AC16F7">
        <w:fldChar w:fldCharType="end"/>
      </w:r>
      <w:r w:rsidR="002A36D8">
        <w:fldChar w:fldCharType="separate"/>
      </w:r>
      <w:r w:rsidR="00AC16F7" w:rsidRPr="00AC16F7">
        <w:rPr>
          <w:noProof/>
          <w:vertAlign w:val="superscript"/>
        </w:rPr>
        <w:t>7,15,17,18,21</w:t>
      </w:r>
      <w:r w:rsidR="002A36D8">
        <w:fldChar w:fldCharType="end"/>
      </w:r>
      <w:r w:rsidR="006869DF">
        <w:t>, mTmG</w:t>
      </w:r>
      <w:r w:rsidR="002A36D8">
        <w:fldChar w:fldCharType="begin">
          <w:fldData xml:space="preserve">PEVuZE5vdGU+PENpdGU+PEF1dGhvcj5IZXJyaW5nPC9BdXRob3I+PFllYXI+MjAxNDwvWWVhcj48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</w:fldData>
        </w:fldChar>
      </w:r>
      <w:r w:rsidR="00AC16F7">
        <w:instrText xml:space="preserve"> ADDIN EN.CITE </w:instrText>
      </w:r>
      <w:r w:rsidR="00AC16F7">
        <w:fldChar w:fldCharType="begin">
          <w:fldData xml:space="preserve">PEVuZE5vdGU+PENpdGU+PEF1dGhvcj5IZXJyaW5nPC9BdXRob3I+PFllYXI+MjAxNDwvWWVhcj48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</w:fldData>
        </w:fldChar>
      </w:r>
      <w:r w:rsidR="00AC16F7">
        <w:instrText xml:space="preserve"> ADDIN EN.CITE.DATA </w:instrText>
      </w:r>
      <w:r w:rsidR="00AC16F7">
        <w:fldChar w:fldCharType="end"/>
      </w:r>
      <w:r w:rsidR="002A36D8">
        <w:fldChar w:fldCharType="separate"/>
      </w:r>
      <w:r w:rsidR="00AC16F7" w:rsidRPr="00AC16F7">
        <w:rPr>
          <w:noProof/>
          <w:vertAlign w:val="superscript"/>
        </w:rPr>
        <w:t>19,25</w:t>
      </w:r>
      <w:r w:rsidR="002A36D8">
        <w:fldChar w:fldCharType="end"/>
      </w:r>
      <w:r w:rsidR="006869DF">
        <w:t>, Confetti</w:t>
      </w:r>
      <w:r w:rsidR="002A36D8">
        <w:fldChar w:fldCharType="begin">
          <w:fldData xml:space="preserve">PEVuZE5vdGU+PENpdGU+PEF1dGhvcj5DaGFwcGVsbDwvQXV0aG9yPjxZZWFyPjIwMTY8L1llYXI+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</w:fldData>
        </w:fldChar>
      </w:r>
      <w:r w:rsidR="00AC16F7">
        <w:instrText xml:space="preserve"> ADDIN EN.CITE </w:instrText>
      </w:r>
      <w:r w:rsidR="00AC16F7">
        <w:fldChar w:fldCharType="begin">
          <w:fldData xml:space="preserve">PEVuZE5vdGU+PENpdGU+PEF1dGhvcj5DaGFwcGVsbDwvQXV0aG9yPjxZZWFyPjIwMTY8L1llYXI+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</w:fldData>
        </w:fldChar>
      </w:r>
      <w:r w:rsidR="00AC16F7">
        <w:instrText xml:space="preserve"> ADDIN EN.CITE.DATA </w:instrText>
      </w:r>
      <w:r w:rsidR="00AC16F7">
        <w:fldChar w:fldCharType="end"/>
      </w:r>
      <w:r w:rsidR="002A36D8">
        <w:fldChar w:fldCharType="separate"/>
      </w:r>
      <w:r w:rsidR="00AC16F7" w:rsidRPr="00AC16F7">
        <w:rPr>
          <w:noProof/>
          <w:vertAlign w:val="superscript"/>
        </w:rPr>
        <w:t>20,22,23</w:t>
      </w:r>
      <w:r w:rsidR="002A36D8">
        <w:fldChar w:fldCharType="end"/>
      </w:r>
      <w:r w:rsidR="006869DF">
        <w:t xml:space="preserve"> for clonal expansion studies)</w:t>
      </w:r>
      <w:r w:rsidR="00681F85">
        <w:t xml:space="preserve"> has demonstrated a remarkable efficiency and specificity in SMC labeling and has been used to fate map SMC populations in atherosclerotic lesion</w:t>
      </w:r>
      <w:r w:rsidR="00490AAE">
        <w:t>s</w:t>
      </w:r>
      <w:r w:rsidR="00681F85">
        <w:t xml:space="preserve"> in recent studies. Importantly, these studies revealed that: 1) </w:t>
      </w:r>
      <w:r w:rsidR="00681F85" w:rsidRPr="00A75BE0">
        <w:t>80% of SMC within advanced atherosclerotic lesions do not express any conventional SMC markers (</w:t>
      </w:r>
      <w:r w:rsidR="00681F85">
        <w:t>ACTA2, MYH11)</w:t>
      </w:r>
      <w:r w:rsidR="00681F85" w:rsidRPr="00A75BE0">
        <w:t xml:space="preserve"> used in </w:t>
      </w:r>
      <w:proofErr w:type="spellStart"/>
      <w:r w:rsidR="00681F85" w:rsidRPr="00A75BE0">
        <w:t>immunohistological</w:t>
      </w:r>
      <w:proofErr w:type="spellEnd"/>
      <w:r w:rsidR="00681F85" w:rsidRPr="00A75BE0">
        <w:t xml:space="preserve"> analysis</w:t>
      </w:r>
      <w:r w:rsidR="00681F85">
        <w:t xml:space="preserve"> and therefore would have been misidentified without lineage tracing</w:t>
      </w:r>
      <w:r w:rsidR="002A36D8">
        <w:fldChar w:fldCharType="begin"/>
      </w:r>
      <w:r w:rsidR="00AC16F7">
        <w:instrText xml:space="preserve"> ADDIN EN.CITE &lt;EndNote&gt;&lt;Cite&gt;&lt;Author&gt;Shankman&lt;/Author&gt;&lt;Year&gt;2015&lt;/Year&gt;&lt;RecNum&gt;16&lt;/RecNum&gt;&lt;DisplayText&gt;&lt;style face="superscript"&gt;17&lt;/style&gt;&lt;/DisplayText&gt;&lt;record&gt;&lt;rec-number&gt;16&lt;/rec-number&gt;&lt;foreign-keys&gt;&lt;key app="EN" db-id="df9w90a0b55f9hepdwxx5saf5v5ea9xfvvde" timestamp="1542382463"&gt;16&lt;/key&gt;&lt;/foreign-keys&gt;&lt;ref-type name="Journal Article"&gt;17&lt;/ref-type&gt;&lt;contributors&gt;&lt;authors&gt;&lt;author&gt;Shankman, Laura S.&lt;/author&gt;&lt;author&gt;Gomez, Delphine&lt;/author&gt;&lt;author&gt;Cherepanova, Olga A.&lt;/author&gt;&lt;author&gt;Salmon, Morgan&lt;/author&gt;&lt;author&gt;Alencar, Gabriel F.&lt;/author&gt;&lt;author&gt;Haskins, Ryan M.&lt;/author&gt;&lt;author&gt;Swiatlowska, Pamela&lt;/author&gt;&lt;author&gt;Newman, Alexandra A. C.&lt;/author&gt;&lt;author&gt;Greene, Elizabeth S.&lt;/author&gt;&lt;author&gt;Straub, Adam C.&lt;/author&gt;&lt;author&gt;Isakson, Brant&lt;/author&gt;&lt;author&gt;Randolph, Gwendalyn J.&lt;/author&gt;&lt;author&gt;Owens, Gary K.&lt;/author&gt;&lt;/authors&gt;&lt;/contributors&gt;&lt;titles&gt;&lt;title&gt;KLF4-dependent phenotypic modulation of smooth muscle cells has a key role in atherosclerotic plaque pathogenesis&lt;/title&gt;&lt;secondary-title&gt;Nature Medicine&lt;/secondary-title&gt;&lt;/titles&gt;&lt;periodical&gt;&lt;full-title&gt;Nature Medicine&lt;/full-title&gt;&lt;/periodical&gt;&lt;pages&gt;628&lt;/pages&gt;&lt;volume&gt;21&lt;/volume&gt;&lt;dates&gt;&lt;year&gt;2015&lt;/year&gt;&lt;pub-dates&gt;&lt;date&gt;05/18/online&lt;/date&gt;&lt;/pub-dates&gt;&lt;/dates&gt;&lt;publisher&gt;Nature Publishing Group, a division of Macmillan Publishers Limited. All Rights Reserved.&lt;/publisher&gt;&lt;work-type&gt;Article&lt;/work-type&gt;&lt;urls&gt;&lt;related-urls&gt;&lt;url&gt;http://dx.doi.org/10.1038/nm.3866&lt;/url&gt;&lt;/related-urls&gt;&lt;/urls&gt;&lt;electronic-resource-num&gt;10.1038/nm.3866&amp;#xD;https://www.nature.com/articles/nm.3866#supplementary-information&lt;/electronic-resource-num&gt;&lt;/record&gt;&lt;/Cite&gt;&lt;/EndNote&gt;</w:instrText>
      </w:r>
      <w:r w:rsidR="002A36D8">
        <w:fldChar w:fldCharType="separate"/>
      </w:r>
      <w:r w:rsidR="00AC16F7" w:rsidRPr="00AC16F7">
        <w:rPr>
          <w:noProof/>
          <w:vertAlign w:val="superscript"/>
        </w:rPr>
        <w:t>17</w:t>
      </w:r>
      <w:r w:rsidR="002A36D8">
        <w:fldChar w:fldCharType="end"/>
      </w:r>
      <w:r w:rsidR="00681F85">
        <w:t xml:space="preserve">; 2) </w:t>
      </w:r>
      <w:r w:rsidR="00681F85" w:rsidRPr="00A75BE0">
        <w:t>subset</w:t>
      </w:r>
      <w:r w:rsidR="00681F85">
        <w:t>s</w:t>
      </w:r>
      <w:r w:rsidR="00681F85" w:rsidRPr="00A75BE0">
        <w:t xml:space="preserve"> of SMC express markers of alternate cell types </w:t>
      </w:r>
      <w:r w:rsidR="00681F85">
        <w:t>including</w:t>
      </w:r>
      <w:r w:rsidR="00681F85" w:rsidRPr="00A75BE0">
        <w:t xml:space="preserve"> macrophage</w:t>
      </w:r>
      <w:r w:rsidR="00681F85">
        <w:t xml:space="preserve"> markers or mesenchymal stem cell markers</w:t>
      </w:r>
      <w:r w:rsidR="00E37290">
        <w:fldChar w:fldCharType="begin">
          <w:fldData xml:space="preserve">PEVuZE5vdGU+PENpdGU+PEF1dGhvcj5TaGFua21hbjwvQXV0aG9yPjxZZWFyPjIwMTU8L1llYXI+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</w:fldData>
        </w:fldChar>
      </w:r>
      <w:r w:rsidR="00AC16F7">
        <w:instrText xml:space="preserve"> ADDIN EN.CITE </w:instrText>
      </w:r>
      <w:r w:rsidR="00AC16F7">
        <w:fldChar w:fldCharType="begin">
          <w:fldData xml:space="preserve">PEVuZE5vdGU+PENpdGU+PEF1dGhvcj5TaGFua21hbjwvQXV0aG9yPjxZZWFyPjIwMTU8L1llYXI+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</w:fldData>
        </w:fldChar>
      </w:r>
      <w:r w:rsidR="00AC16F7">
        <w:instrText xml:space="preserve"> ADDIN EN.CITE.DATA </w:instrText>
      </w:r>
      <w:r w:rsidR="00AC16F7">
        <w:fldChar w:fldCharType="end"/>
      </w:r>
      <w:r w:rsidR="00E37290">
        <w:fldChar w:fldCharType="separate"/>
      </w:r>
      <w:r w:rsidR="00AC16F7" w:rsidRPr="00AC16F7">
        <w:rPr>
          <w:noProof/>
          <w:vertAlign w:val="superscript"/>
        </w:rPr>
        <w:t>16,17,19</w:t>
      </w:r>
      <w:r w:rsidR="00E37290">
        <w:fldChar w:fldCharType="end"/>
      </w:r>
      <w:r w:rsidR="00681F85">
        <w:t xml:space="preserve">; and 3) </w:t>
      </w:r>
      <w:r w:rsidR="006869DF">
        <w:t>SMC invest and populate the atherosclerotic lesion by oligoclonal expansion and SMC clones retain plasticity to transition to phenotypically different populations</w:t>
      </w:r>
      <w:r w:rsidR="00E37290">
        <w:fldChar w:fldCharType="begin">
          <w:fldData xml:space="preserve">PEVuZE5vdGU+PENpdGU+PEF1dGhvcj5DaGFwcGVsbDwvQXV0aG9yPjxZZWFyPjIwMTY8L1llYXI+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</w:fldData>
        </w:fldChar>
      </w:r>
      <w:r w:rsidR="00AC16F7">
        <w:instrText xml:space="preserve"> ADDIN EN.CITE </w:instrText>
      </w:r>
      <w:r w:rsidR="00AC16F7">
        <w:fldChar w:fldCharType="begin">
          <w:fldData xml:space="preserve">PEVuZE5vdGU+PENpdGU+PEF1dGhvcj5DaGFwcGVsbDwvQXV0aG9yPjxZZWFyPjIwMTY8L1llYXI+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</w:fldData>
        </w:fldChar>
      </w:r>
      <w:r w:rsidR="00AC16F7">
        <w:instrText xml:space="preserve"> ADDIN EN.CITE.DATA </w:instrText>
      </w:r>
      <w:r w:rsidR="00AC16F7">
        <w:fldChar w:fldCharType="end"/>
      </w:r>
      <w:r w:rsidR="00E37290">
        <w:fldChar w:fldCharType="separate"/>
      </w:r>
      <w:r w:rsidR="00AC16F7" w:rsidRPr="00AC16F7">
        <w:rPr>
          <w:noProof/>
          <w:vertAlign w:val="superscript"/>
        </w:rPr>
        <w:t>20,23</w:t>
      </w:r>
      <w:r w:rsidR="00E37290">
        <w:fldChar w:fldCharType="end"/>
      </w:r>
      <w:r w:rsidR="006869DF">
        <w:t>. To summarize, i</w:t>
      </w:r>
      <w:r w:rsidRPr="00A75BE0">
        <w:t xml:space="preserve">t is now clear that smooth muscle cells present a remarkable phenotypic diversity in atherosclerotic </w:t>
      </w:r>
      <w:r w:rsidRPr="00A75BE0">
        <w:lastRenderedPageBreak/>
        <w:t xml:space="preserve">lesions and can have beneficial or detrimental roles </w:t>
      </w:r>
      <w:r>
        <w:t>o</w:t>
      </w:r>
      <w:r w:rsidRPr="00A75BE0">
        <w:t>n lesion pathogenesis depending on the nature of their phenotypic transitions.</w:t>
      </w:r>
      <w:r w:rsidR="006869DF">
        <w:t xml:space="preserve"> These discoveries represent a remarkable new therapeutic avenue for targeting SMC </w:t>
      </w:r>
      <w:proofErr w:type="spellStart"/>
      <w:r w:rsidR="006869DF">
        <w:t>athero</w:t>
      </w:r>
      <w:proofErr w:type="spellEnd"/>
      <w:r w:rsidR="00490AAE">
        <w:t>-</w:t>
      </w:r>
      <w:r w:rsidR="006869DF">
        <w:t>promoting phenotypic transitions in late-stage atherosclerosis.</w:t>
      </w:r>
    </w:p>
    <w:p w14:paraId="3A8B135B" w14:textId="77777777" w:rsidR="00703EA5" w:rsidRPr="00A75BE0" w:rsidRDefault="00703EA5" w:rsidP="008B7031"/>
    <w:p w14:paraId="237AD7DD" w14:textId="2DB938B9" w:rsidR="00D15131" w:rsidRDefault="00F861A3" w:rsidP="008B7031">
      <w:r w:rsidRPr="00A75BE0">
        <w:t xml:space="preserve">Herein, we propose a standardized protocol for </w:t>
      </w:r>
      <w:r>
        <w:t>analyzing</w:t>
      </w:r>
      <w:r w:rsidRPr="00A75BE0">
        <w:t xml:space="preserve"> late-stage </w:t>
      </w:r>
      <w:r>
        <w:t xml:space="preserve">murine </w:t>
      </w:r>
      <w:r w:rsidRPr="00A75BE0">
        <w:t>atherosclero</w:t>
      </w:r>
      <w:r>
        <w:t>tic lesions</w:t>
      </w:r>
      <w:r w:rsidRPr="00A75BE0">
        <w:t xml:space="preserve"> including systematic methods </w:t>
      </w:r>
      <w:r>
        <w:t>for</w:t>
      </w:r>
      <w:r w:rsidRPr="00A75BE0">
        <w:t xml:space="preserve"> animal dissecti</w:t>
      </w:r>
      <w:r>
        <w:t>on</w:t>
      </w:r>
      <w:r w:rsidRPr="00A75BE0">
        <w:t xml:space="preserve">, embedding, sectioning, staining, and </w:t>
      </w:r>
      <w:r>
        <w:t>quantification</w:t>
      </w:r>
      <w:r w:rsidRPr="00A75BE0">
        <w:t xml:space="preserve"> of brachiocephalic arter</w:t>
      </w:r>
      <w:r>
        <w:t>y lesions</w:t>
      </w:r>
      <w:r w:rsidRPr="00A75BE0">
        <w:t xml:space="preserve">. </w:t>
      </w:r>
      <w:r>
        <w:t>To</w:t>
      </w:r>
      <w:r w:rsidRPr="00A75BE0">
        <w:t xml:space="preserve"> determine the effect of Interleukin-1β inhibition o</w:t>
      </w:r>
      <w:r>
        <w:t>n</w:t>
      </w:r>
      <w:r w:rsidRPr="00A75BE0">
        <w:t xml:space="preserve"> SMC fate and phenotype, we used SMC lineage tracing </w:t>
      </w:r>
      <w:proofErr w:type="spellStart"/>
      <w:r w:rsidRPr="00935AC9">
        <w:t>Apo</w:t>
      </w:r>
      <w:r w:rsidR="003E259F">
        <w:t>E</w:t>
      </w:r>
      <w:proofErr w:type="spellEnd"/>
      <w:r w:rsidRPr="00935AC9">
        <w:rPr>
          <w:vertAlign w:val="superscript"/>
        </w:rPr>
        <w:t>-/-</w:t>
      </w:r>
      <w:r w:rsidRPr="00A75BE0">
        <w:t xml:space="preserve"> mice fed a </w:t>
      </w:r>
      <w:r w:rsidR="00013BA9" w:rsidRPr="00A75BE0">
        <w:t>western die</w:t>
      </w:r>
      <w:r w:rsidRPr="00A75BE0">
        <w:t>t for 18 weeks before receiving weekly injection</w:t>
      </w:r>
      <w:r>
        <w:t>s</w:t>
      </w:r>
      <w:r w:rsidRPr="00A75BE0">
        <w:t xml:space="preserve"> of an anti-IL1β antibody or isotype-matched IgG control.</w:t>
      </w:r>
    </w:p>
    <w:p w14:paraId="7847AD09" w14:textId="77777777" w:rsidR="00F861A3" w:rsidRPr="001B1519" w:rsidRDefault="00F861A3" w:rsidP="008B7031">
      <w:pPr>
        <w:rPr>
          <w:rFonts w:asciiTheme="minorHAnsi" w:hAnsiTheme="minorHAnsi" w:cstheme="minorHAnsi"/>
          <w:b/>
        </w:rPr>
      </w:pPr>
    </w:p>
    <w:p w14:paraId="3D4CD2F3" w14:textId="4A289F0B" w:rsidR="006305D7" w:rsidRDefault="006305D7" w:rsidP="008B7031">
      <w:pPr>
        <w:rPr>
          <w:rFonts w:asciiTheme="minorHAnsi" w:hAnsiTheme="minorHAnsi" w:cstheme="minorHAnsi"/>
          <w:b/>
        </w:rPr>
      </w:pPr>
      <w:r w:rsidRPr="001B1519">
        <w:rPr>
          <w:rFonts w:asciiTheme="minorHAnsi" w:hAnsiTheme="minorHAnsi" w:cstheme="minorHAnsi"/>
          <w:b/>
        </w:rPr>
        <w:t>PROTOCOL:</w:t>
      </w:r>
    </w:p>
    <w:p w14:paraId="57075659" w14:textId="77777777" w:rsidR="00457BEE" w:rsidRDefault="00457BEE" w:rsidP="008B7031">
      <w:pPr>
        <w:rPr>
          <w:rFonts w:asciiTheme="minorHAnsi" w:hAnsiTheme="minorHAnsi" w:cstheme="minorHAnsi"/>
          <w:b/>
        </w:rPr>
      </w:pPr>
    </w:p>
    <w:p w14:paraId="5764A682" w14:textId="6BC0CCF1" w:rsidR="00457BEE" w:rsidRPr="00457BEE" w:rsidRDefault="00457BEE" w:rsidP="008B7031">
      <w:pPr>
        <w:rPr>
          <w:rFonts w:asciiTheme="minorHAnsi" w:hAnsiTheme="minorHAnsi" w:cstheme="minorHAnsi"/>
          <w:color w:val="808080" w:themeColor="background1" w:themeShade="80"/>
        </w:rPr>
      </w:pPr>
      <w:r w:rsidRPr="00935AC9">
        <w:rPr>
          <w:rFonts w:asciiTheme="minorHAnsi" w:hAnsiTheme="minorHAnsi" w:cstheme="minorHAnsi"/>
        </w:rPr>
        <w:t>Animal breeding, handling and procedures were approved by the University of Virginia</w:t>
      </w:r>
      <w:r w:rsidR="00094638">
        <w:rPr>
          <w:rFonts w:asciiTheme="minorHAnsi" w:hAnsiTheme="minorHAnsi" w:cstheme="minorHAnsi"/>
        </w:rPr>
        <w:t xml:space="preserve"> and the University of Pittsburgh Institutional</w:t>
      </w:r>
      <w:r w:rsidRPr="00935AC9">
        <w:rPr>
          <w:rFonts w:asciiTheme="minorHAnsi" w:hAnsiTheme="minorHAnsi" w:cstheme="minorHAnsi"/>
        </w:rPr>
        <w:t xml:space="preserve"> Animal Care and Use Committee.</w:t>
      </w:r>
      <w:r w:rsidR="008B7031">
        <w:rPr>
          <w:rFonts w:asciiTheme="minorHAnsi" w:hAnsiTheme="minorHAnsi" w:cstheme="minorHAnsi"/>
        </w:rPr>
        <w:t xml:space="preserve"> </w:t>
      </w:r>
    </w:p>
    <w:p w14:paraId="105092BC" w14:textId="4965265D" w:rsidR="00001169" w:rsidRDefault="00001169" w:rsidP="008B7031">
      <w:pPr>
        <w:rPr>
          <w:rFonts w:asciiTheme="minorHAnsi" w:hAnsiTheme="minorHAnsi" w:cstheme="minorHAnsi"/>
          <w:color w:val="808080"/>
        </w:rPr>
      </w:pPr>
    </w:p>
    <w:p w14:paraId="435220A0" w14:textId="4A472A70" w:rsidR="00F2645E" w:rsidRPr="00D70697" w:rsidRDefault="00F2645E" w:rsidP="008B7031">
      <w:pPr>
        <w:pStyle w:val="ListParagraph"/>
        <w:widowControl/>
        <w:numPr>
          <w:ilvl w:val="0"/>
          <w:numId w:val="40"/>
        </w:numPr>
        <w:autoSpaceDE/>
        <w:autoSpaceDN/>
        <w:adjustRightInd/>
        <w:rPr>
          <w:b/>
        </w:rPr>
      </w:pPr>
      <w:r w:rsidRPr="00D70697">
        <w:rPr>
          <w:b/>
        </w:rPr>
        <w:t>Generation of SMC lineage tracing mice</w:t>
      </w:r>
    </w:p>
    <w:p w14:paraId="24A0DCE6" w14:textId="77777777" w:rsidR="00F2645E" w:rsidRDefault="00F2645E" w:rsidP="008B7031">
      <w:pPr>
        <w:pStyle w:val="ListParagraph"/>
        <w:widowControl/>
        <w:autoSpaceDE/>
        <w:autoSpaceDN/>
        <w:adjustRightInd/>
        <w:ind w:left="360"/>
        <w:rPr>
          <w:b/>
          <w:u w:val="single"/>
        </w:rPr>
      </w:pPr>
    </w:p>
    <w:p w14:paraId="4469ECC1" w14:textId="6E8A2478" w:rsidR="007261BD" w:rsidRDefault="00F2645E" w:rsidP="008B7031">
      <w:pPr>
        <w:pStyle w:val="ListParagraph"/>
        <w:widowControl/>
        <w:numPr>
          <w:ilvl w:val="1"/>
          <w:numId w:val="40"/>
        </w:numPr>
        <w:autoSpaceDE/>
        <w:autoSpaceDN/>
        <w:adjustRightInd/>
      </w:pPr>
      <w:r>
        <w:t xml:space="preserve">Breed </w:t>
      </w:r>
      <w:r w:rsidRPr="00935AC9">
        <w:rPr>
          <w:i/>
        </w:rPr>
        <w:t>Myh11</w:t>
      </w:r>
      <w:r w:rsidRPr="00F2645E">
        <w:t>-</w:t>
      </w:r>
      <w:r w:rsidR="00FD26D5">
        <w:t>C</w:t>
      </w:r>
      <w:r w:rsidRPr="00F2645E">
        <w:t>re/ERT2</w:t>
      </w:r>
      <w:r>
        <w:t xml:space="preserve"> males</w:t>
      </w:r>
      <w:r w:rsidR="00B97F30">
        <w:fldChar w:fldCharType="begin">
          <w:fldData xml:space="preserve">PEVuZE5vdGU+PENpdGU+PEF1dGhvcj5XaXJ0aDwvQXV0aG9yPjxZZWFyPjIwMDg8L1llYXI+PFJl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</w:fldData>
        </w:fldChar>
      </w:r>
      <w:r w:rsidR="00AC16F7">
        <w:instrText xml:space="preserve"> ADDIN EN.CITE </w:instrText>
      </w:r>
      <w:r w:rsidR="00AC16F7">
        <w:fldChar w:fldCharType="begin">
          <w:fldData xml:space="preserve">PEVuZE5vdGU+PENpdGU+PEF1dGhvcj5XaXJ0aDwvQXV0aG9yPjxZZWFyPjIwMDg8L1llYXI+PFJl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</w:fldData>
        </w:fldChar>
      </w:r>
      <w:r w:rsidR="00AC16F7">
        <w:instrText xml:space="preserve"> ADDIN EN.CITE.DATA </w:instrText>
      </w:r>
      <w:r w:rsidR="00AC16F7">
        <w:fldChar w:fldCharType="end"/>
      </w:r>
      <w:r w:rsidR="00B97F30">
        <w:fldChar w:fldCharType="separate"/>
      </w:r>
      <w:r w:rsidR="00AC16F7" w:rsidRPr="00AC16F7">
        <w:rPr>
          <w:noProof/>
          <w:vertAlign w:val="superscript"/>
        </w:rPr>
        <w:t>28</w:t>
      </w:r>
      <w:r w:rsidR="00B97F30">
        <w:fldChar w:fldCharType="end"/>
      </w:r>
      <w:r w:rsidR="00B92227">
        <w:t xml:space="preserve"> </w:t>
      </w:r>
      <w:r>
        <w:t>(Jackson Laboratory; #019079) with R26R-EYFP females (Jackson Laboratory; #006148)</w:t>
      </w:r>
      <w:r w:rsidR="006304AF">
        <w:t xml:space="preserve"> to obtain </w:t>
      </w:r>
      <w:r w:rsidR="006304AF" w:rsidRPr="007261BD">
        <w:rPr>
          <w:i/>
        </w:rPr>
        <w:t>Myh11</w:t>
      </w:r>
      <w:r w:rsidR="006304AF" w:rsidRPr="00F2645E">
        <w:t>-</w:t>
      </w:r>
      <w:r w:rsidR="003E259F">
        <w:t>C</w:t>
      </w:r>
      <w:r w:rsidR="006304AF" w:rsidRPr="00F2645E">
        <w:t>re/ERT2</w:t>
      </w:r>
      <w:r w:rsidR="006304AF" w:rsidRPr="00C51717">
        <w:rPr>
          <w:vertAlign w:val="superscript"/>
        </w:rPr>
        <w:t>+</w:t>
      </w:r>
      <w:r w:rsidR="006304AF">
        <w:t xml:space="preserve"> R26R-EYFP</w:t>
      </w:r>
      <w:r w:rsidR="006304AF" w:rsidRPr="00C51717">
        <w:rPr>
          <w:vertAlign w:val="superscript"/>
        </w:rPr>
        <w:t>+/+</w:t>
      </w:r>
      <w:r w:rsidR="006304AF">
        <w:t xml:space="preserve"> males.</w:t>
      </w:r>
    </w:p>
    <w:p w14:paraId="302903E5" w14:textId="77777777" w:rsidR="007261BD" w:rsidRDefault="007261BD" w:rsidP="008B7031">
      <w:pPr>
        <w:pStyle w:val="ListParagraph"/>
        <w:widowControl/>
        <w:autoSpaceDE/>
        <w:autoSpaceDN/>
        <w:adjustRightInd/>
        <w:ind w:left="360"/>
      </w:pPr>
    </w:p>
    <w:p w14:paraId="7D705C53" w14:textId="18A64D29" w:rsidR="007261BD" w:rsidRDefault="006304AF" w:rsidP="008B7031">
      <w:pPr>
        <w:pStyle w:val="ListParagraph"/>
        <w:widowControl/>
        <w:numPr>
          <w:ilvl w:val="1"/>
          <w:numId w:val="40"/>
        </w:numPr>
        <w:autoSpaceDE/>
        <w:autoSpaceDN/>
        <w:adjustRightInd/>
      </w:pPr>
      <w:r>
        <w:t>Breed the</w:t>
      </w:r>
      <w:r w:rsidR="007261BD">
        <w:t xml:space="preserve"> </w:t>
      </w:r>
      <w:r w:rsidR="007261BD" w:rsidRPr="007261BD">
        <w:rPr>
          <w:i/>
        </w:rPr>
        <w:t>Myh11</w:t>
      </w:r>
      <w:r w:rsidR="007261BD" w:rsidRPr="00F2645E">
        <w:t>-</w:t>
      </w:r>
      <w:r w:rsidR="003E259F">
        <w:t>C</w:t>
      </w:r>
      <w:r w:rsidR="007261BD" w:rsidRPr="00F2645E">
        <w:t>re/ERT2</w:t>
      </w:r>
      <w:r w:rsidR="007261BD" w:rsidRPr="00C51717">
        <w:rPr>
          <w:vertAlign w:val="superscript"/>
        </w:rPr>
        <w:t>+</w:t>
      </w:r>
      <w:r w:rsidR="007261BD">
        <w:t xml:space="preserve"> R26R-EYFP</w:t>
      </w:r>
      <w:r w:rsidR="007261BD" w:rsidRPr="00C51717">
        <w:rPr>
          <w:vertAlign w:val="superscript"/>
        </w:rPr>
        <w:t>+/+</w:t>
      </w:r>
      <w:r w:rsidR="007261BD">
        <w:t xml:space="preserve"> male</w:t>
      </w:r>
      <w:r>
        <w:t>s</w:t>
      </w:r>
      <w:r w:rsidR="007261BD">
        <w:t xml:space="preserve"> with </w:t>
      </w:r>
      <w:proofErr w:type="spellStart"/>
      <w:r w:rsidR="007261BD">
        <w:t>ApoE</w:t>
      </w:r>
      <w:proofErr w:type="spellEnd"/>
      <w:r w:rsidR="007261BD" w:rsidRPr="00935AC9">
        <w:rPr>
          <w:vertAlign w:val="superscript"/>
        </w:rPr>
        <w:t>-/-</w:t>
      </w:r>
      <w:r w:rsidR="007261BD">
        <w:t xml:space="preserve"> female mice (Jackson laboratory; #002052). Cross the progeny and select by genotyping </w:t>
      </w:r>
      <w:r w:rsidR="007261BD" w:rsidRPr="007261BD">
        <w:rPr>
          <w:i/>
        </w:rPr>
        <w:t>Myh11</w:t>
      </w:r>
      <w:r w:rsidR="007261BD" w:rsidRPr="00F2645E">
        <w:t>-</w:t>
      </w:r>
      <w:r w:rsidR="003E259F">
        <w:t>C</w:t>
      </w:r>
      <w:r w:rsidR="007261BD" w:rsidRPr="00F2645E">
        <w:t>re/ERT2</w:t>
      </w:r>
      <w:r w:rsidR="007261BD" w:rsidRPr="00C51717">
        <w:rPr>
          <w:vertAlign w:val="superscript"/>
        </w:rPr>
        <w:t>+</w:t>
      </w:r>
      <w:r w:rsidR="007261BD">
        <w:t xml:space="preserve"> R26R-EYFP</w:t>
      </w:r>
      <w:r w:rsidR="007261BD" w:rsidRPr="00C51717">
        <w:rPr>
          <w:vertAlign w:val="superscript"/>
        </w:rPr>
        <w:t>+/+</w:t>
      </w:r>
      <w:r w:rsidR="007261BD">
        <w:rPr>
          <w:vertAlign w:val="superscript"/>
        </w:rPr>
        <w:t xml:space="preserve"> </w:t>
      </w:r>
      <w:proofErr w:type="spellStart"/>
      <w:r w:rsidR="007261BD">
        <w:t>ApoE</w:t>
      </w:r>
      <w:proofErr w:type="spellEnd"/>
      <w:r w:rsidR="007261BD" w:rsidRPr="00935AC9">
        <w:rPr>
          <w:vertAlign w:val="superscript"/>
        </w:rPr>
        <w:t>-/-</w:t>
      </w:r>
      <w:r w:rsidR="007261BD">
        <w:rPr>
          <w:vertAlign w:val="superscript"/>
        </w:rPr>
        <w:t xml:space="preserve"> </w:t>
      </w:r>
      <w:r w:rsidR="007261BD" w:rsidRPr="00935AC9">
        <w:t>male and</w:t>
      </w:r>
      <w:r w:rsidR="007261BD">
        <w:rPr>
          <w:vertAlign w:val="superscript"/>
        </w:rPr>
        <w:t xml:space="preserve"> </w:t>
      </w:r>
      <w:r w:rsidR="007261BD">
        <w:t>R26R-EYFP</w:t>
      </w:r>
      <w:r w:rsidR="007261BD" w:rsidRPr="00C51717">
        <w:rPr>
          <w:vertAlign w:val="superscript"/>
        </w:rPr>
        <w:t>+/+</w:t>
      </w:r>
      <w:r w:rsidR="007261BD">
        <w:rPr>
          <w:vertAlign w:val="superscript"/>
        </w:rPr>
        <w:t xml:space="preserve"> </w:t>
      </w:r>
      <w:proofErr w:type="spellStart"/>
      <w:r w:rsidR="007261BD">
        <w:t>ApoE</w:t>
      </w:r>
      <w:proofErr w:type="spellEnd"/>
      <w:r w:rsidR="007261BD" w:rsidRPr="00C51717">
        <w:rPr>
          <w:vertAlign w:val="superscript"/>
        </w:rPr>
        <w:t>-/-</w:t>
      </w:r>
      <w:r w:rsidR="007261BD">
        <w:rPr>
          <w:vertAlign w:val="superscript"/>
        </w:rPr>
        <w:t xml:space="preserve"> </w:t>
      </w:r>
      <w:r w:rsidR="007261BD" w:rsidRPr="00935AC9">
        <w:t>female mice as final breeders.</w:t>
      </w:r>
      <w:r>
        <w:t xml:space="preserve"> </w:t>
      </w:r>
      <w:r w:rsidR="00833EA6">
        <w:t>Clip tails and perform genotyping</w:t>
      </w:r>
      <w:r>
        <w:t xml:space="preserve"> on littermates</w:t>
      </w:r>
      <w:r w:rsidR="00833EA6">
        <w:t xml:space="preserve">. </w:t>
      </w:r>
      <w:r>
        <w:t>A</w:t>
      </w:r>
      <w:r w:rsidR="00833EA6">
        <w:t xml:space="preserve">ll male mice should be </w:t>
      </w:r>
      <w:r w:rsidR="00833EA6" w:rsidRPr="006304AF">
        <w:rPr>
          <w:i/>
        </w:rPr>
        <w:t>Myh11</w:t>
      </w:r>
      <w:r w:rsidR="00833EA6" w:rsidRPr="00F2645E">
        <w:t>-</w:t>
      </w:r>
      <w:r w:rsidR="003E259F">
        <w:t>C</w:t>
      </w:r>
      <w:r w:rsidR="00833EA6" w:rsidRPr="00F2645E">
        <w:t>re/ERT2</w:t>
      </w:r>
      <w:r w:rsidR="00833EA6" w:rsidRPr="006304AF">
        <w:rPr>
          <w:vertAlign w:val="superscript"/>
        </w:rPr>
        <w:t>+</w:t>
      </w:r>
      <w:r w:rsidR="00833EA6">
        <w:t xml:space="preserve"> R26R-EYFP</w:t>
      </w:r>
      <w:r w:rsidR="00833EA6" w:rsidRPr="006304AF">
        <w:rPr>
          <w:vertAlign w:val="superscript"/>
        </w:rPr>
        <w:t xml:space="preserve">+/+ </w:t>
      </w:r>
      <w:proofErr w:type="spellStart"/>
      <w:r w:rsidR="00833EA6">
        <w:t>ApoE</w:t>
      </w:r>
      <w:proofErr w:type="spellEnd"/>
      <w:r w:rsidR="00833EA6" w:rsidRPr="006304AF">
        <w:rPr>
          <w:vertAlign w:val="superscript"/>
        </w:rPr>
        <w:t xml:space="preserve">-/- </w:t>
      </w:r>
      <w:r w:rsidR="00833EA6" w:rsidRPr="00935AC9">
        <w:t>and can be used as experimental</w:t>
      </w:r>
      <w:r w:rsidR="00833EA6" w:rsidRPr="006304AF">
        <w:rPr>
          <w:vertAlign w:val="superscript"/>
        </w:rPr>
        <w:t xml:space="preserve"> </w:t>
      </w:r>
      <w:r w:rsidR="00833EA6">
        <w:t>mice</w:t>
      </w:r>
      <w:r w:rsidR="00DB380F">
        <w:t xml:space="preserve"> (</w:t>
      </w:r>
      <w:r w:rsidR="008B7031" w:rsidRPr="008B7031">
        <w:rPr>
          <w:b/>
        </w:rPr>
        <w:t>Figure 1A</w:t>
      </w:r>
      <w:r w:rsidR="00DB380F">
        <w:t>)</w:t>
      </w:r>
      <w:r w:rsidR="00833EA6">
        <w:t>.</w:t>
      </w:r>
    </w:p>
    <w:p w14:paraId="5CED6A28" w14:textId="77777777" w:rsidR="00833EA6" w:rsidRDefault="00833EA6" w:rsidP="008B7031">
      <w:pPr>
        <w:pStyle w:val="ListParagraph"/>
        <w:widowControl/>
        <w:autoSpaceDE/>
        <w:autoSpaceDN/>
        <w:adjustRightInd/>
        <w:ind w:left="360"/>
      </w:pPr>
    </w:p>
    <w:p w14:paraId="31023E6D" w14:textId="634AFA6C" w:rsidR="00FD26D5" w:rsidRDefault="008B7031" w:rsidP="008B7031">
      <w:pPr>
        <w:pStyle w:val="ListParagraph"/>
        <w:widowControl/>
        <w:autoSpaceDE/>
        <w:autoSpaceDN/>
        <w:adjustRightInd/>
        <w:ind w:left="0"/>
      </w:pPr>
      <w:r w:rsidRPr="00D70697">
        <w:t>NOTE:</w:t>
      </w:r>
      <w:r w:rsidR="00833EA6" w:rsidRPr="00D70697">
        <w:t xml:space="preserve"> Genotyping protocol</w:t>
      </w:r>
      <w:r w:rsidR="00CC721E" w:rsidRPr="00D70697">
        <w:t>s</w:t>
      </w:r>
      <w:r w:rsidR="00833EA6" w:rsidRPr="00D70697">
        <w:t xml:space="preserve"> can be found on the Jackson Laboratory website.</w:t>
      </w:r>
      <w:r>
        <w:t xml:space="preserve"> </w:t>
      </w:r>
      <w:r w:rsidR="00FD26D5">
        <w:t xml:space="preserve">The </w:t>
      </w:r>
      <w:r w:rsidR="00FD26D5" w:rsidRPr="00935AC9">
        <w:rPr>
          <w:i/>
        </w:rPr>
        <w:t>Myh11</w:t>
      </w:r>
      <w:r w:rsidR="00FD26D5">
        <w:t xml:space="preserve"> </w:t>
      </w:r>
      <w:proofErr w:type="spellStart"/>
      <w:r w:rsidR="00FD26D5">
        <w:t>Cre</w:t>
      </w:r>
      <w:proofErr w:type="spellEnd"/>
      <w:r w:rsidR="00FD26D5">
        <w:t>/ERT2 transgene is located on the Y chromosome</w:t>
      </w:r>
      <w:r>
        <w:t>,</w:t>
      </w:r>
      <w:r w:rsidR="00FD26D5">
        <w:t xml:space="preserve"> precluding the use of females. Other lineage tracing systems can be used, but this system is to date the most reliable lineage tracing strategy to fate map SMC in atherosclerosi</w:t>
      </w:r>
      <w:r w:rsidR="00B97F30">
        <w:t>s</w:t>
      </w:r>
      <w:r w:rsidR="00FD26D5">
        <w:t xml:space="preserve">. </w:t>
      </w:r>
    </w:p>
    <w:p w14:paraId="40BC6B62" w14:textId="77777777" w:rsidR="007261BD" w:rsidRPr="00935AC9" w:rsidRDefault="007261BD" w:rsidP="008B7031">
      <w:pPr>
        <w:pStyle w:val="ListParagraph"/>
        <w:widowControl/>
        <w:autoSpaceDE/>
        <w:autoSpaceDN/>
        <w:adjustRightInd/>
        <w:ind w:left="0"/>
      </w:pPr>
    </w:p>
    <w:p w14:paraId="2E87ABC2" w14:textId="77777777" w:rsidR="00F861A3" w:rsidRPr="00D70697" w:rsidRDefault="00F861A3" w:rsidP="008B7031">
      <w:pPr>
        <w:pStyle w:val="ListParagraph"/>
        <w:widowControl/>
        <w:numPr>
          <w:ilvl w:val="0"/>
          <w:numId w:val="40"/>
        </w:numPr>
        <w:autoSpaceDE/>
        <w:autoSpaceDN/>
        <w:adjustRightInd/>
        <w:rPr>
          <w:b/>
        </w:rPr>
      </w:pPr>
      <w:r w:rsidRPr="00D70697">
        <w:rPr>
          <w:b/>
        </w:rPr>
        <w:t>Smooth muscle cell lineage-tracing mouse diet and treatments</w:t>
      </w:r>
    </w:p>
    <w:p w14:paraId="25D5089F" w14:textId="77777777" w:rsidR="00F861A3" w:rsidRPr="00A75BE0" w:rsidRDefault="00F861A3" w:rsidP="008B7031">
      <w:pPr>
        <w:pStyle w:val="ListParagraph"/>
        <w:rPr>
          <w:b/>
          <w:u w:val="single"/>
        </w:rPr>
      </w:pPr>
    </w:p>
    <w:p w14:paraId="76A60EF6" w14:textId="7ED076E5" w:rsidR="00ED4454" w:rsidRDefault="00D70697" w:rsidP="008B7031">
      <w:pPr>
        <w:pStyle w:val="ListParagraph"/>
        <w:widowControl/>
        <w:numPr>
          <w:ilvl w:val="1"/>
          <w:numId w:val="40"/>
        </w:numPr>
        <w:autoSpaceDE/>
        <w:autoSpaceDN/>
        <w:adjustRightInd/>
      </w:pPr>
      <w:r>
        <w:t>Have m</w:t>
      </w:r>
      <w:r w:rsidR="00F861A3" w:rsidRPr="00A75BE0">
        <w:t xml:space="preserve">ale </w:t>
      </w:r>
      <w:r w:rsidR="00833EA6" w:rsidRPr="007261BD">
        <w:rPr>
          <w:i/>
        </w:rPr>
        <w:t>Myh11</w:t>
      </w:r>
      <w:r w:rsidR="00833EA6" w:rsidRPr="00F2645E">
        <w:t>-</w:t>
      </w:r>
      <w:r w:rsidR="00DB380F">
        <w:t>C</w:t>
      </w:r>
      <w:r w:rsidR="00833EA6" w:rsidRPr="00F2645E">
        <w:t>re/ERT2</w:t>
      </w:r>
      <w:r w:rsidR="00833EA6" w:rsidRPr="00C51717">
        <w:rPr>
          <w:vertAlign w:val="superscript"/>
        </w:rPr>
        <w:t>+</w:t>
      </w:r>
      <w:r w:rsidR="00833EA6">
        <w:t xml:space="preserve"> R26R-EYFP</w:t>
      </w:r>
      <w:r w:rsidR="00833EA6" w:rsidRPr="00C51717">
        <w:rPr>
          <w:vertAlign w:val="superscript"/>
        </w:rPr>
        <w:t>+/+</w:t>
      </w:r>
      <w:r w:rsidR="00833EA6">
        <w:rPr>
          <w:vertAlign w:val="superscript"/>
        </w:rPr>
        <w:t xml:space="preserve"> </w:t>
      </w:r>
      <w:proofErr w:type="spellStart"/>
      <w:r w:rsidR="00833EA6">
        <w:t>ApoE</w:t>
      </w:r>
      <w:proofErr w:type="spellEnd"/>
      <w:r w:rsidR="00833EA6" w:rsidRPr="00C51717">
        <w:rPr>
          <w:vertAlign w:val="superscript"/>
        </w:rPr>
        <w:t>-/-</w:t>
      </w:r>
      <w:r w:rsidR="00833EA6">
        <w:rPr>
          <w:vertAlign w:val="superscript"/>
        </w:rPr>
        <w:t xml:space="preserve"> </w:t>
      </w:r>
      <w:r w:rsidR="00F861A3" w:rsidRPr="00A75BE0">
        <w:t>mice receive a series of 1</w:t>
      </w:r>
      <w:r w:rsidR="00F861A3">
        <w:t xml:space="preserve"> </w:t>
      </w:r>
      <w:r w:rsidR="00F861A3" w:rsidRPr="00A75BE0">
        <w:t>mg tamoxifen injections from six to e</w:t>
      </w:r>
      <w:r w:rsidR="00F861A3">
        <w:t>ight weeks of age to</w:t>
      </w:r>
      <w:r w:rsidR="00F861A3" w:rsidRPr="00A75BE0">
        <w:t xml:space="preserve"> label</w:t>
      </w:r>
      <w:r w:rsidR="00F861A3">
        <w:t xml:space="preserve"> permanently</w:t>
      </w:r>
      <w:r w:rsidR="00F861A3" w:rsidRPr="00A75BE0">
        <w:t xml:space="preserve"> Myh11</w:t>
      </w:r>
      <w:r w:rsidR="00F861A3" w:rsidRPr="00A75BE0">
        <w:rPr>
          <w:vertAlign w:val="superscript"/>
        </w:rPr>
        <w:t>+</w:t>
      </w:r>
      <w:r w:rsidR="00F861A3" w:rsidRPr="00A75BE0">
        <w:t xml:space="preserve"> SMC with YFP and </w:t>
      </w:r>
      <w:r w:rsidR="00F861A3">
        <w:t xml:space="preserve">to </w:t>
      </w:r>
      <w:r w:rsidR="00F861A3" w:rsidRPr="00A75BE0">
        <w:t>track their fate (</w:t>
      </w:r>
      <w:r w:rsidR="008B7031" w:rsidRPr="008B7031">
        <w:rPr>
          <w:b/>
        </w:rPr>
        <w:t>Figure 1A</w:t>
      </w:r>
      <w:r w:rsidR="00F861A3" w:rsidRPr="00A75BE0">
        <w:t xml:space="preserve">). </w:t>
      </w:r>
    </w:p>
    <w:p w14:paraId="2525B0ED" w14:textId="77777777" w:rsidR="00935AC9" w:rsidRDefault="00935AC9" w:rsidP="008B7031">
      <w:pPr>
        <w:pStyle w:val="ListParagraph"/>
        <w:widowControl/>
        <w:autoSpaceDE/>
        <w:autoSpaceDN/>
        <w:adjustRightInd/>
        <w:ind w:left="0"/>
      </w:pPr>
    </w:p>
    <w:p w14:paraId="2A7F56CA" w14:textId="3C993678" w:rsidR="00ED4454" w:rsidRDefault="00ED4454" w:rsidP="008B7031">
      <w:pPr>
        <w:pStyle w:val="ListParagraph"/>
        <w:widowControl/>
        <w:numPr>
          <w:ilvl w:val="2"/>
          <w:numId w:val="40"/>
        </w:numPr>
        <w:autoSpaceDE/>
        <w:autoSpaceDN/>
        <w:adjustRightInd/>
      </w:pPr>
      <w:r>
        <w:t>Heat peanut oil at 55 °C.</w:t>
      </w:r>
    </w:p>
    <w:p w14:paraId="5CCB5F20" w14:textId="77777777" w:rsidR="00935AC9" w:rsidRDefault="00935AC9" w:rsidP="008B7031">
      <w:pPr>
        <w:pStyle w:val="ListParagraph"/>
        <w:widowControl/>
        <w:autoSpaceDE/>
        <w:autoSpaceDN/>
        <w:adjustRightInd/>
        <w:ind w:left="0"/>
      </w:pPr>
    </w:p>
    <w:p w14:paraId="0A687FF3" w14:textId="0C2F3C0E" w:rsidR="00457BEE" w:rsidRDefault="00ED4454" w:rsidP="008B7031">
      <w:pPr>
        <w:pStyle w:val="ListParagraph"/>
        <w:widowControl/>
        <w:numPr>
          <w:ilvl w:val="2"/>
          <w:numId w:val="40"/>
        </w:numPr>
        <w:autoSpaceDE/>
        <w:autoSpaceDN/>
        <w:adjustRightInd/>
        <w:rPr>
          <w:lang w:bidi="he-IL"/>
        </w:rPr>
      </w:pPr>
      <w:r>
        <w:t>Add tamoxifen in pre-heated peanut oil to prepare a solution at 10 mg/mL and incubate at 55</w:t>
      </w:r>
      <w:r w:rsidR="00013BA9">
        <w:t xml:space="preserve"> </w:t>
      </w:r>
      <w:r>
        <w:rPr>
          <w:lang w:bidi="he-IL"/>
        </w:rPr>
        <w:t>°C until complete dissolution of tamoxifen.</w:t>
      </w:r>
    </w:p>
    <w:p w14:paraId="3B2E4229" w14:textId="77777777" w:rsidR="00935AC9" w:rsidRDefault="00935AC9" w:rsidP="008B7031">
      <w:pPr>
        <w:pStyle w:val="ListParagraph"/>
        <w:widowControl/>
        <w:autoSpaceDE/>
        <w:autoSpaceDN/>
        <w:adjustRightInd/>
        <w:ind w:left="0"/>
        <w:rPr>
          <w:lang w:bidi="he-IL"/>
        </w:rPr>
      </w:pPr>
    </w:p>
    <w:p w14:paraId="70DBF0E9" w14:textId="666B90E5" w:rsidR="00ED4454" w:rsidRDefault="00457BEE" w:rsidP="008B7031">
      <w:pPr>
        <w:pStyle w:val="ListParagraph"/>
        <w:widowControl/>
        <w:numPr>
          <w:ilvl w:val="2"/>
          <w:numId w:val="40"/>
        </w:numPr>
        <w:autoSpaceDE/>
        <w:autoSpaceDN/>
        <w:adjustRightInd/>
      </w:pPr>
      <w:r>
        <w:lastRenderedPageBreak/>
        <w:t>Perform</w:t>
      </w:r>
      <w:r w:rsidR="00ED4454">
        <w:t xml:space="preserve"> an intraperitoneal injection</w:t>
      </w:r>
      <w:r w:rsidR="00F861A3" w:rsidRPr="00A75BE0">
        <w:t xml:space="preserve"> with 0.1</w:t>
      </w:r>
      <w:r w:rsidR="00ED4454">
        <w:t xml:space="preserve"> </w:t>
      </w:r>
      <w:r w:rsidR="00F861A3" w:rsidRPr="00A75BE0">
        <w:t>m</w:t>
      </w:r>
      <w:r w:rsidR="00ED4454">
        <w:t>L</w:t>
      </w:r>
      <w:r w:rsidR="00F861A3" w:rsidRPr="00A75BE0">
        <w:t xml:space="preserve"> of 10</w:t>
      </w:r>
      <w:r w:rsidR="00ED4454">
        <w:t xml:space="preserve"> </w:t>
      </w:r>
      <w:r w:rsidR="00F861A3" w:rsidRPr="00A75BE0">
        <w:t>mg/m</w:t>
      </w:r>
      <w:r w:rsidR="00ED4454">
        <w:t>L</w:t>
      </w:r>
      <w:r w:rsidR="00F861A3" w:rsidRPr="00A75BE0">
        <w:t xml:space="preserve"> tamoxifen solution for a series of ten injections over two weeks.</w:t>
      </w:r>
    </w:p>
    <w:p w14:paraId="045BC964" w14:textId="77777777" w:rsidR="00457BEE" w:rsidRDefault="00457BEE" w:rsidP="008B7031">
      <w:pPr>
        <w:widowControl/>
        <w:autoSpaceDE/>
        <w:autoSpaceDN/>
        <w:adjustRightInd/>
      </w:pPr>
    </w:p>
    <w:p w14:paraId="3E4AE9A1" w14:textId="1BFBA0D1" w:rsidR="00BC536F" w:rsidRPr="00A75BE0" w:rsidRDefault="008B7031" w:rsidP="008B7031">
      <w:pPr>
        <w:pStyle w:val="ListParagraph"/>
        <w:widowControl/>
        <w:autoSpaceDE/>
        <w:autoSpaceDN/>
        <w:adjustRightInd/>
        <w:ind w:left="0"/>
      </w:pPr>
      <w:r w:rsidRPr="00D70697">
        <w:t>NOTE</w:t>
      </w:r>
      <w:r>
        <w:t>:</w:t>
      </w:r>
      <w:r w:rsidR="00BC536F">
        <w:t xml:space="preserve"> Tamoxifen is a biohazard and must be handle</w:t>
      </w:r>
      <w:r w:rsidR="00DB380F">
        <w:t>d</w:t>
      </w:r>
      <w:r w:rsidR="00BC536F">
        <w:t xml:space="preserve"> with care.</w:t>
      </w:r>
    </w:p>
    <w:p w14:paraId="57FD5868" w14:textId="77777777" w:rsidR="00F861A3" w:rsidRPr="00A75BE0" w:rsidRDefault="00F861A3" w:rsidP="008B7031">
      <w:pPr>
        <w:pStyle w:val="ListParagraph"/>
      </w:pPr>
    </w:p>
    <w:p w14:paraId="2D3574F5" w14:textId="5E8C55CF" w:rsidR="00F861A3" w:rsidRPr="00A75BE0" w:rsidRDefault="00F861A3" w:rsidP="008B7031">
      <w:pPr>
        <w:pStyle w:val="ListParagraph"/>
        <w:widowControl/>
        <w:numPr>
          <w:ilvl w:val="1"/>
          <w:numId w:val="40"/>
        </w:numPr>
        <w:autoSpaceDE/>
        <w:autoSpaceDN/>
        <w:adjustRightInd/>
      </w:pPr>
      <w:r w:rsidRPr="00A75BE0">
        <w:t>Five to seven days after the last injection with tamoxifen, replace chow diet with high</w:t>
      </w:r>
      <w:r w:rsidR="00DB380F">
        <w:t>-</w:t>
      </w:r>
      <w:r w:rsidRPr="00A75BE0">
        <w:t>fat diet (e.g.</w:t>
      </w:r>
      <w:r>
        <w:t>,</w:t>
      </w:r>
      <w:r w:rsidRPr="00A75BE0">
        <w:t xml:space="preserve"> </w:t>
      </w:r>
      <w:r w:rsidR="00013BA9">
        <w:t>w</w:t>
      </w:r>
      <w:r w:rsidR="00013BA9" w:rsidRPr="00A75BE0">
        <w:t xml:space="preserve">estern </w:t>
      </w:r>
      <w:r w:rsidR="00013BA9">
        <w:t>d</w:t>
      </w:r>
      <w:r w:rsidRPr="00A75BE0">
        <w:t>iet; 42% kcal from fat; 0.2% total cholesterol) for a duration of 18 weeks to allow</w:t>
      </w:r>
      <w:r>
        <w:t xml:space="preserve"> for</w:t>
      </w:r>
      <w:r w:rsidRPr="00A75BE0">
        <w:t xml:space="preserve"> the development of advanced atherosclerotic lesions</w:t>
      </w:r>
      <w:r>
        <w:t>,</w:t>
      </w:r>
      <w:r w:rsidRPr="00A75BE0">
        <w:t xml:space="preserve"> </w:t>
      </w:r>
      <w:r>
        <w:t>which consistently develops in multiple</w:t>
      </w:r>
      <w:r w:rsidRPr="00A75BE0">
        <w:t xml:space="preserve"> vascular </w:t>
      </w:r>
      <w:r>
        <w:t>beds</w:t>
      </w:r>
      <w:r w:rsidRPr="00A75BE0">
        <w:t xml:space="preserve"> including</w:t>
      </w:r>
      <w:r>
        <w:t xml:space="preserve"> </w:t>
      </w:r>
      <w:r w:rsidRPr="00A75BE0">
        <w:t>the</w:t>
      </w:r>
      <w:r>
        <w:t xml:space="preserve"> aortic arch, aortic root, </w:t>
      </w:r>
      <w:r w:rsidRPr="00A75BE0">
        <w:t>brachiocephalic artery</w:t>
      </w:r>
      <w:r>
        <w:t xml:space="preserve"> and </w:t>
      </w:r>
      <w:r w:rsidR="00ED4454">
        <w:t xml:space="preserve">the </w:t>
      </w:r>
      <w:r w:rsidR="00A21C27">
        <w:t xml:space="preserve">abdominal </w:t>
      </w:r>
      <w:r w:rsidR="00ED4454">
        <w:t>aorta</w:t>
      </w:r>
      <w:r w:rsidRPr="00A75BE0">
        <w:t>.</w:t>
      </w:r>
    </w:p>
    <w:p w14:paraId="76D4B969" w14:textId="77777777" w:rsidR="00F861A3" w:rsidRPr="00A75BE0" w:rsidRDefault="00F861A3" w:rsidP="008B7031">
      <w:pPr>
        <w:pStyle w:val="ListParagraph"/>
      </w:pPr>
    </w:p>
    <w:p w14:paraId="59D9EC40" w14:textId="3DFFC22F" w:rsidR="00F861A3" w:rsidRDefault="00F861A3" w:rsidP="008B7031">
      <w:pPr>
        <w:pStyle w:val="ListParagraph"/>
        <w:widowControl/>
        <w:numPr>
          <w:ilvl w:val="1"/>
          <w:numId w:val="40"/>
        </w:numPr>
        <w:autoSpaceDE/>
        <w:autoSpaceDN/>
        <w:adjustRightInd/>
      </w:pPr>
      <w:r w:rsidRPr="00A75BE0">
        <w:t>At 18 weeks of high</w:t>
      </w:r>
      <w:r w:rsidR="00DB380F">
        <w:t>-</w:t>
      </w:r>
      <w:r w:rsidRPr="00A75BE0">
        <w:t xml:space="preserve">fat diet feeding, </w:t>
      </w:r>
      <w:r>
        <w:t>begin</w:t>
      </w:r>
      <w:r w:rsidRPr="00A75BE0">
        <w:t xml:space="preserve"> therapeutic intervention for the desired duration (</w:t>
      </w:r>
      <w:r w:rsidR="008B7031" w:rsidRPr="008B7031">
        <w:rPr>
          <w:b/>
        </w:rPr>
        <w:t>Figure 1B</w:t>
      </w:r>
      <w:r w:rsidRPr="00A75BE0">
        <w:t>).</w:t>
      </w:r>
    </w:p>
    <w:p w14:paraId="0928870B" w14:textId="77777777" w:rsidR="00935AC9" w:rsidRPr="00A75BE0" w:rsidRDefault="00935AC9" w:rsidP="008B7031">
      <w:pPr>
        <w:pStyle w:val="ListParagraph"/>
        <w:widowControl/>
        <w:autoSpaceDE/>
        <w:autoSpaceDN/>
        <w:adjustRightInd/>
        <w:ind w:left="0"/>
      </w:pPr>
    </w:p>
    <w:p w14:paraId="18493DE0" w14:textId="695007AA" w:rsidR="00F861A3" w:rsidRPr="00A75BE0" w:rsidRDefault="008B7031" w:rsidP="008B7031">
      <w:pPr>
        <w:pStyle w:val="ListParagraph"/>
        <w:ind w:left="0"/>
      </w:pPr>
      <w:r w:rsidRPr="00A75BE0">
        <w:t>NOTE</w:t>
      </w:r>
      <w:r w:rsidR="00F861A3" w:rsidRPr="00A75BE0">
        <w:t xml:space="preserve">: </w:t>
      </w:r>
      <w:r>
        <w:t>A</w:t>
      </w:r>
      <w:r w:rsidR="00F861A3">
        <w:t>s an</w:t>
      </w:r>
      <w:r w:rsidR="00F861A3" w:rsidRPr="00A75BE0">
        <w:t xml:space="preserve"> example, we perform</w:t>
      </w:r>
      <w:r w:rsidR="00F861A3">
        <w:t>ed</w:t>
      </w:r>
      <w:r w:rsidR="00F861A3" w:rsidRPr="00A75BE0">
        <w:t xml:space="preserve"> weekly intraperitoneal injections with an anti-IL1β </w:t>
      </w:r>
      <w:r w:rsidR="00A21C27">
        <w:t xml:space="preserve">antibody </w:t>
      </w:r>
      <w:r w:rsidR="00F861A3" w:rsidRPr="00A75BE0">
        <w:t xml:space="preserve">or an isotype-matched IgG control between 18 and 26 weeks of high fat diet. </w:t>
      </w:r>
    </w:p>
    <w:p w14:paraId="4CD7800F" w14:textId="77777777" w:rsidR="00F861A3" w:rsidRPr="00A75BE0" w:rsidRDefault="00F861A3" w:rsidP="008B7031">
      <w:pPr>
        <w:pStyle w:val="ListParagraph"/>
      </w:pPr>
    </w:p>
    <w:p w14:paraId="02589672" w14:textId="3E517CDD" w:rsidR="00F861A3" w:rsidRPr="00A75BE0" w:rsidRDefault="00F861A3" w:rsidP="008B7031">
      <w:pPr>
        <w:pStyle w:val="ListParagraph"/>
        <w:widowControl/>
        <w:numPr>
          <w:ilvl w:val="1"/>
          <w:numId w:val="40"/>
        </w:numPr>
        <w:autoSpaceDE/>
        <w:autoSpaceDN/>
        <w:adjustRightInd/>
      </w:pPr>
      <w:r>
        <w:t>Remove food to f</w:t>
      </w:r>
      <w:r w:rsidRPr="00A75BE0">
        <w:t xml:space="preserve">ast mice </w:t>
      </w:r>
      <w:r>
        <w:t xml:space="preserve">for 8 to 16 </w:t>
      </w:r>
      <w:r w:rsidR="008B7031">
        <w:t>h</w:t>
      </w:r>
      <w:r w:rsidRPr="00A75BE0">
        <w:t xml:space="preserve"> </w:t>
      </w:r>
      <w:r w:rsidRPr="00730EC9">
        <w:rPr>
          <w:noProof/>
        </w:rPr>
        <w:t>prior to</w:t>
      </w:r>
      <w:r w:rsidRPr="00A75BE0">
        <w:t xml:space="preserve"> tissue harvesting to perform accurate </w:t>
      </w:r>
      <w:r>
        <w:t>readings for</w:t>
      </w:r>
      <w:r w:rsidRPr="00A75BE0">
        <w:t xml:space="preserve"> plasma cholesterol and triglyceride.</w:t>
      </w:r>
    </w:p>
    <w:p w14:paraId="1B904279" w14:textId="77777777" w:rsidR="00F861A3" w:rsidRPr="00BA5539" w:rsidRDefault="00F861A3" w:rsidP="008B7031"/>
    <w:p w14:paraId="0852D223" w14:textId="204CEABD" w:rsidR="00F861A3" w:rsidRPr="008B7031" w:rsidRDefault="00F861A3" w:rsidP="008B7031">
      <w:pPr>
        <w:pStyle w:val="ListParagraph"/>
        <w:widowControl/>
        <w:numPr>
          <w:ilvl w:val="0"/>
          <w:numId w:val="40"/>
        </w:numPr>
        <w:autoSpaceDE/>
        <w:autoSpaceDN/>
        <w:adjustRightInd/>
        <w:rPr>
          <w:b/>
          <w:highlight w:val="yellow"/>
        </w:rPr>
      </w:pPr>
      <w:r w:rsidRPr="008B7031">
        <w:rPr>
          <w:b/>
          <w:highlight w:val="yellow"/>
        </w:rPr>
        <w:t xml:space="preserve">Harvesting </w:t>
      </w:r>
      <w:r w:rsidR="00E537A6" w:rsidRPr="008B7031">
        <w:rPr>
          <w:b/>
          <w:highlight w:val="yellow"/>
        </w:rPr>
        <w:t xml:space="preserve">of </w:t>
      </w:r>
      <w:r w:rsidRPr="008B7031">
        <w:rPr>
          <w:b/>
          <w:highlight w:val="yellow"/>
        </w:rPr>
        <w:t xml:space="preserve">the Brachiocephalic Artery </w:t>
      </w:r>
      <w:r w:rsidR="00E537A6" w:rsidRPr="008B7031">
        <w:rPr>
          <w:b/>
          <w:highlight w:val="yellow"/>
        </w:rPr>
        <w:t>(BCA)</w:t>
      </w:r>
    </w:p>
    <w:p w14:paraId="6C543957" w14:textId="77777777" w:rsidR="00F861A3" w:rsidRPr="00A75BE0" w:rsidRDefault="00F861A3" w:rsidP="008B7031">
      <w:pPr>
        <w:pStyle w:val="ListParagraph"/>
        <w:rPr>
          <w:b/>
          <w:u w:val="single"/>
        </w:rPr>
      </w:pPr>
    </w:p>
    <w:p w14:paraId="7628BA62" w14:textId="234FDB1C" w:rsidR="00F861A3" w:rsidRPr="00A75BE0" w:rsidRDefault="00A40EA2" w:rsidP="008B7031">
      <w:pPr>
        <w:pStyle w:val="ListParagraph"/>
        <w:widowControl/>
        <w:numPr>
          <w:ilvl w:val="1"/>
          <w:numId w:val="40"/>
        </w:numPr>
        <w:autoSpaceDE/>
        <w:autoSpaceDN/>
        <w:adjustRightInd/>
      </w:pPr>
      <w:r>
        <w:t>Animal euthanasia should follow</w:t>
      </w:r>
      <w:r w:rsidR="00A21C27">
        <w:t xml:space="preserve"> Animal Care and Use Committee (ACUC) requirements and re</w:t>
      </w:r>
      <w:r>
        <w:t>gulations</w:t>
      </w:r>
      <w:r w:rsidR="00A21C27">
        <w:t>. Euthanize</w:t>
      </w:r>
      <w:r>
        <w:t xml:space="preserve"> the experimental mice</w:t>
      </w:r>
      <w:r w:rsidR="00A21C27">
        <w:t xml:space="preserve"> </w:t>
      </w:r>
      <w:r w:rsidR="00F861A3" w:rsidRPr="00A75BE0">
        <w:t>by CO</w:t>
      </w:r>
      <w:r w:rsidR="00F861A3" w:rsidRPr="00A75BE0">
        <w:rPr>
          <w:vertAlign w:val="subscript"/>
        </w:rPr>
        <w:t>2</w:t>
      </w:r>
      <w:r w:rsidR="00F861A3" w:rsidRPr="00A75BE0">
        <w:t xml:space="preserve"> asphyxiation</w:t>
      </w:r>
      <w:r w:rsidR="00A21C27">
        <w:t xml:space="preserve"> for approximatively 5 minutes</w:t>
      </w:r>
      <w:r w:rsidR="00F861A3" w:rsidRPr="00A75BE0">
        <w:t xml:space="preserve"> and verify death by toe pinch.</w:t>
      </w:r>
    </w:p>
    <w:p w14:paraId="13834481" w14:textId="77777777" w:rsidR="00F861A3" w:rsidRPr="00A75BE0" w:rsidRDefault="00F861A3" w:rsidP="008B7031">
      <w:pPr>
        <w:pStyle w:val="ListParagraph"/>
      </w:pPr>
    </w:p>
    <w:p w14:paraId="71319FBC" w14:textId="77777777" w:rsidR="00A40EA2" w:rsidRDefault="00F861A3" w:rsidP="008B7031">
      <w:pPr>
        <w:pStyle w:val="ListParagraph"/>
        <w:widowControl/>
        <w:numPr>
          <w:ilvl w:val="1"/>
          <w:numId w:val="40"/>
        </w:numPr>
        <w:autoSpaceDE/>
        <w:autoSpaceDN/>
        <w:adjustRightInd/>
      </w:pPr>
      <w:r w:rsidRPr="008C6E7C">
        <w:t>Weigh the mouse and</w:t>
      </w:r>
      <w:r w:rsidR="00A40EA2">
        <w:t xml:space="preserve"> collect blood.</w:t>
      </w:r>
    </w:p>
    <w:p w14:paraId="7AC8D888" w14:textId="77777777" w:rsidR="00935AC9" w:rsidRDefault="00935AC9" w:rsidP="008B7031">
      <w:pPr>
        <w:pStyle w:val="ListParagraph"/>
        <w:widowControl/>
        <w:autoSpaceDE/>
        <w:autoSpaceDN/>
        <w:adjustRightInd/>
        <w:ind w:left="0"/>
      </w:pPr>
    </w:p>
    <w:p w14:paraId="14232326" w14:textId="5F4CD438" w:rsidR="00A40EA2" w:rsidRPr="001F4CA1" w:rsidRDefault="00A40EA2" w:rsidP="008B7031">
      <w:pPr>
        <w:pStyle w:val="ListParagraph"/>
        <w:widowControl/>
        <w:numPr>
          <w:ilvl w:val="2"/>
          <w:numId w:val="40"/>
        </w:numPr>
        <w:autoSpaceDE/>
        <w:autoSpaceDN/>
        <w:adjustRightInd/>
      </w:pPr>
      <w:r w:rsidRPr="001F4CA1">
        <w:t>Weigh the mouse</w:t>
      </w:r>
    </w:p>
    <w:p w14:paraId="2B5DEBD5" w14:textId="77777777" w:rsidR="00935AC9" w:rsidRDefault="00935AC9" w:rsidP="008B7031">
      <w:pPr>
        <w:pStyle w:val="ListParagraph"/>
        <w:widowControl/>
        <w:autoSpaceDE/>
        <w:autoSpaceDN/>
        <w:adjustRightInd/>
        <w:ind w:left="0"/>
      </w:pPr>
    </w:p>
    <w:p w14:paraId="5954B4B4" w14:textId="53E764ED" w:rsidR="00A40EA2" w:rsidRPr="001F4CA1" w:rsidRDefault="00A40EA2" w:rsidP="008B7031">
      <w:pPr>
        <w:pStyle w:val="ListParagraph"/>
        <w:widowControl/>
        <w:numPr>
          <w:ilvl w:val="2"/>
          <w:numId w:val="40"/>
        </w:numPr>
        <w:autoSpaceDE/>
        <w:autoSpaceDN/>
        <w:adjustRightInd/>
      </w:pPr>
      <w:r w:rsidRPr="001F4CA1">
        <w:t>Spray the ventral side of the mouse with 70% Ethanol</w:t>
      </w:r>
    </w:p>
    <w:p w14:paraId="565CDABB" w14:textId="77777777" w:rsidR="00935AC9" w:rsidRDefault="00935AC9" w:rsidP="008B7031">
      <w:pPr>
        <w:pStyle w:val="ListParagraph"/>
        <w:widowControl/>
        <w:autoSpaceDE/>
        <w:autoSpaceDN/>
        <w:adjustRightInd/>
        <w:ind w:left="0"/>
      </w:pPr>
    </w:p>
    <w:p w14:paraId="15E3BA06" w14:textId="6FF7B359" w:rsidR="00A40EA2" w:rsidRPr="001F4CA1" w:rsidRDefault="00A40EA2" w:rsidP="008B7031">
      <w:pPr>
        <w:pStyle w:val="ListParagraph"/>
        <w:widowControl/>
        <w:numPr>
          <w:ilvl w:val="2"/>
          <w:numId w:val="40"/>
        </w:numPr>
        <w:autoSpaceDE/>
        <w:autoSpaceDN/>
        <w:adjustRightInd/>
      </w:pPr>
      <w:r w:rsidRPr="00935AC9">
        <w:t>P</w:t>
      </w:r>
      <w:r w:rsidR="00F861A3" w:rsidRPr="00935AC9">
        <w:t>erform cardiac puncture</w:t>
      </w:r>
      <w:r w:rsidR="00F861A3" w:rsidRPr="001F4CA1">
        <w:t xml:space="preserve"> </w:t>
      </w:r>
      <w:r w:rsidRPr="001F4CA1">
        <w:t>by inserting a 25G needle</w:t>
      </w:r>
      <w:r w:rsidR="001F4CA1" w:rsidRPr="00935AC9">
        <w:t xml:space="preserve"> connected to a 1 mL syringe</w:t>
      </w:r>
      <w:r w:rsidRPr="001F4CA1">
        <w:t xml:space="preserve"> in the ventricle f</w:t>
      </w:r>
      <w:r w:rsidR="009C73D7">
        <w:t>ro</w:t>
      </w:r>
      <w:r w:rsidRPr="001F4CA1">
        <w:t>m the left side of the chest cavity. 0.1 to 1 mL of blood can be collected.</w:t>
      </w:r>
    </w:p>
    <w:p w14:paraId="598659AD" w14:textId="77777777" w:rsidR="00935AC9" w:rsidRDefault="00935AC9" w:rsidP="008B7031">
      <w:pPr>
        <w:pStyle w:val="ListParagraph"/>
        <w:widowControl/>
        <w:autoSpaceDE/>
        <w:autoSpaceDN/>
        <w:adjustRightInd/>
        <w:ind w:left="0"/>
      </w:pPr>
    </w:p>
    <w:p w14:paraId="15912E0F" w14:textId="1B1B385C" w:rsidR="00A40EA2" w:rsidRDefault="00F861A3" w:rsidP="008B7031">
      <w:pPr>
        <w:pStyle w:val="ListParagraph"/>
        <w:widowControl/>
        <w:numPr>
          <w:ilvl w:val="2"/>
          <w:numId w:val="40"/>
        </w:numPr>
        <w:autoSpaceDE/>
        <w:autoSpaceDN/>
        <w:adjustRightInd/>
      </w:pPr>
      <w:r w:rsidRPr="001F4CA1">
        <w:t xml:space="preserve">Transfer the blood </w:t>
      </w:r>
      <w:r w:rsidR="00013BA9">
        <w:t>to</w:t>
      </w:r>
      <w:r w:rsidR="00013BA9" w:rsidRPr="001F4CA1">
        <w:t xml:space="preserve"> </w:t>
      </w:r>
      <w:r w:rsidRPr="001F4CA1">
        <w:t>an EDTA vacuum tube</w:t>
      </w:r>
      <w:r w:rsidR="001F4CA1" w:rsidRPr="00935AC9">
        <w:t xml:space="preserve"> by flushing the syringe</w:t>
      </w:r>
      <w:r w:rsidRPr="001F4CA1">
        <w:t xml:space="preserve"> and place the tube on a rocker or rotator</w:t>
      </w:r>
      <w:r w:rsidR="00A40EA2" w:rsidRPr="001F4CA1">
        <w:t xml:space="preserve"> for 10-15 min</w:t>
      </w:r>
      <w:r w:rsidRPr="001F4CA1">
        <w:t xml:space="preserve">. </w:t>
      </w:r>
    </w:p>
    <w:p w14:paraId="1EC4E08A" w14:textId="77777777" w:rsidR="00935AC9" w:rsidRPr="001F4CA1" w:rsidRDefault="00935AC9" w:rsidP="008B7031">
      <w:pPr>
        <w:pStyle w:val="ListParagraph"/>
        <w:widowControl/>
        <w:autoSpaceDE/>
        <w:autoSpaceDN/>
        <w:adjustRightInd/>
        <w:ind w:left="0"/>
      </w:pPr>
    </w:p>
    <w:p w14:paraId="2DE7C8EE" w14:textId="4450895D" w:rsidR="00F861A3" w:rsidRDefault="00F861A3" w:rsidP="008B7031">
      <w:pPr>
        <w:pStyle w:val="ListParagraph"/>
        <w:widowControl/>
        <w:numPr>
          <w:ilvl w:val="2"/>
          <w:numId w:val="40"/>
        </w:numPr>
        <w:autoSpaceDE/>
        <w:autoSpaceDN/>
        <w:adjustRightInd/>
        <w:rPr>
          <w:rFonts w:cstheme="minorHAnsi"/>
        </w:rPr>
      </w:pPr>
      <w:r w:rsidRPr="001F4CA1">
        <w:t>Transfer blood to a 1.5 mL tube and centrifuge</w:t>
      </w:r>
      <w:r w:rsidR="00013BA9">
        <w:t xml:space="preserve"> for</w:t>
      </w:r>
      <w:r w:rsidRPr="001F4CA1">
        <w:t xml:space="preserve"> 10 minutes 250</w:t>
      </w:r>
      <w:r w:rsidR="00013BA9">
        <w:t xml:space="preserve"> x </w:t>
      </w:r>
      <w:r w:rsidR="00013BA9">
        <w:rPr>
          <w:i/>
        </w:rPr>
        <w:t>g</w:t>
      </w:r>
      <w:r w:rsidRPr="001F4CA1">
        <w:t xml:space="preserve"> at 4</w:t>
      </w:r>
      <w:r w:rsidR="00013BA9">
        <w:t xml:space="preserve"> </w:t>
      </w:r>
      <w:r w:rsidRPr="001F4CA1">
        <w:rPr>
          <w:rFonts w:cstheme="minorHAnsi"/>
        </w:rPr>
        <w:t>°</w:t>
      </w:r>
      <w:r w:rsidRPr="001F4CA1">
        <w:t>C.</w:t>
      </w:r>
      <w:r w:rsidRPr="001F4CA1">
        <w:rPr>
          <w:rFonts w:cstheme="minorHAnsi"/>
        </w:rPr>
        <w:t xml:space="preserve"> Carefully withdraw the top plasma phase</w:t>
      </w:r>
      <w:r w:rsidR="0040631D" w:rsidRPr="001F4CA1">
        <w:rPr>
          <w:rFonts w:cstheme="minorHAnsi"/>
        </w:rPr>
        <w:t xml:space="preserve"> with a pipette and adequate tips,</w:t>
      </w:r>
      <w:r w:rsidRPr="001F4CA1">
        <w:rPr>
          <w:rFonts w:cstheme="minorHAnsi"/>
        </w:rPr>
        <w:t xml:space="preserve"> and transfer </w:t>
      </w:r>
      <w:r w:rsidR="00013BA9">
        <w:rPr>
          <w:rFonts w:cstheme="minorHAnsi"/>
        </w:rPr>
        <w:t>to</w:t>
      </w:r>
      <w:r w:rsidR="00013BA9" w:rsidRPr="001F4CA1">
        <w:rPr>
          <w:rFonts w:cstheme="minorHAnsi"/>
        </w:rPr>
        <w:t xml:space="preserve"> </w:t>
      </w:r>
      <w:r w:rsidRPr="001F4CA1">
        <w:rPr>
          <w:rFonts w:cstheme="minorHAnsi"/>
        </w:rPr>
        <w:t>a new tube. Store at -20</w:t>
      </w:r>
      <w:r w:rsidR="00013BA9">
        <w:rPr>
          <w:rFonts w:cstheme="minorHAnsi"/>
        </w:rPr>
        <w:t xml:space="preserve"> </w:t>
      </w:r>
      <w:r w:rsidRPr="001F4CA1">
        <w:rPr>
          <w:rFonts w:cstheme="minorHAnsi"/>
        </w:rPr>
        <w:t xml:space="preserve">°C </w:t>
      </w:r>
      <w:r w:rsidRPr="001F4CA1">
        <w:rPr>
          <w:rFonts w:cstheme="minorHAnsi"/>
          <w:noProof/>
        </w:rPr>
        <w:t>prior to</w:t>
      </w:r>
      <w:r w:rsidRPr="001F4CA1">
        <w:rPr>
          <w:rFonts w:cstheme="minorHAnsi"/>
        </w:rPr>
        <w:t xml:space="preserve"> measuring cholesterol and triglycerides.</w:t>
      </w:r>
    </w:p>
    <w:p w14:paraId="3FBD5D5F" w14:textId="77777777" w:rsidR="00A40EA2" w:rsidRPr="00A75BE0" w:rsidRDefault="00A40EA2" w:rsidP="008B7031">
      <w:pPr>
        <w:pStyle w:val="ListParagraph"/>
        <w:widowControl/>
        <w:autoSpaceDE/>
        <w:autoSpaceDN/>
        <w:adjustRightInd/>
        <w:ind w:firstLine="720"/>
      </w:pPr>
    </w:p>
    <w:p w14:paraId="3014118D" w14:textId="6B513299" w:rsidR="00F861A3" w:rsidRPr="00A75BE0" w:rsidRDefault="008B7031" w:rsidP="008B7031">
      <w:pPr>
        <w:pStyle w:val="ListParagraph"/>
        <w:ind w:left="0"/>
        <w:rPr>
          <w:rFonts w:cstheme="minorHAnsi"/>
        </w:rPr>
      </w:pPr>
      <w:r w:rsidRPr="00D70697">
        <w:rPr>
          <w:rFonts w:cstheme="minorHAnsi"/>
        </w:rPr>
        <w:t>NOTE</w:t>
      </w:r>
      <w:r w:rsidR="00F861A3" w:rsidRPr="00D70697">
        <w:rPr>
          <w:rFonts w:cstheme="minorHAnsi"/>
        </w:rPr>
        <w:t>:</w:t>
      </w:r>
      <w:r w:rsidR="00F861A3" w:rsidRPr="00A75BE0">
        <w:rPr>
          <w:rFonts w:cstheme="minorHAnsi"/>
        </w:rPr>
        <w:t xml:space="preserve"> </w:t>
      </w:r>
      <w:r w:rsidR="00D70697">
        <w:rPr>
          <w:rFonts w:cstheme="minorHAnsi"/>
        </w:rPr>
        <w:t>W</w:t>
      </w:r>
      <w:r w:rsidR="00F861A3" w:rsidRPr="00A75BE0">
        <w:rPr>
          <w:rFonts w:cstheme="minorHAnsi"/>
        </w:rPr>
        <w:t xml:space="preserve">hole blood can </w:t>
      </w:r>
      <w:r w:rsidR="00F861A3" w:rsidRPr="00730EC9">
        <w:rPr>
          <w:rFonts w:cstheme="minorHAnsi"/>
          <w:noProof/>
        </w:rPr>
        <w:t>be used</w:t>
      </w:r>
      <w:r w:rsidR="00F861A3" w:rsidRPr="00A75BE0">
        <w:rPr>
          <w:rFonts w:cstheme="minorHAnsi"/>
        </w:rPr>
        <w:t xml:space="preserve"> for additional studies including blood cell counts and </w:t>
      </w:r>
      <w:r w:rsidR="00F861A3">
        <w:rPr>
          <w:rFonts w:cstheme="minorHAnsi"/>
        </w:rPr>
        <w:t xml:space="preserve">other </w:t>
      </w:r>
      <w:r w:rsidR="00F861A3" w:rsidRPr="00A75BE0">
        <w:rPr>
          <w:rFonts w:cstheme="minorHAnsi"/>
        </w:rPr>
        <w:t xml:space="preserve">blood </w:t>
      </w:r>
      <w:r w:rsidR="00F861A3">
        <w:rPr>
          <w:rFonts w:cstheme="minorHAnsi"/>
        </w:rPr>
        <w:t>components including cytokines or immune cell profiling</w:t>
      </w:r>
      <w:r w:rsidR="00F861A3" w:rsidRPr="00A75BE0">
        <w:rPr>
          <w:rFonts w:cstheme="minorHAnsi"/>
        </w:rPr>
        <w:t>.</w:t>
      </w:r>
      <w:r>
        <w:rPr>
          <w:rFonts w:cstheme="minorHAnsi"/>
        </w:rPr>
        <w:t xml:space="preserve"> </w:t>
      </w:r>
    </w:p>
    <w:p w14:paraId="0CF225D1" w14:textId="77777777" w:rsidR="00F861A3" w:rsidRPr="00A75BE0" w:rsidRDefault="00F861A3" w:rsidP="008B7031">
      <w:pPr>
        <w:pStyle w:val="ListParagraph"/>
      </w:pPr>
    </w:p>
    <w:p w14:paraId="34377B2B" w14:textId="77777777" w:rsidR="00D70697" w:rsidRDefault="00F861A3" w:rsidP="008B7031">
      <w:pPr>
        <w:pStyle w:val="ListParagraph"/>
        <w:widowControl/>
        <w:numPr>
          <w:ilvl w:val="1"/>
          <w:numId w:val="40"/>
        </w:numPr>
        <w:autoSpaceDE/>
        <w:autoSpaceDN/>
        <w:adjustRightInd/>
        <w:rPr>
          <w:highlight w:val="yellow"/>
        </w:rPr>
      </w:pPr>
      <w:r w:rsidRPr="00935AC9">
        <w:rPr>
          <w:highlight w:val="yellow"/>
        </w:rPr>
        <w:t xml:space="preserve">Make an incision </w:t>
      </w:r>
      <w:r w:rsidR="0040631D" w:rsidRPr="00935AC9">
        <w:rPr>
          <w:highlight w:val="yellow"/>
        </w:rPr>
        <w:t xml:space="preserve">of approximatively 2 cm </w:t>
      </w:r>
      <w:r w:rsidRPr="00935AC9">
        <w:rPr>
          <w:highlight w:val="yellow"/>
        </w:rPr>
        <w:t xml:space="preserve">in the skin at the mid-abdomen </w:t>
      </w:r>
      <w:r w:rsidR="0040631D" w:rsidRPr="00935AC9">
        <w:rPr>
          <w:highlight w:val="yellow"/>
        </w:rPr>
        <w:t xml:space="preserve">using scissors </w:t>
      </w:r>
      <w:r w:rsidRPr="00935AC9">
        <w:rPr>
          <w:highlight w:val="yellow"/>
        </w:rPr>
        <w:t>and pull the skin to expose the abdominal cav</w:t>
      </w:r>
      <w:r w:rsidRPr="008B7031">
        <w:rPr>
          <w:highlight w:val="yellow"/>
        </w:rPr>
        <w:t>ity. C</w:t>
      </w:r>
      <w:r w:rsidRPr="008C6E7C">
        <w:rPr>
          <w:highlight w:val="yellow"/>
        </w:rPr>
        <w:t>ut the peritoneum up to the sternum without damaging tissues. Make two cuts at the mid-axillary line through the thorax</w:t>
      </w:r>
      <w:r w:rsidR="009C73D7">
        <w:rPr>
          <w:highlight w:val="yellow"/>
        </w:rPr>
        <w:t xml:space="preserve">, being </w:t>
      </w:r>
      <w:r w:rsidRPr="008C6E7C">
        <w:rPr>
          <w:highlight w:val="yellow"/>
        </w:rPr>
        <w:t xml:space="preserve">careful not to damage the heart and lungs. </w:t>
      </w:r>
    </w:p>
    <w:p w14:paraId="0F8067E7" w14:textId="77777777" w:rsidR="00D70697" w:rsidRPr="00D70697" w:rsidRDefault="00D70697" w:rsidP="008B7031">
      <w:pPr>
        <w:pStyle w:val="ListParagraph"/>
        <w:widowControl/>
        <w:autoSpaceDE/>
        <w:autoSpaceDN/>
        <w:adjustRightInd/>
        <w:ind w:left="0"/>
        <w:rPr>
          <w:highlight w:val="yellow"/>
        </w:rPr>
      </w:pPr>
    </w:p>
    <w:p w14:paraId="40A1835D" w14:textId="66596B90" w:rsidR="00F861A3" w:rsidRPr="008C6E7C" w:rsidRDefault="00F861A3" w:rsidP="008B7031">
      <w:pPr>
        <w:pStyle w:val="ListParagraph"/>
        <w:widowControl/>
        <w:numPr>
          <w:ilvl w:val="1"/>
          <w:numId w:val="40"/>
        </w:numPr>
        <w:autoSpaceDE/>
        <w:autoSpaceDN/>
        <w:adjustRightInd/>
        <w:rPr>
          <w:highlight w:val="yellow"/>
        </w:rPr>
      </w:pPr>
      <w:r w:rsidRPr="008C6E7C">
        <w:rPr>
          <w:rFonts w:cstheme="minorHAnsi"/>
          <w:highlight w:val="yellow"/>
        </w:rPr>
        <w:t>Lift the sternum with tweezers and cut the diaphragm</w:t>
      </w:r>
      <w:r w:rsidRPr="008C6E7C">
        <w:rPr>
          <w:highlight w:val="yellow"/>
        </w:rPr>
        <w:t xml:space="preserve"> </w:t>
      </w:r>
      <w:r w:rsidRPr="00730EC9">
        <w:rPr>
          <w:noProof/>
          <w:highlight w:val="yellow"/>
        </w:rPr>
        <w:t>to partially expose the heart</w:t>
      </w:r>
      <w:r w:rsidRPr="008C6E7C">
        <w:rPr>
          <w:highlight w:val="yellow"/>
        </w:rPr>
        <w:t>. If the heart is not easily accessible, cut away the ribcage enough to reach the right atrium.</w:t>
      </w:r>
    </w:p>
    <w:p w14:paraId="0F3968B8" w14:textId="77777777" w:rsidR="00F861A3" w:rsidRPr="00A75BE0" w:rsidRDefault="00F861A3" w:rsidP="008B7031">
      <w:pPr>
        <w:pStyle w:val="ListParagraph"/>
      </w:pPr>
    </w:p>
    <w:p w14:paraId="28731DD5" w14:textId="7CFC77C8" w:rsidR="00F861A3" w:rsidRDefault="00F861A3" w:rsidP="008B7031">
      <w:pPr>
        <w:pStyle w:val="ListParagraph"/>
        <w:widowControl/>
        <w:numPr>
          <w:ilvl w:val="1"/>
          <w:numId w:val="40"/>
        </w:numPr>
        <w:autoSpaceDE/>
        <w:autoSpaceDN/>
        <w:adjustRightInd/>
        <w:rPr>
          <w:highlight w:val="yellow"/>
        </w:rPr>
      </w:pPr>
      <w:r w:rsidRPr="008C6E7C">
        <w:rPr>
          <w:highlight w:val="yellow"/>
        </w:rPr>
        <w:t xml:space="preserve">Perfuse </w:t>
      </w:r>
      <w:r w:rsidR="00D70697">
        <w:rPr>
          <w:highlight w:val="yellow"/>
        </w:rPr>
        <w:t xml:space="preserve">the </w:t>
      </w:r>
      <w:r w:rsidRPr="008C6E7C">
        <w:rPr>
          <w:highlight w:val="yellow"/>
        </w:rPr>
        <w:t xml:space="preserve">mouse with </w:t>
      </w:r>
      <w:r w:rsidR="00D70697">
        <w:rPr>
          <w:highlight w:val="yellow"/>
        </w:rPr>
        <w:t xml:space="preserve">a </w:t>
      </w:r>
      <w:r w:rsidRPr="008C6E7C">
        <w:rPr>
          <w:highlight w:val="yellow"/>
        </w:rPr>
        <w:t>gravity perfusion system</w:t>
      </w:r>
      <w:r w:rsidR="00A40EA2">
        <w:rPr>
          <w:highlight w:val="yellow"/>
        </w:rPr>
        <w:t xml:space="preserve"> (</w:t>
      </w:r>
      <w:r w:rsidR="008B7031" w:rsidRPr="008B7031">
        <w:rPr>
          <w:b/>
          <w:highlight w:val="yellow"/>
        </w:rPr>
        <w:t>Figure 2A</w:t>
      </w:r>
      <w:r w:rsidR="00A40EA2">
        <w:rPr>
          <w:highlight w:val="yellow"/>
        </w:rPr>
        <w:t>)</w:t>
      </w:r>
      <w:r w:rsidRPr="008C6E7C">
        <w:rPr>
          <w:highlight w:val="yellow"/>
        </w:rPr>
        <w:t xml:space="preserve">. </w:t>
      </w:r>
      <w:r w:rsidR="00013BA9">
        <w:rPr>
          <w:highlight w:val="yellow"/>
        </w:rPr>
        <w:t>Install t</w:t>
      </w:r>
      <w:r w:rsidR="00013BA9" w:rsidRPr="008C6E7C">
        <w:rPr>
          <w:highlight w:val="yellow"/>
        </w:rPr>
        <w:t xml:space="preserve">he </w:t>
      </w:r>
      <w:r w:rsidRPr="008C6E7C">
        <w:rPr>
          <w:highlight w:val="yellow"/>
        </w:rPr>
        <w:t>gravity perfusion system such that the pressure of the perfusion fluid is equivalent to the average murine blood pressure</w:t>
      </w:r>
      <w:r w:rsidR="00483EDD">
        <w:rPr>
          <w:highlight w:val="yellow"/>
        </w:rPr>
        <w:t xml:space="preserve"> (</w:t>
      </w:r>
      <w:r w:rsidR="008B7031" w:rsidRPr="008B7031">
        <w:rPr>
          <w:b/>
          <w:highlight w:val="yellow"/>
        </w:rPr>
        <w:t>Figure 2B</w:t>
      </w:r>
      <w:r w:rsidR="00483EDD" w:rsidRPr="001F4CA1">
        <w:rPr>
          <w:highlight w:val="yellow"/>
        </w:rPr>
        <w:t>)</w:t>
      </w:r>
      <w:r w:rsidRPr="001F4CA1">
        <w:rPr>
          <w:highlight w:val="yellow"/>
        </w:rPr>
        <w:t>.</w:t>
      </w:r>
      <w:r w:rsidRPr="00935AC9">
        <w:rPr>
          <w:highlight w:val="yellow"/>
        </w:rPr>
        <w:t xml:space="preserve"> This system allows for consistency in perfusion and both maintains the vessel morphology and flushes red blood cells.</w:t>
      </w:r>
    </w:p>
    <w:p w14:paraId="784340B1" w14:textId="77777777" w:rsidR="00935AC9" w:rsidRPr="00935AC9" w:rsidRDefault="00935AC9" w:rsidP="008B7031">
      <w:pPr>
        <w:pStyle w:val="ListParagraph"/>
        <w:widowControl/>
        <w:autoSpaceDE/>
        <w:autoSpaceDN/>
        <w:adjustRightInd/>
        <w:ind w:left="0"/>
        <w:rPr>
          <w:highlight w:val="yellow"/>
        </w:rPr>
      </w:pPr>
    </w:p>
    <w:p w14:paraId="422E97E7" w14:textId="7F26AE23" w:rsidR="00935AC9" w:rsidRPr="00D70697" w:rsidRDefault="008B7031" w:rsidP="008B7031">
      <w:pPr>
        <w:pStyle w:val="ListParagraph"/>
        <w:ind w:left="0"/>
        <w:rPr>
          <w:highlight w:val="yellow"/>
        </w:rPr>
      </w:pPr>
      <w:r w:rsidRPr="00D70697">
        <w:rPr>
          <w:highlight w:val="yellow"/>
        </w:rPr>
        <w:t>NOTE</w:t>
      </w:r>
      <w:r w:rsidR="00F861A3" w:rsidRPr="00D70697">
        <w:rPr>
          <w:highlight w:val="yellow"/>
        </w:rPr>
        <w:t>: As reference, C57Bl6 mice have a physiologic blood pressure between 120 mmHg (average systolic blood pressure) and 70 mmHg (average diastolic blood pressure)</w:t>
      </w:r>
      <w:r w:rsidR="00F861A3" w:rsidRPr="00D70697">
        <w:rPr>
          <w:highlight w:val="yellow"/>
        </w:rPr>
        <w:fldChar w:fldCharType="begin">
          <w:fldData xml:space="preserve">PEVuZE5vdGU+PENpdGU+PEF1dGhvcj5NYXR0c29uPC9BdXRob3I+PFllYXI+MjAwMTwvWWVhcj48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</w:fldData>
        </w:fldChar>
      </w:r>
      <w:r w:rsidR="00AC16F7" w:rsidRPr="00D70697">
        <w:rPr>
          <w:highlight w:val="yellow"/>
        </w:rPr>
        <w:instrText xml:space="preserve"> ADDIN EN.CITE </w:instrText>
      </w:r>
      <w:r w:rsidR="00AC16F7" w:rsidRPr="00D70697">
        <w:rPr>
          <w:highlight w:val="yellow"/>
        </w:rPr>
        <w:fldChar w:fldCharType="begin">
          <w:fldData xml:space="preserve">PEVuZE5vdGU+PENpdGU+PEF1dGhvcj5NYXR0c29uPC9BdXRob3I+PFllYXI+MjAwMTwvWWVhcj48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</w:fldData>
        </w:fldChar>
      </w:r>
      <w:r w:rsidR="00AC16F7" w:rsidRPr="00D70697">
        <w:rPr>
          <w:highlight w:val="yellow"/>
        </w:rPr>
        <w:instrText xml:space="preserve"> ADDIN EN.CITE.DATA </w:instrText>
      </w:r>
      <w:r w:rsidR="00AC16F7" w:rsidRPr="00D70697">
        <w:rPr>
          <w:highlight w:val="yellow"/>
        </w:rPr>
      </w:r>
      <w:r w:rsidR="00AC16F7" w:rsidRPr="00D70697">
        <w:rPr>
          <w:highlight w:val="yellow"/>
        </w:rPr>
        <w:fldChar w:fldCharType="end"/>
      </w:r>
      <w:r w:rsidR="00F861A3" w:rsidRPr="00D70697">
        <w:rPr>
          <w:highlight w:val="yellow"/>
        </w:rPr>
      </w:r>
      <w:r w:rsidR="00F861A3" w:rsidRPr="00D70697">
        <w:rPr>
          <w:highlight w:val="yellow"/>
        </w:rPr>
        <w:fldChar w:fldCharType="separate"/>
      </w:r>
      <w:r w:rsidR="00AC16F7" w:rsidRPr="00D70697">
        <w:rPr>
          <w:noProof/>
          <w:highlight w:val="yellow"/>
          <w:vertAlign w:val="superscript"/>
        </w:rPr>
        <w:t>29,30</w:t>
      </w:r>
      <w:r w:rsidR="00F861A3" w:rsidRPr="00D70697">
        <w:rPr>
          <w:highlight w:val="yellow"/>
        </w:rPr>
        <w:fldChar w:fldCharType="end"/>
      </w:r>
      <w:r w:rsidR="00F861A3" w:rsidRPr="00D70697">
        <w:rPr>
          <w:highlight w:val="yellow"/>
        </w:rPr>
        <w:t>. Average systolic and diastolic blood pressure can vary with mouse genetic background.</w:t>
      </w:r>
    </w:p>
    <w:p w14:paraId="7BF6A9CE" w14:textId="77777777" w:rsidR="00935AC9" w:rsidRPr="00935AC9" w:rsidRDefault="00935AC9" w:rsidP="008B7031">
      <w:pPr>
        <w:pStyle w:val="ListParagraph"/>
        <w:ind w:left="0"/>
        <w:rPr>
          <w:highlight w:val="yellow"/>
        </w:rPr>
      </w:pPr>
    </w:p>
    <w:p w14:paraId="7DDAF49F" w14:textId="4431B369" w:rsidR="00F861A3" w:rsidRPr="001F4CA1" w:rsidRDefault="00F861A3" w:rsidP="008B7031">
      <w:pPr>
        <w:pStyle w:val="ListParagraph"/>
        <w:widowControl/>
        <w:numPr>
          <w:ilvl w:val="2"/>
          <w:numId w:val="40"/>
        </w:numPr>
        <w:autoSpaceDE/>
        <w:autoSpaceDN/>
        <w:adjustRightInd/>
        <w:rPr>
          <w:highlight w:val="yellow"/>
        </w:rPr>
      </w:pPr>
      <w:r w:rsidRPr="001F4CA1">
        <w:rPr>
          <w:highlight w:val="yellow"/>
        </w:rPr>
        <w:t>Connect a 23 or 25G butterfly needle to the gravity perfusion system and run Phosphate-buffered Saline (PBS) through the needle to expel the air from the tubes. Insert the needle into the left ventricle and secure the needle in place. Using iris scissors, make a small incision</w:t>
      </w:r>
      <w:r w:rsidR="0040631D" w:rsidRPr="001F4CA1">
        <w:rPr>
          <w:highlight w:val="yellow"/>
        </w:rPr>
        <w:t xml:space="preserve"> (&lt; 2 mm)</w:t>
      </w:r>
      <w:r w:rsidRPr="001F4CA1">
        <w:rPr>
          <w:highlight w:val="yellow"/>
        </w:rPr>
        <w:t xml:space="preserve"> into the right atrium</w:t>
      </w:r>
      <w:r w:rsidR="00483EDD" w:rsidRPr="001F4CA1">
        <w:rPr>
          <w:highlight w:val="yellow"/>
        </w:rPr>
        <w:t xml:space="preserve"> or the ascending aorta</w:t>
      </w:r>
      <w:r w:rsidRPr="001F4CA1">
        <w:rPr>
          <w:highlight w:val="yellow"/>
        </w:rPr>
        <w:t>.</w:t>
      </w:r>
    </w:p>
    <w:p w14:paraId="66D43DFC" w14:textId="77777777" w:rsidR="00935AC9" w:rsidRDefault="00935AC9" w:rsidP="008B7031">
      <w:pPr>
        <w:pStyle w:val="ListParagraph"/>
        <w:widowControl/>
        <w:autoSpaceDE/>
        <w:autoSpaceDN/>
        <w:adjustRightInd/>
        <w:ind w:left="0"/>
        <w:rPr>
          <w:highlight w:val="yellow"/>
        </w:rPr>
      </w:pPr>
    </w:p>
    <w:p w14:paraId="53E76D2C" w14:textId="7BE66455" w:rsidR="00F861A3" w:rsidRPr="001F4CA1" w:rsidRDefault="009C73D7" w:rsidP="008B7031">
      <w:pPr>
        <w:pStyle w:val="ListParagraph"/>
        <w:widowControl/>
        <w:numPr>
          <w:ilvl w:val="2"/>
          <w:numId w:val="40"/>
        </w:numPr>
        <w:autoSpaceDE/>
        <w:autoSpaceDN/>
        <w:adjustRightInd/>
        <w:rPr>
          <w:highlight w:val="yellow"/>
        </w:rPr>
      </w:pPr>
      <w:r>
        <w:rPr>
          <w:highlight w:val="yellow"/>
        </w:rPr>
        <w:t>P</w:t>
      </w:r>
      <w:r w:rsidR="00F861A3" w:rsidRPr="001F4CA1">
        <w:rPr>
          <w:highlight w:val="yellow"/>
        </w:rPr>
        <w:t xml:space="preserve">erfuse with </w:t>
      </w:r>
      <w:r w:rsidR="00F861A3" w:rsidRPr="001F4CA1">
        <w:rPr>
          <w:noProof/>
          <w:highlight w:val="yellow"/>
        </w:rPr>
        <w:t>5</w:t>
      </w:r>
      <w:r w:rsidR="00F861A3" w:rsidRPr="001F4CA1">
        <w:rPr>
          <w:highlight w:val="yellow"/>
        </w:rPr>
        <w:t xml:space="preserve"> mL of PBS, then </w:t>
      </w:r>
      <w:r w:rsidR="00F861A3" w:rsidRPr="001F4CA1">
        <w:rPr>
          <w:noProof/>
          <w:highlight w:val="yellow"/>
        </w:rPr>
        <w:t>10</w:t>
      </w:r>
      <w:r w:rsidR="00F861A3" w:rsidRPr="001F4CA1">
        <w:rPr>
          <w:highlight w:val="yellow"/>
        </w:rPr>
        <w:t xml:space="preserve"> mL of 4% Paraformaldehyde (PFA) solution, then </w:t>
      </w:r>
      <w:r w:rsidR="00F861A3" w:rsidRPr="001F4CA1">
        <w:rPr>
          <w:noProof/>
          <w:highlight w:val="yellow"/>
        </w:rPr>
        <w:t>5</w:t>
      </w:r>
      <w:r w:rsidR="00F861A3" w:rsidRPr="001F4CA1">
        <w:rPr>
          <w:highlight w:val="yellow"/>
        </w:rPr>
        <w:t xml:space="preserve"> mL </w:t>
      </w:r>
      <w:r>
        <w:rPr>
          <w:highlight w:val="yellow"/>
        </w:rPr>
        <w:t xml:space="preserve">of </w:t>
      </w:r>
      <w:r w:rsidR="00F861A3" w:rsidRPr="001F4CA1">
        <w:rPr>
          <w:highlight w:val="yellow"/>
        </w:rPr>
        <w:t xml:space="preserve">PBS. </w:t>
      </w:r>
      <w:r w:rsidR="00013BA9">
        <w:rPr>
          <w:highlight w:val="yellow"/>
        </w:rPr>
        <w:t>Use b</w:t>
      </w:r>
      <w:r w:rsidR="00730EC9" w:rsidRPr="001F4CA1">
        <w:rPr>
          <w:highlight w:val="yellow"/>
        </w:rPr>
        <w:t>oth PBS and 4% PFA solution at ambient temperature.</w:t>
      </w:r>
    </w:p>
    <w:p w14:paraId="3EF3E7FB" w14:textId="77777777" w:rsidR="00935AC9" w:rsidRPr="00935AC9" w:rsidRDefault="00935AC9" w:rsidP="008B7031">
      <w:pPr>
        <w:pStyle w:val="ListParagraph"/>
        <w:widowControl/>
        <w:autoSpaceDE/>
        <w:autoSpaceDN/>
        <w:adjustRightInd/>
        <w:ind w:left="0"/>
      </w:pPr>
    </w:p>
    <w:p w14:paraId="70542319" w14:textId="33729989" w:rsidR="00F861A3" w:rsidRPr="00A75BE0" w:rsidRDefault="00F861A3" w:rsidP="008B7031">
      <w:pPr>
        <w:pStyle w:val="ListParagraph"/>
        <w:widowControl/>
        <w:numPr>
          <w:ilvl w:val="2"/>
          <w:numId w:val="40"/>
        </w:numPr>
        <w:autoSpaceDE/>
        <w:autoSpaceDN/>
        <w:adjustRightInd/>
      </w:pPr>
      <w:r w:rsidRPr="00935AC9">
        <w:rPr>
          <w:highlight w:val="yellow"/>
        </w:rPr>
        <w:t>Collect the tissues of interest (e.g., liver, lung, spleen) and place them in</w:t>
      </w:r>
      <w:r w:rsidR="00013BA9">
        <w:rPr>
          <w:highlight w:val="yellow"/>
        </w:rPr>
        <w:t xml:space="preserve"> the</w:t>
      </w:r>
      <w:r w:rsidRPr="00935AC9">
        <w:rPr>
          <w:highlight w:val="yellow"/>
        </w:rPr>
        <w:t xml:space="preserve"> 4% PFA solution.</w:t>
      </w:r>
    </w:p>
    <w:p w14:paraId="66D3686C" w14:textId="77777777" w:rsidR="00F861A3" w:rsidRPr="00A75BE0" w:rsidRDefault="00F861A3" w:rsidP="008B7031">
      <w:pPr>
        <w:pStyle w:val="ListParagraph"/>
        <w:ind w:left="1800"/>
      </w:pPr>
    </w:p>
    <w:p w14:paraId="5759D844" w14:textId="3FFC9224" w:rsidR="00F861A3" w:rsidRPr="00935AC9" w:rsidRDefault="00013BA9" w:rsidP="008B7031">
      <w:pPr>
        <w:pStyle w:val="ListParagraph"/>
        <w:widowControl/>
        <w:numPr>
          <w:ilvl w:val="1"/>
          <w:numId w:val="40"/>
        </w:numPr>
        <w:autoSpaceDE/>
        <w:autoSpaceDN/>
        <w:adjustRightInd/>
        <w:rPr>
          <w:highlight w:val="yellow"/>
        </w:rPr>
      </w:pPr>
      <w:r w:rsidRPr="00935AC9">
        <w:rPr>
          <w:highlight w:val="yellow"/>
        </w:rPr>
        <w:t>Expos</w:t>
      </w:r>
      <w:r>
        <w:rPr>
          <w:highlight w:val="yellow"/>
        </w:rPr>
        <w:t>e</w:t>
      </w:r>
      <w:r w:rsidRPr="00935AC9">
        <w:rPr>
          <w:highlight w:val="yellow"/>
        </w:rPr>
        <w:t xml:space="preserve"> </w:t>
      </w:r>
      <w:r w:rsidR="00F861A3" w:rsidRPr="00935AC9">
        <w:rPr>
          <w:highlight w:val="yellow"/>
        </w:rPr>
        <w:t>the BCA</w:t>
      </w:r>
    </w:p>
    <w:p w14:paraId="60555E47" w14:textId="77777777" w:rsidR="00935AC9" w:rsidRDefault="00935AC9" w:rsidP="008B7031">
      <w:pPr>
        <w:pStyle w:val="ListParagraph"/>
        <w:widowControl/>
        <w:autoSpaceDE/>
        <w:autoSpaceDN/>
        <w:adjustRightInd/>
        <w:ind w:left="0"/>
        <w:rPr>
          <w:highlight w:val="yellow"/>
        </w:rPr>
      </w:pPr>
    </w:p>
    <w:p w14:paraId="2CCA8B29" w14:textId="738F92C9" w:rsidR="00F861A3" w:rsidRPr="00935AC9" w:rsidRDefault="00F861A3" w:rsidP="008B7031">
      <w:pPr>
        <w:pStyle w:val="ListParagraph"/>
        <w:widowControl/>
        <w:numPr>
          <w:ilvl w:val="2"/>
          <w:numId w:val="40"/>
        </w:numPr>
        <w:autoSpaceDE/>
        <w:autoSpaceDN/>
        <w:adjustRightInd/>
        <w:rPr>
          <w:highlight w:val="yellow"/>
        </w:rPr>
      </w:pPr>
      <w:r w:rsidRPr="00935AC9">
        <w:rPr>
          <w:highlight w:val="yellow"/>
        </w:rPr>
        <w:t xml:space="preserve">Clean the neck area by removing the skin and salivary glands. </w:t>
      </w:r>
    </w:p>
    <w:p w14:paraId="002D1C49" w14:textId="77777777" w:rsidR="00935AC9" w:rsidRDefault="00935AC9" w:rsidP="008B7031">
      <w:pPr>
        <w:pStyle w:val="ListParagraph"/>
        <w:widowControl/>
        <w:autoSpaceDE/>
        <w:autoSpaceDN/>
        <w:adjustRightInd/>
        <w:ind w:left="0"/>
        <w:rPr>
          <w:highlight w:val="yellow"/>
        </w:rPr>
      </w:pPr>
    </w:p>
    <w:p w14:paraId="7701F5C1" w14:textId="6A923662" w:rsidR="003D5961" w:rsidRPr="001F4CA1" w:rsidRDefault="00F861A3" w:rsidP="008B7031">
      <w:pPr>
        <w:pStyle w:val="ListParagraph"/>
        <w:widowControl/>
        <w:numPr>
          <w:ilvl w:val="2"/>
          <w:numId w:val="40"/>
        </w:numPr>
        <w:autoSpaceDE/>
        <w:autoSpaceDN/>
        <w:adjustRightInd/>
        <w:rPr>
          <w:highlight w:val="yellow"/>
        </w:rPr>
      </w:pPr>
      <w:r w:rsidRPr="001F4CA1">
        <w:rPr>
          <w:highlight w:val="yellow"/>
        </w:rPr>
        <w:t>Perform one cut down the midline of the sternum through the manubrium</w:t>
      </w:r>
      <w:r w:rsidR="0040631D" w:rsidRPr="001F4CA1">
        <w:rPr>
          <w:highlight w:val="yellow"/>
        </w:rPr>
        <w:t xml:space="preserve"> using scissors</w:t>
      </w:r>
      <w:r w:rsidRPr="001F4CA1">
        <w:rPr>
          <w:highlight w:val="yellow"/>
        </w:rPr>
        <w:t xml:space="preserve">. Be careful that </w:t>
      </w:r>
      <w:r w:rsidR="008B7031">
        <w:rPr>
          <w:highlight w:val="yellow"/>
        </w:rPr>
        <w:t xml:space="preserve">the </w:t>
      </w:r>
      <w:r w:rsidRPr="001F4CA1">
        <w:rPr>
          <w:highlight w:val="yellow"/>
        </w:rPr>
        <w:t xml:space="preserve">scissors stay close to the back of the sternum to avoid damaging the vasculature located closely below the sternum. Pull both sides of the ribcage with forceps to fully open the chest cavity. Carotids should be partially visible. </w:t>
      </w:r>
    </w:p>
    <w:p w14:paraId="7BDC51C4" w14:textId="77777777" w:rsidR="00935AC9" w:rsidRPr="00935AC9" w:rsidRDefault="00935AC9" w:rsidP="008B7031">
      <w:pPr>
        <w:pStyle w:val="ListParagraph"/>
        <w:widowControl/>
        <w:autoSpaceDE/>
        <w:autoSpaceDN/>
        <w:adjustRightInd/>
        <w:ind w:left="0"/>
      </w:pPr>
    </w:p>
    <w:p w14:paraId="7149714B" w14:textId="040B7816" w:rsidR="00F861A3" w:rsidRPr="00A75BE0" w:rsidRDefault="00F861A3" w:rsidP="008B7031">
      <w:pPr>
        <w:pStyle w:val="ListParagraph"/>
        <w:widowControl/>
        <w:numPr>
          <w:ilvl w:val="2"/>
          <w:numId w:val="40"/>
        </w:numPr>
        <w:autoSpaceDE/>
        <w:autoSpaceDN/>
        <w:adjustRightInd/>
      </w:pPr>
      <w:r w:rsidRPr="001F4CA1">
        <w:rPr>
          <w:highlight w:val="yellow"/>
        </w:rPr>
        <w:t>Clean up by pulling muscles and connective tissue and removing fat with fine tweezers</w:t>
      </w:r>
      <w:r w:rsidR="00483EDD" w:rsidRPr="001F4CA1">
        <w:rPr>
          <w:highlight w:val="yellow"/>
        </w:rPr>
        <w:t xml:space="preserve"> until the right carotid, the brachiocephalic artery the subclavian bifurcation and the aortic arch are cleaned and isolated of surrounding connective tissue and fat</w:t>
      </w:r>
      <w:r w:rsidRPr="00935AC9">
        <w:rPr>
          <w:highlight w:val="yellow"/>
        </w:rPr>
        <w:t xml:space="preserve"> (</w:t>
      </w:r>
      <w:r w:rsidR="008B7031" w:rsidRPr="008B7031">
        <w:rPr>
          <w:b/>
          <w:highlight w:val="yellow"/>
        </w:rPr>
        <w:t>Figure 2C</w:t>
      </w:r>
      <w:r w:rsidRPr="00935AC9">
        <w:rPr>
          <w:highlight w:val="yellow"/>
        </w:rPr>
        <w:t>).</w:t>
      </w:r>
      <w:r w:rsidRPr="00A75BE0">
        <w:t xml:space="preserve"> </w:t>
      </w:r>
    </w:p>
    <w:p w14:paraId="298C3C70" w14:textId="77777777" w:rsidR="00F861A3" w:rsidRPr="00A75BE0" w:rsidRDefault="00F861A3" w:rsidP="008B7031">
      <w:pPr>
        <w:pStyle w:val="ListParagraph"/>
        <w:ind w:left="1800"/>
      </w:pPr>
    </w:p>
    <w:p w14:paraId="03F767A3" w14:textId="577F350F" w:rsidR="00F861A3" w:rsidRPr="00935AC9" w:rsidRDefault="00013BA9" w:rsidP="008B7031">
      <w:pPr>
        <w:pStyle w:val="ListParagraph"/>
        <w:widowControl/>
        <w:numPr>
          <w:ilvl w:val="1"/>
          <w:numId w:val="40"/>
        </w:numPr>
        <w:autoSpaceDE/>
        <w:autoSpaceDN/>
        <w:adjustRightInd/>
        <w:rPr>
          <w:highlight w:val="yellow"/>
        </w:rPr>
      </w:pPr>
      <w:r w:rsidRPr="00935AC9">
        <w:rPr>
          <w:highlight w:val="yellow"/>
        </w:rPr>
        <w:t>Remov</w:t>
      </w:r>
      <w:r>
        <w:rPr>
          <w:highlight w:val="yellow"/>
        </w:rPr>
        <w:t>e</w:t>
      </w:r>
      <w:r w:rsidRPr="00935AC9">
        <w:rPr>
          <w:highlight w:val="yellow"/>
        </w:rPr>
        <w:t xml:space="preserve"> </w:t>
      </w:r>
      <w:r w:rsidR="00F861A3" w:rsidRPr="00935AC9">
        <w:rPr>
          <w:highlight w:val="yellow"/>
        </w:rPr>
        <w:t>the BCA</w:t>
      </w:r>
    </w:p>
    <w:p w14:paraId="2EEDDCA6" w14:textId="77777777" w:rsidR="00935AC9" w:rsidRDefault="00935AC9" w:rsidP="008B7031">
      <w:pPr>
        <w:pStyle w:val="ListParagraph"/>
        <w:widowControl/>
        <w:autoSpaceDE/>
        <w:autoSpaceDN/>
        <w:adjustRightInd/>
        <w:ind w:left="0"/>
        <w:rPr>
          <w:highlight w:val="yellow"/>
        </w:rPr>
      </w:pPr>
    </w:p>
    <w:p w14:paraId="454F8E9D" w14:textId="349C0F1E" w:rsidR="00F861A3" w:rsidRPr="001F4CA1" w:rsidRDefault="00F861A3" w:rsidP="008B7031">
      <w:pPr>
        <w:pStyle w:val="ListParagraph"/>
        <w:widowControl/>
        <w:numPr>
          <w:ilvl w:val="2"/>
          <w:numId w:val="40"/>
        </w:numPr>
        <w:autoSpaceDE/>
        <w:autoSpaceDN/>
        <w:adjustRightInd/>
        <w:rPr>
          <w:highlight w:val="yellow"/>
        </w:rPr>
      </w:pPr>
      <w:r w:rsidRPr="001F4CA1">
        <w:rPr>
          <w:highlight w:val="yellow"/>
        </w:rPr>
        <w:lastRenderedPageBreak/>
        <w:t>Using forceps, grab the right carotid below its bifurcation and make an initial cut above the forceps</w:t>
      </w:r>
      <w:r w:rsidR="00483EDD" w:rsidRPr="001F4CA1">
        <w:rPr>
          <w:highlight w:val="yellow"/>
        </w:rPr>
        <w:t xml:space="preserve"> (</w:t>
      </w:r>
      <w:r w:rsidR="008B7031" w:rsidRPr="008B7031">
        <w:rPr>
          <w:b/>
          <w:highlight w:val="yellow"/>
        </w:rPr>
        <w:t>Figure 2D</w:t>
      </w:r>
      <w:r w:rsidR="00483EDD" w:rsidRPr="001F4CA1">
        <w:rPr>
          <w:highlight w:val="yellow"/>
        </w:rPr>
        <w:t>)</w:t>
      </w:r>
      <w:r w:rsidRPr="001F4CA1">
        <w:rPr>
          <w:highlight w:val="yellow"/>
        </w:rPr>
        <w:t>.</w:t>
      </w:r>
    </w:p>
    <w:p w14:paraId="742EC5BC" w14:textId="77777777" w:rsidR="00935AC9" w:rsidRDefault="00935AC9" w:rsidP="008B7031">
      <w:pPr>
        <w:pStyle w:val="ListParagraph"/>
        <w:widowControl/>
        <w:autoSpaceDE/>
        <w:autoSpaceDN/>
        <w:adjustRightInd/>
        <w:ind w:left="0"/>
        <w:rPr>
          <w:highlight w:val="yellow"/>
        </w:rPr>
      </w:pPr>
    </w:p>
    <w:p w14:paraId="181EF1EF" w14:textId="7A33047E" w:rsidR="00F861A3" w:rsidRPr="00935AC9" w:rsidRDefault="00F861A3" w:rsidP="008B7031">
      <w:pPr>
        <w:pStyle w:val="ListParagraph"/>
        <w:widowControl/>
        <w:numPr>
          <w:ilvl w:val="2"/>
          <w:numId w:val="40"/>
        </w:numPr>
        <w:autoSpaceDE/>
        <w:autoSpaceDN/>
        <w:adjustRightInd/>
        <w:rPr>
          <w:highlight w:val="yellow"/>
        </w:rPr>
      </w:pPr>
      <w:r w:rsidRPr="001F4CA1">
        <w:rPr>
          <w:highlight w:val="yellow"/>
        </w:rPr>
        <w:t>Still holding the carotid, make a second cut through the subclavian artery. The final two cuts are through the aortic arch, on either side of the brachiocephalic artery</w:t>
      </w:r>
      <w:r w:rsidRPr="00935AC9">
        <w:rPr>
          <w:highlight w:val="yellow"/>
        </w:rPr>
        <w:t xml:space="preserve"> (</w:t>
      </w:r>
      <w:r w:rsidR="008B7031" w:rsidRPr="008B7031">
        <w:rPr>
          <w:b/>
          <w:highlight w:val="yellow"/>
        </w:rPr>
        <w:t>Figure 2D</w:t>
      </w:r>
      <w:r w:rsidRPr="00935AC9">
        <w:rPr>
          <w:highlight w:val="yellow"/>
        </w:rPr>
        <w:t>).</w:t>
      </w:r>
    </w:p>
    <w:p w14:paraId="5FC7E070" w14:textId="77777777" w:rsidR="00935AC9" w:rsidRDefault="00935AC9" w:rsidP="008B7031">
      <w:pPr>
        <w:pStyle w:val="ListParagraph"/>
        <w:widowControl/>
        <w:autoSpaceDE/>
        <w:autoSpaceDN/>
        <w:adjustRightInd/>
        <w:ind w:left="0"/>
        <w:rPr>
          <w:highlight w:val="yellow"/>
        </w:rPr>
      </w:pPr>
    </w:p>
    <w:p w14:paraId="080C795D" w14:textId="5025EA44" w:rsidR="00483EDD" w:rsidRPr="00935AC9" w:rsidRDefault="00483EDD" w:rsidP="008B7031">
      <w:pPr>
        <w:pStyle w:val="ListParagraph"/>
        <w:widowControl/>
        <w:numPr>
          <w:ilvl w:val="2"/>
          <w:numId w:val="40"/>
        </w:numPr>
        <w:autoSpaceDE/>
        <w:autoSpaceDN/>
        <w:adjustRightInd/>
        <w:rPr>
          <w:highlight w:val="yellow"/>
        </w:rPr>
      </w:pPr>
      <w:r w:rsidRPr="00935AC9">
        <w:rPr>
          <w:highlight w:val="yellow"/>
        </w:rPr>
        <w:t>Collect other vascular tissues of interest (e.g., abdominal aorta, superior part of the heart containing the aortic root).</w:t>
      </w:r>
    </w:p>
    <w:p w14:paraId="009224F7" w14:textId="77777777" w:rsidR="00935AC9" w:rsidRDefault="00935AC9" w:rsidP="008B7031">
      <w:pPr>
        <w:pStyle w:val="ListParagraph"/>
        <w:widowControl/>
        <w:autoSpaceDE/>
        <w:autoSpaceDN/>
        <w:adjustRightInd/>
        <w:ind w:left="0"/>
        <w:rPr>
          <w:highlight w:val="yellow"/>
        </w:rPr>
      </w:pPr>
    </w:p>
    <w:p w14:paraId="76340994" w14:textId="7F7BE1C6" w:rsidR="00F861A3" w:rsidRPr="00935AC9" w:rsidRDefault="00F861A3" w:rsidP="008B7031">
      <w:pPr>
        <w:pStyle w:val="ListParagraph"/>
        <w:widowControl/>
        <w:numPr>
          <w:ilvl w:val="2"/>
          <w:numId w:val="40"/>
        </w:numPr>
        <w:autoSpaceDE/>
        <w:autoSpaceDN/>
        <w:adjustRightInd/>
        <w:rPr>
          <w:highlight w:val="yellow"/>
        </w:rPr>
      </w:pPr>
      <w:r w:rsidRPr="00935AC9">
        <w:rPr>
          <w:highlight w:val="yellow"/>
        </w:rPr>
        <w:t xml:space="preserve">Place the BCA </w:t>
      </w:r>
      <w:r w:rsidR="00483EDD" w:rsidRPr="00935AC9">
        <w:rPr>
          <w:highlight w:val="yellow"/>
        </w:rPr>
        <w:t xml:space="preserve">and other tissues </w:t>
      </w:r>
      <w:r w:rsidRPr="00935AC9">
        <w:rPr>
          <w:highlight w:val="yellow"/>
        </w:rPr>
        <w:t>in 4% PFA solution</w:t>
      </w:r>
      <w:r w:rsidR="00483EDD" w:rsidRPr="00935AC9">
        <w:rPr>
          <w:highlight w:val="yellow"/>
        </w:rPr>
        <w:t xml:space="preserve"> overnight at room temperature.</w:t>
      </w:r>
    </w:p>
    <w:p w14:paraId="65C1344B" w14:textId="77777777" w:rsidR="009C73D7" w:rsidRDefault="009C73D7" w:rsidP="008B7031">
      <w:pPr>
        <w:pStyle w:val="ListParagraph"/>
        <w:ind w:left="0"/>
        <w:rPr>
          <w:highlight w:val="yellow"/>
          <w:u w:val="single"/>
        </w:rPr>
      </w:pPr>
    </w:p>
    <w:p w14:paraId="456075F7" w14:textId="318DBFD2" w:rsidR="00F861A3" w:rsidRPr="00A75BE0" w:rsidRDefault="008B7031" w:rsidP="008B7031">
      <w:pPr>
        <w:pStyle w:val="ListParagraph"/>
        <w:ind w:left="0"/>
      </w:pPr>
      <w:r w:rsidRPr="00D70697">
        <w:rPr>
          <w:highlight w:val="yellow"/>
        </w:rPr>
        <w:t>NOTE</w:t>
      </w:r>
      <w:r w:rsidR="00F861A3" w:rsidRPr="00935AC9">
        <w:rPr>
          <w:highlight w:val="yellow"/>
        </w:rPr>
        <w:t>: The fixation time should be kept consistent throughout the study.</w:t>
      </w:r>
    </w:p>
    <w:p w14:paraId="209A60AB" w14:textId="77777777" w:rsidR="00F861A3" w:rsidRPr="00BA5539" w:rsidRDefault="00F861A3" w:rsidP="008B7031"/>
    <w:p w14:paraId="5D7B5517" w14:textId="0028B679" w:rsidR="00F861A3" w:rsidRPr="009C73D7" w:rsidRDefault="00F861A3" w:rsidP="008B7031">
      <w:pPr>
        <w:pStyle w:val="ListParagraph"/>
        <w:widowControl/>
        <w:numPr>
          <w:ilvl w:val="0"/>
          <w:numId w:val="40"/>
        </w:numPr>
        <w:autoSpaceDE/>
        <w:autoSpaceDN/>
        <w:adjustRightInd/>
        <w:rPr>
          <w:b/>
          <w:highlight w:val="yellow"/>
        </w:rPr>
      </w:pPr>
      <w:r w:rsidRPr="009C73D7">
        <w:rPr>
          <w:b/>
          <w:highlight w:val="yellow"/>
        </w:rPr>
        <w:t>Tissue</w:t>
      </w:r>
      <w:r w:rsidR="00D70697">
        <w:rPr>
          <w:b/>
          <w:highlight w:val="yellow"/>
        </w:rPr>
        <w:t xml:space="preserve"> p</w:t>
      </w:r>
      <w:r w:rsidRPr="009C73D7">
        <w:rPr>
          <w:b/>
          <w:highlight w:val="yellow"/>
        </w:rPr>
        <w:t>rocessing and sectioning</w:t>
      </w:r>
    </w:p>
    <w:p w14:paraId="5F7C2C72" w14:textId="77777777" w:rsidR="00F861A3" w:rsidRPr="00A75BE0" w:rsidRDefault="00F861A3" w:rsidP="008B7031">
      <w:pPr>
        <w:pStyle w:val="ListParagraph"/>
        <w:ind w:left="360"/>
        <w:rPr>
          <w:b/>
          <w:u w:val="single"/>
        </w:rPr>
      </w:pPr>
    </w:p>
    <w:p w14:paraId="39C1EA21" w14:textId="30533A75" w:rsidR="00F861A3" w:rsidRPr="00A75BE0" w:rsidRDefault="00F861A3" w:rsidP="008B7031">
      <w:pPr>
        <w:pStyle w:val="ListParagraph"/>
        <w:widowControl/>
        <w:numPr>
          <w:ilvl w:val="1"/>
          <w:numId w:val="40"/>
        </w:numPr>
        <w:autoSpaceDE/>
        <w:autoSpaceDN/>
        <w:adjustRightInd/>
      </w:pPr>
      <w:r w:rsidRPr="00A75BE0">
        <w:t>Remove the tissue from 4% PFA and place in a labeled tissue cassette</w:t>
      </w:r>
      <w:r w:rsidR="003D5961">
        <w:t xml:space="preserve"> (</w:t>
      </w:r>
      <w:r w:rsidR="008B7031" w:rsidRPr="008B7031">
        <w:rPr>
          <w:b/>
        </w:rPr>
        <w:t>Figure 3A</w:t>
      </w:r>
      <w:r w:rsidR="003D5961">
        <w:t>)</w:t>
      </w:r>
      <w:r w:rsidRPr="00A75BE0">
        <w:t xml:space="preserve">. Use foam pads in the cassette to ensure the tissue </w:t>
      </w:r>
      <w:r>
        <w:t xml:space="preserve">retain </w:t>
      </w:r>
      <w:r w:rsidR="00013BA9">
        <w:t>its</w:t>
      </w:r>
      <w:r w:rsidRPr="00A75BE0">
        <w:t xml:space="preserve"> orient</w:t>
      </w:r>
      <w:r>
        <w:t>ation</w:t>
      </w:r>
      <w:r w:rsidRPr="00A75BE0">
        <w:t xml:space="preserve"> and </w:t>
      </w:r>
      <w:r>
        <w:t>remains in</w:t>
      </w:r>
      <w:r w:rsidRPr="00A75BE0">
        <w:t xml:space="preserve"> the cassette</w:t>
      </w:r>
      <w:r>
        <w:t xml:space="preserve"> through the processing step</w:t>
      </w:r>
      <w:r w:rsidR="003D5961">
        <w:t xml:space="preserve"> (</w:t>
      </w:r>
      <w:r w:rsidR="008B7031" w:rsidRPr="008B7031">
        <w:rPr>
          <w:b/>
        </w:rPr>
        <w:t>Figure 3B</w:t>
      </w:r>
      <w:r w:rsidR="003D5961">
        <w:t>)</w:t>
      </w:r>
      <w:r w:rsidRPr="00A75BE0">
        <w:t>. Close the cassettes and immerse in 70% ethanol</w:t>
      </w:r>
      <w:r w:rsidR="00730EC9">
        <w:t xml:space="preserve"> until tissue processing (24 to 72h)</w:t>
      </w:r>
      <w:r w:rsidRPr="00A75BE0">
        <w:t>.</w:t>
      </w:r>
    </w:p>
    <w:p w14:paraId="5F3FD039" w14:textId="77777777" w:rsidR="00F861A3" w:rsidRPr="00A75BE0" w:rsidRDefault="00F861A3" w:rsidP="008B7031">
      <w:pPr>
        <w:pStyle w:val="ListParagraph"/>
      </w:pPr>
    </w:p>
    <w:p w14:paraId="53011B92" w14:textId="498C695E" w:rsidR="004B6605" w:rsidRPr="00A75BE0" w:rsidRDefault="00F861A3" w:rsidP="008B7031">
      <w:pPr>
        <w:pStyle w:val="ListParagraph"/>
        <w:widowControl/>
        <w:numPr>
          <w:ilvl w:val="2"/>
          <w:numId w:val="40"/>
        </w:numPr>
        <w:autoSpaceDE/>
        <w:autoSpaceDN/>
        <w:adjustRightInd/>
      </w:pPr>
      <w:r w:rsidRPr="00A75BE0">
        <w:t xml:space="preserve">Process BCA </w:t>
      </w:r>
      <w:r w:rsidR="00483EDD">
        <w:t>and other tissues collected for histological and immunofluorescent staining</w:t>
      </w:r>
      <w:r w:rsidR="008B7031">
        <w:t xml:space="preserve"> </w:t>
      </w:r>
      <w:r w:rsidRPr="00A75BE0">
        <w:t>as follow</w:t>
      </w:r>
      <w:r w:rsidR="00D70697">
        <w:t>s</w:t>
      </w:r>
      <w:r w:rsidRPr="00A75BE0">
        <w:t xml:space="preserve"> (</w:t>
      </w:r>
      <w:r w:rsidR="004B6605">
        <w:t xml:space="preserve">example of routine overnight procedure </w:t>
      </w:r>
      <w:r w:rsidRPr="00A75BE0">
        <w:t xml:space="preserve">using a </w:t>
      </w:r>
      <w:r w:rsidR="004B6605">
        <w:t xml:space="preserve">processor </w:t>
      </w:r>
      <w:r w:rsidRPr="00A75BE0">
        <w:t>with vacuum penetration):</w:t>
      </w:r>
      <w:r w:rsidR="00D70697">
        <w:t xml:space="preserve"> </w:t>
      </w:r>
      <w:r w:rsidR="004B6605">
        <w:t>10% neutral buffered formalin for 30 min at ambient temperature</w:t>
      </w:r>
      <w:r w:rsidR="004373A1">
        <w:t xml:space="preserve"> (2x)</w:t>
      </w:r>
      <w:r w:rsidR="00D70697">
        <w:t>, 7</w:t>
      </w:r>
      <w:r w:rsidR="004B6605">
        <w:t>5</w:t>
      </w:r>
      <w:r w:rsidRPr="00A75BE0">
        <w:t>% ethanol for 60 min</w:t>
      </w:r>
      <w:r w:rsidR="004B6605">
        <w:t xml:space="preserve"> at 30 °C</w:t>
      </w:r>
      <w:r w:rsidR="004373A1">
        <w:t xml:space="preserve"> (1x)</w:t>
      </w:r>
      <w:r w:rsidR="00D70697">
        <w:t xml:space="preserve">, </w:t>
      </w:r>
      <w:r w:rsidR="004373A1">
        <w:t>9</w:t>
      </w:r>
      <w:r w:rsidR="004B6605">
        <w:t>0% ethanol for 60 min at 30 °C</w:t>
      </w:r>
      <w:r w:rsidR="004373A1">
        <w:t xml:space="preserve"> (1x)</w:t>
      </w:r>
      <w:r w:rsidR="00D70697">
        <w:t xml:space="preserve">, </w:t>
      </w:r>
      <w:r w:rsidR="004B6605">
        <w:t>95% ethanol for 60 min at 30 °C</w:t>
      </w:r>
      <w:r w:rsidR="004373A1">
        <w:t xml:space="preserve"> (1x)</w:t>
      </w:r>
      <w:r w:rsidR="00D70697">
        <w:t xml:space="preserve">, </w:t>
      </w:r>
      <w:r w:rsidR="004B6605">
        <w:t>100% ethanol for 60 min at 30 °C</w:t>
      </w:r>
      <w:r w:rsidR="004373A1">
        <w:t xml:space="preserve"> (3x)</w:t>
      </w:r>
      <w:r w:rsidR="00D70697">
        <w:t>, x</w:t>
      </w:r>
      <w:r w:rsidR="004B6605">
        <w:t>ylene for 60 min at 30 °C</w:t>
      </w:r>
      <w:r w:rsidR="004373A1">
        <w:t xml:space="preserve"> (3x)</w:t>
      </w:r>
      <w:r w:rsidR="00D70697">
        <w:t>, and p</w:t>
      </w:r>
      <w:r w:rsidR="004B6605">
        <w:t>araffin wax for 80 min at 62 °C</w:t>
      </w:r>
      <w:r w:rsidR="004373A1">
        <w:t xml:space="preserve"> (3x)</w:t>
      </w:r>
      <w:r w:rsidR="00D70697">
        <w:t>.</w:t>
      </w:r>
    </w:p>
    <w:p w14:paraId="2AD39788" w14:textId="77777777" w:rsidR="00F861A3" w:rsidRPr="00A75BE0" w:rsidRDefault="00F861A3" w:rsidP="008B7031">
      <w:pPr>
        <w:pStyle w:val="ListParagraph"/>
      </w:pPr>
    </w:p>
    <w:p w14:paraId="12690B29" w14:textId="17C2CDFD" w:rsidR="00F861A3" w:rsidRPr="00A75BE0" w:rsidRDefault="00F861A3" w:rsidP="008B7031">
      <w:pPr>
        <w:pStyle w:val="ListParagraph"/>
        <w:widowControl/>
        <w:numPr>
          <w:ilvl w:val="1"/>
          <w:numId w:val="40"/>
        </w:numPr>
        <w:autoSpaceDE/>
        <w:autoSpaceDN/>
        <w:adjustRightInd/>
      </w:pPr>
      <w:r w:rsidRPr="00A75BE0">
        <w:t>Embed BCA vertically, with the aortic arch closest to the block face (</w:t>
      </w:r>
      <w:r w:rsidR="008B7031" w:rsidRPr="008B7031">
        <w:rPr>
          <w:b/>
        </w:rPr>
        <w:t>Figure 3C</w:t>
      </w:r>
      <w:r w:rsidRPr="00A75BE0">
        <w:t>).</w:t>
      </w:r>
    </w:p>
    <w:p w14:paraId="62DDD3B2" w14:textId="77777777" w:rsidR="00F861A3" w:rsidRPr="00A75BE0" w:rsidRDefault="00F861A3" w:rsidP="008B7031">
      <w:pPr>
        <w:pStyle w:val="ListParagraph"/>
      </w:pPr>
    </w:p>
    <w:p w14:paraId="730F4F85" w14:textId="5D4CB706" w:rsidR="00F861A3" w:rsidRPr="00A75BE0" w:rsidRDefault="003D5961" w:rsidP="008B7031">
      <w:pPr>
        <w:pStyle w:val="ListParagraph"/>
        <w:widowControl/>
        <w:numPr>
          <w:ilvl w:val="1"/>
          <w:numId w:val="40"/>
        </w:numPr>
        <w:autoSpaceDE/>
        <w:autoSpaceDN/>
        <w:adjustRightInd/>
      </w:pPr>
      <w:r>
        <w:t>Cut through</w:t>
      </w:r>
      <w:r w:rsidR="00F861A3" w:rsidRPr="00A75BE0">
        <w:t xml:space="preserve"> the </w:t>
      </w:r>
      <w:r>
        <w:t xml:space="preserve">paraffin </w:t>
      </w:r>
      <w:r w:rsidR="00F861A3" w:rsidRPr="00A75BE0">
        <w:t>block on a rotary microtome</w:t>
      </w:r>
      <w:r>
        <w:t xml:space="preserve"> (10 </w:t>
      </w:r>
      <w:proofErr w:type="spellStart"/>
      <w:r w:rsidR="00D70697">
        <w:t>μ</w:t>
      </w:r>
      <w:r>
        <w:t>m</w:t>
      </w:r>
      <w:proofErr w:type="spellEnd"/>
      <w:r>
        <w:t xml:space="preserve"> thickness)</w:t>
      </w:r>
      <w:r w:rsidR="00F861A3" w:rsidRPr="00A75BE0">
        <w:t xml:space="preserve"> until</w:t>
      </w:r>
      <w:r>
        <w:t xml:space="preserve"> reaching the embedded</w:t>
      </w:r>
      <w:r w:rsidR="003F391E">
        <w:t xml:space="preserve"> tissue</w:t>
      </w:r>
      <w:r w:rsidR="00F861A3" w:rsidRPr="00A75BE0">
        <w:t>.</w:t>
      </w:r>
    </w:p>
    <w:p w14:paraId="2D6A84D3" w14:textId="77777777" w:rsidR="00F861A3" w:rsidRPr="00A75BE0" w:rsidRDefault="00F861A3" w:rsidP="008B7031">
      <w:pPr>
        <w:pStyle w:val="ListParagraph"/>
      </w:pPr>
    </w:p>
    <w:p w14:paraId="6A764E85" w14:textId="743A933C" w:rsidR="00F861A3" w:rsidRPr="00935AC9" w:rsidRDefault="00F861A3" w:rsidP="008B7031">
      <w:pPr>
        <w:pStyle w:val="ListParagraph"/>
        <w:widowControl/>
        <w:numPr>
          <w:ilvl w:val="1"/>
          <w:numId w:val="40"/>
        </w:numPr>
        <w:autoSpaceDE/>
        <w:autoSpaceDN/>
        <w:adjustRightInd/>
        <w:rPr>
          <w:highlight w:val="yellow"/>
        </w:rPr>
      </w:pPr>
      <w:r w:rsidRPr="00935AC9">
        <w:rPr>
          <w:highlight w:val="yellow"/>
        </w:rPr>
        <w:t>Once the tissue is visible, examine a section under a microscope to determine position.</w:t>
      </w:r>
      <w:r w:rsidR="008B7031">
        <w:rPr>
          <w:highlight w:val="yellow"/>
        </w:rPr>
        <w:t xml:space="preserve"> </w:t>
      </w:r>
      <w:r w:rsidRPr="00935AC9">
        <w:rPr>
          <w:highlight w:val="yellow"/>
        </w:rPr>
        <w:t xml:space="preserve">If the aortic arch is still visible, remove up to ten 10 </w:t>
      </w:r>
      <w:r w:rsidRPr="00935AC9">
        <w:rPr>
          <w:rFonts w:cstheme="minorHAnsi"/>
          <w:highlight w:val="yellow"/>
        </w:rPr>
        <w:t>µ</w:t>
      </w:r>
      <w:r w:rsidRPr="00935AC9">
        <w:rPr>
          <w:highlight w:val="yellow"/>
        </w:rPr>
        <w:t>m sections at a time, examining a section at each interval.</w:t>
      </w:r>
      <w:r w:rsidR="008B7031">
        <w:rPr>
          <w:highlight w:val="yellow"/>
        </w:rPr>
        <w:t xml:space="preserve"> </w:t>
      </w:r>
    </w:p>
    <w:p w14:paraId="57AF232D" w14:textId="77777777" w:rsidR="00F861A3" w:rsidRPr="00A75BE0" w:rsidRDefault="00F861A3" w:rsidP="008B7031">
      <w:pPr>
        <w:pStyle w:val="ListParagraph"/>
      </w:pPr>
    </w:p>
    <w:p w14:paraId="74E54D89" w14:textId="77777777" w:rsidR="00F861A3" w:rsidRPr="008C6E7C" w:rsidRDefault="00F861A3" w:rsidP="008B7031">
      <w:pPr>
        <w:pStyle w:val="ListParagraph"/>
        <w:widowControl/>
        <w:numPr>
          <w:ilvl w:val="1"/>
          <w:numId w:val="40"/>
        </w:numPr>
        <w:autoSpaceDE/>
        <w:autoSpaceDN/>
        <w:adjustRightInd/>
        <w:rPr>
          <w:highlight w:val="yellow"/>
        </w:rPr>
      </w:pPr>
      <w:r w:rsidRPr="008C6E7C">
        <w:rPr>
          <w:highlight w:val="yellow"/>
        </w:rPr>
        <w:t xml:space="preserve">When the aortic arch has </w:t>
      </w:r>
      <w:r w:rsidRPr="00730EC9">
        <w:rPr>
          <w:noProof/>
          <w:highlight w:val="yellow"/>
        </w:rPr>
        <w:t>been sectioned</w:t>
      </w:r>
      <w:r w:rsidRPr="008C6E7C">
        <w:rPr>
          <w:highlight w:val="yellow"/>
        </w:rPr>
        <w:t xml:space="preserve"> through and the brachiocephalic artery is visible, adjust the orientation of the block to position the tissue completely perpendicular to the microtome blade.</w:t>
      </w:r>
    </w:p>
    <w:p w14:paraId="240E6B5E" w14:textId="77777777" w:rsidR="00935AC9" w:rsidRDefault="00935AC9" w:rsidP="008B7031">
      <w:pPr>
        <w:pStyle w:val="ListParagraph"/>
        <w:widowControl/>
        <w:autoSpaceDE/>
        <w:autoSpaceDN/>
        <w:adjustRightInd/>
        <w:ind w:left="0"/>
        <w:rPr>
          <w:highlight w:val="yellow"/>
        </w:rPr>
      </w:pPr>
    </w:p>
    <w:p w14:paraId="1BDC78F5" w14:textId="534F2D48" w:rsidR="00F861A3" w:rsidRPr="00935AC9" w:rsidRDefault="00F861A3" w:rsidP="008B7031">
      <w:pPr>
        <w:pStyle w:val="ListParagraph"/>
        <w:widowControl/>
        <w:numPr>
          <w:ilvl w:val="1"/>
          <w:numId w:val="40"/>
        </w:numPr>
        <w:autoSpaceDE/>
        <w:autoSpaceDN/>
        <w:adjustRightInd/>
        <w:rPr>
          <w:highlight w:val="yellow"/>
        </w:rPr>
      </w:pPr>
      <w:r w:rsidRPr="008C6E7C">
        <w:rPr>
          <w:highlight w:val="yellow"/>
        </w:rPr>
        <w:t xml:space="preserve">Cut the BCA at a section thickness of 10 </w:t>
      </w:r>
      <w:r w:rsidRPr="008C6E7C">
        <w:rPr>
          <w:rFonts w:cstheme="minorHAnsi"/>
          <w:highlight w:val="yellow"/>
        </w:rPr>
        <w:t>µ</w:t>
      </w:r>
      <w:r w:rsidRPr="008C6E7C">
        <w:rPr>
          <w:highlight w:val="yellow"/>
        </w:rPr>
        <w:t xml:space="preserve">m. At that point, all sections are collected serially with three sections per slide. Collect until </w:t>
      </w:r>
      <w:r w:rsidR="008B7031">
        <w:rPr>
          <w:highlight w:val="yellow"/>
        </w:rPr>
        <w:t>reaching</w:t>
      </w:r>
      <w:r w:rsidRPr="008C6E7C">
        <w:rPr>
          <w:highlight w:val="yellow"/>
        </w:rPr>
        <w:t xml:space="preserve"> the subclavian </w:t>
      </w:r>
      <w:r w:rsidRPr="001F4CA1">
        <w:rPr>
          <w:highlight w:val="yellow"/>
        </w:rPr>
        <w:t>bifurcation</w:t>
      </w:r>
      <w:r w:rsidRPr="00935AC9">
        <w:rPr>
          <w:highlight w:val="yellow"/>
        </w:rPr>
        <w:t xml:space="preserve"> (</w:t>
      </w:r>
      <w:r w:rsidR="008B7031" w:rsidRPr="008B7031">
        <w:rPr>
          <w:b/>
          <w:highlight w:val="yellow"/>
        </w:rPr>
        <w:t>Figure 3D</w:t>
      </w:r>
      <w:r w:rsidRPr="00935AC9">
        <w:rPr>
          <w:highlight w:val="yellow"/>
        </w:rPr>
        <w:t>).</w:t>
      </w:r>
    </w:p>
    <w:p w14:paraId="065F0105" w14:textId="77777777" w:rsidR="00935AC9" w:rsidRPr="00935AC9" w:rsidRDefault="00935AC9" w:rsidP="008B7031">
      <w:pPr>
        <w:pStyle w:val="ListParagraph"/>
        <w:ind w:left="0"/>
      </w:pPr>
    </w:p>
    <w:p w14:paraId="74190FF7" w14:textId="639B9ED0" w:rsidR="00F861A3" w:rsidRPr="00A75BE0" w:rsidRDefault="008B7031" w:rsidP="008B7031">
      <w:pPr>
        <w:pStyle w:val="ListParagraph"/>
        <w:ind w:left="0"/>
      </w:pPr>
      <w:r w:rsidRPr="00935AC9">
        <w:rPr>
          <w:highlight w:val="yellow"/>
        </w:rPr>
        <w:t>NOTE:</w:t>
      </w:r>
      <w:r w:rsidR="00F861A3" w:rsidRPr="00935AC9">
        <w:rPr>
          <w:highlight w:val="yellow"/>
        </w:rPr>
        <w:t xml:space="preserve"> </w:t>
      </w:r>
      <w:r>
        <w:rPr>
          <w:highlight w:val="yellow"/>
        </w:rPr>
        <w:t>I</w:t>
      </w:r>
      <w:r w:rsidR="00F861A3" w:rsidRPr="00935AC9">
        <w:rPr>
          <w:highlight w:val="yellow"/>
        </w:rPr>
        <w:t xml:space="preserve">t is important to cut the BCA at a section thickness of 10 </w:t>
      </w:r>
      <w:r w:rsidR="00F861A3" w:rsidRPr="00935AC9">
        <w:rPr>
          <w:rFonts w:cstheme="minorHAnsi"/>
          <w:highlight w:val="yellow"/>
        </w:rPr>
        <w:t>µ</w:t>
      </w:r>
      <w:r w:rsidR="00F861A3" w:rsidRPr="00935AC9">
        <w:rPr>
          <w:highlight w:val="yellow"/>
        </w:rPr>
        <w:t xml:space="preserve">m for subsequent z-stack </w:t>
      </w:r>
      <w:r w:rsidR="00F861A3" w:rsidRPr="00935AC9">
        <w:rPr>
          <w:highlight w:val="yellow"/>
        </w:rPr>
        <w:lastRenderedPageBreak/>
        <w:t>confocal image acquisition and single cell counting.</w:t>
      </w:r>
      <w:r w:rsidR="003D5961" w:rsidRPr="00935AC9">
        <w:rPr>
          <w:highlight w:val="yellow"/>
        </w:rPr>
        <w:t xml:space="preserve"> </w:t>
      </w:r>
      <w:r w:rsidR="00FD5AE8" w:rsidRPr="00935AC9">
        <w:rPr>
          <w:highlight w:val="yellow"/>
        </w:rPr>
        <w:t>This thickness will allow the rigorous and non-cofounding assessment of the association between a single nucleus and cytoplasmic or membrane staining though the depth of the cross section.</w:t>
      </w:r>
      <w:r>
        <w:t xml:space="preserve"> </w:t>
      </w:r>
    </w:p>
    <w:p w14:paraId="00866315" w14:textId="77777777" w:rsidR="00F861A3" w:rsidRPr="00A75BE0" w:rsidRDefault="00F861A3" w:rsidP="008B7031">
      <w:pPr>
        <w:pStyle w:val="ListParagraph"/>
      </w:pPr>
    </w:p>
    <w:p w14:paraId="3E93C2EB" w14:textId="77777777" w:rsidR="00F861A3" w:rsidRPr="008B7031" w:rsidRDefault="00F861A3" w:rsidP="008B7031">
      <w:pPr>
        <w:pStyle w:val="ListParagraph"/>
        <w:widowControl/>
        <w:numPr>
          <w:ilvl w:val="0"/>
          <w:numId w:val="40"/>
        </w:numPr>
        <w:autoSpaceDE/>
        <w:autoSpaceDN/>
        <w:adjustRightInd/>
        <w:rPr>
          <w:b/>
          <w:highlight w:val="yellow"/>
        </w:rPr>
      </w:pPr>
      <w:r w:rsidRPr="008B7031">
        <w:rPr>
          <w:b/>
          <w:highlight w:val="yellow"/>
        </w:rPr>
        <w:t>Immunofluorescent staining</w:t>
      </w:r>
    </w:p>
    <w:p w14:paraId="45A9843E" w14:textId="77777777" w:rsidR="00F861A3" w:rsidRPr="00A75BE0" w:rsidRDefault="00F861A3" w:rsidP="008B7031">
      <w:pPr>
        <w:rPr>
          <w:b/>
          <w:u w:val="single"/>
        </w:rPr>
      </w:pPr>
    </w:p>
    <w:p w14:paraId="13431FC9" w14:textId="12283B9D" w:rsidR="00F861A3" w:rsidRPr="00A75BE0" w:rsidRDefault="009C73D7" w:rsidP="008B7031">
      <w:pPr>
        <w:rPr>
          <w:highlight w:val="yellow"/>
        </w:rPr>
      </w:pPr>
      <w:r>
        <w:t xml:space="preserve">NOTE: </w:t>
      </w:r>
      <w:r w:rsidR="00D70697">
        <w:t>A c</w:t>
      </w:r>
      <w:r w:rsidR="00F861A3" w:rsidRPr="00A75BE0">
        <w:t>omplete characterization of atherosclerotic lesions includes assessment of morphological parameters</w:t>
      </w:r>
      <w:r w:rsidR="00D70697">
        <w:t xml:space="preserve"> and</w:t>
      </w:r>
      <w:r w:rsidR="00F861A3" w:rsidRPr="00A75BE0">
        <w:t xml:space="preserve"> indices of plaque stability or instability and cellular composition</w:t>
      </w:r>
      <w:r w:rsidR="003D5961">
        <w:t xml:space="preserve"> that will not be the focus of the present protocol</w:t>
      </w:r>
      <w:r w:rsidR="00F861A3" w:rsidRPr="00A75BE0">
        <w:t xml:space="preserve">. </w:t>
      </w:r>
      <w:r w:rsidR="003D5961" w:rsidRPr="00A75BE0">
        <w:t xml:space="preserve">Lesion morphology, collagen content, and intraplaque hemorrhage can </w:t>
      </w:r>
      <w:r w:rsidR="003D5961" w:rsidRPr="00730EC9">
        <w:rPr>
          <w:noProof/>
        </w:rPr>
        <w:t>be analyzed</w:t>
      </w:r>
      <w:r w:rsidR="003D5961" w:rsidRPr="00A75BE0">
        <w:t xml:space="preserve"> by Movat</w:t>
      </w:r>
      <w:r w:rsidR="00B97F30">
        <w:fldChar w:fldCharType="begin">
          <w:fldData xml:space="preserve">PEVuZE5vdGU+PENpdGU+PEF1dGhvcj5Hb21lejwvQXV0aG9yPjxZZWFyPjIwMTg8L1llYXI+PFJl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</w:fldData>
        </w:fldChar>
      </w:r>
      <w:r w:rsidR="00AC16F7">
        <w:instrText xml:space="preserve"> ADDIN EN.CITE </w:instrText>
      </w:r>
      <w:r w:rsidR="00AC16F7">
        <w:fldChar w:fldCharType="begin">
          <w:fldData xml:space="preserve">PEVuZE5vdGU+PENpdGU+PEF1dGhvcj5Hb21lejwvQXV0aG9yPjxZZWFyPjIwMTg8L1llYXI+PFJl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</w:fldData>
        </w:fldChar>
      </w:r>
      <w:r w:rsidR="00AC16F7">
        <w:instrText xml:space="preserve"> ADDIN EN.CITE.DATA </w:instrText>
      </w:r>
      <w:r w:rsidR="00AC16F7">
        <w:fldChar w:fldCharType="end"/>
      </w:r>
      <w:r w:rsidR="00B97F30">
        <w:fldChar w:fldCharType="separate"/>
      </w:r>
      <w:r w:rsidR="00AC16F7" w:rsidRPr="00AC16F7">
        <w:rPr>
          <w:noProof/>
          <w:vertAlign w:val="superscript"/>
        </w:rPr>
        <w:t>7,17</w:t>
      </w:r>
      <w:r w:rsidR="00B97F30">
        <w:fldChar w:fldCharType="end"/>
      </w:r>
      <w:r w:rsidR="003D5961" w:rsidRPr="00A75BE0">
        <w:t xml:space="preserve">, </w:t>
      </w:r>
      <w:proofErr w:type="spellStart"/>
      <w:r w:rsidR="003D5961" w:rsidRPr="00A75BE0">
        <w:t>Picro</w:t>
      </w:r>
      <w:r w:rsidR="003D5961">
        <w:t>S</w:t>
      </w:r>
      <w:r w:rsidR="003D5961" w:rsidRPr="00A75BE0">
        <w:t>irius</w:t>
      </w:r>
      <w:proofErr w:type="spellEnd"/>
      <w:r w:rsidR="003D5961" w:rsidRPr="00A75BE0">
        <w:t xml:space="preserve"> Red</w:t>
      </w:r>
      <w:r w:rsidR="003D5961">
        <w:t xml:space="preserve"> </w:t>
      </w:r>
      <w:r w:rsidR="00B97F30">
        <w:fldChar w:fldCharType="begin">
          <w:fldData xml:space="preserve">PEVuZE5vdGU+PENpdGU+PEF1dGhvcj5EdXJnaW48L0F1dGhvcj48WWVhcj4yMDE3PC9ZZWFyPjxS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</w:fldData>
        </w:fldChar>
      </w:r>
      <w:r w:rsidR="00AC16F7">
        <w:instrText xml:space="preserve"> ADDIN EN.CITE </w:instrText>
      </w:r>
      <w:r w:rsidR="00AC16F7">
        <w:fldChar w:fldCharType="begin">
          <w:fldData xml:space="preserve">PEVuZE5vdGU+PENpdGU+PEF1dGhvcj5EdXJnaW48L0F1dGhvcj48WWVhcj4yMDE3PC9ZZWFyPjxS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</w:fldData>
        </w:fldChar>
      </w:r>
      <w:r w:rsidR="00AC16F7">
        <w:instrText xml:space="preserve"> ADDIN EN.CITE.DATA </w:instrText>
      </w:r>
      <w:r w:rsidR="00AC16F7">
        <w:fldChar w:fldCharType="end"/>
      </w:r>
      <w:r w:rsidR="00B97F30">
        <w:fldChar w:fldCharType="separate"/>
      </w:r>
      <w:r w:rsidR="00AC16F7" w:rsidRPr="00AC16F7">
        <w:rPr>
          <w:noProof/>
          <w:vertAlign w:val="superscript"/>
        </w:rPr>
        <w:t>7,31</w:t>
      </w:r>
      <w:r w:rsidR="00B97F30">
        <w:fldChar w:fldCharType="end"/>
      </w:r>
      <w:r w:rsidR="003D5961" w:rsidRPr="00A75BE0">
        <w:t>, Ter119 staining</w:t>
      </w:r>
      <w:r w:rsidR="003D5961">
        <w:t xml:space="preserve"> </w:t>
      </w:r>
      <w:r w:rsidR="00B97F30">
        <w:fldChar w:fldCharType="begin">
          <w:fldData xml:space="preserve">PEVuZE5vdGU+PENpdGU+PEF1dGhvcj5DaGVyZXBhbm92YTwvQXV0aG9yPjxZZWFyPjIwMTY8L1ll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==
</w:fldData>
        </w:fldChar>
      </w:r>
      <w:r w:rsidR="00AC16F7">
        <w:instrText xml:space="preserve"> ADDIN EN.CITE </w:instrText>
      </w:r>
      <w:r w:rsidR="00AC16F7">
        <w:fldChar w:fldCharType="begin">
          <w:fldData xml:space="preserve">PEVuZE5vdGU+PENpdGU+PEF1dGhvcj5DaGVyZXBhbm92YTwvQXV0aG9yPjxZZWFyPjIwMTY8L1ll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==
</w:fldData>
        </w:fldChar>
      </w:r>
      <w:r w:rsidR="00AC16F7">
        <w:instrText xml:space="preserve"> ADDIN EN.CITE.DATA </w:instrText>
      </w:r>
      <w:r w:rsidR="00AC16F7">
        <w:fldChar w:fldCharType="end"/>
      </w:r>
      <w:r w:rsidR="00B97F30">
        <w:fldChar w:fldCharType="separate"/>
      </w:r>
      <w:r w:rsidR="00AC16F7" w:rsidRPr="00AC16F7">
        <w:rPr>
          <w:noProof/>
          <w:vertAlign w:val="superscript"/>
        </w:rPr>
        <w:t>7,18</w:t>
      </w:r>
      <w:r w:rsidR="00B97F30">
        <w:fldChar w:fldCharType="end"/>
      </w:r>
      <w:r w:rsidR="003D5961">
        <w:t>,</w:t>
      </w:r>
      <w:r w:rsidR="003D5961" w:rsidRPr="00A75BE0">
        <w:t xml:space="preserve"> respectively. </w:t>
      </w:r>
      <w:r w:rsidR="00F861A3" w:rsidRPr="00A75BE0">
        <w:t xml:space="preserve">Here, we </w:t>
      </w:r>
      <w:r w:rsidR="00F861A3">
        <w:t>will describe</w:t>
      </w:r>
      <w:r w:rsidR="00F861A3" w:rsidRPr="00A75BE0">
        <w:t xml:space="preserve"> the protocol </w:t>
      </w:r>
      <w:r w:rsidR="00F861A3">
        <w:t>for</w:t>
      </w:r>
      <w:r w:rsidR="00F861A3" w:rsidRPr="00A75BE0">
        <w:t xml:space="preserve"> analyz</w:t>
      </w:r>
      <w:r w:rsidR="00F861A3">
        <w:t>ing</w:t>
      </w:r>
      <w:r w:rsidR="00F861A3" w:rsidRPr="00A75BE0">
        <w:t xml:space="preserve"> the cellular composition</w:t>
      </w:r>
      <w:r w:rsidR="00F861A3">
        <w:t xml:space="preserve"> of lesions</w:t>
      </w:r>
      <w:r w:rsidR="00F861A3" w:rsidRPr="00A75BE0">
        <w:t xml:space="preserve">. </w:t>
      </w:r>
    </w:p>
    <w:p w14:paraId="11270CA8" w14:textId="77777777" w:rsidR="00F861A3" w:rsidRPr="00A75BE0" w:rsidRDefault="00F861A3" w:rsidP="008B7031">
      <w:pPr>
        <w:pStyle w:val="ListParagraph"/>
        <w:rPr>
          <w:b/>
          <w:u w:val="single"/>
        </w:rPr>
      </w:pPr>
    </w:p>
    <w:p w14:paraId="342F47A3" w14:textId="19DD6F62" w:rsidR="00F861A3" w:rsidRPr="00D70697" w:rsidRDefault="00F861A3" w:rsidP="008B7031">
      <w:pPr>
        <w:pStyle w:val="ListParagraph"/>
        <w:widowControl/>
        <w:numPr>
          <w:ilvl w:val="1"/>
          <w:numId w:val="40"/>
        </w:numPr>
        <w:autoSpaceDE/>
        <w:autoSpaceDN/>
        <w:adjustRightInd/>
        <w:rPr>
          <w:highlight w:val="yellow"/>
        </w:rPr>
      </w:pPr>
      <w:r w:rsidRPr="00D70697">
        <w:rPr>
          <w:highlight w:val="yellow"/>
        </w:rPr>
        <w:t>Incubate the slides in the following solutions at room temperature</w:t>
      </w:r>
      <w:r w:rsidR="001F4CA1" w:rsidRPr="00D70697">
        <w:rPr>
          <w:highlight w:val="yellow"/>
        </w:rPr>
        <w:t xml:space="preserve"> under a chemical hood</w:t>
      </w:r>
      <w:r w:rsidRPr="00D70697">
        <w:rPr>
          <w:highlight w:val="yellow"/>
        </w:rPr>
        <w:t>:</w:t>
      </w:r>
      <w:r w:rsidR="00D70697" w:rsidRPr="00D70697">
        <w:rPr>
          <w:highlight w:val="yellow"/>
        </w:rPr>
        <w:t xml:space="preserve"> x</w:t>
      </w:r>
      <w:r w:rsidRPr="00D70697">
        <w:rPr>
          <w:noProof/>
          <w:highlight w:val="yellow"/>
        </w:rPr>
        <w:t>ylene</w:t>
      </w:r>
      <w:r w:rsidRPr="00D70697">
        <w:rPr>
          <w:highlight w:val="yellow"/>
        </w:rPr>
        <w:t xml:space="preserve"> for 5 min</w:t>
      </w:r>
      <w:r w:rsidR="00013BA9">
        <w:rPr>
          <w:highlight w:val="yellow"/>
        </w:rPr>
        <w:t xml:space="preserve"> (2x)</w:t>
      </w:r>
      <w:r w:rsidR="00D70697" w:rsidRPr="00D70697">
        <w:rPr>
          <w:highlight w:val="yellow"/>
        </w:rPr>
        <w:t xml:space="preserve">, </w:t>
      </w:r>
      <w:r w:rsidRPr="00D70697">
        <w:rPr>
          <w:highlight w:val="yellow"/>
        </w:rPr>
        <w:t>100% ethanol for 5 min</w:t>
      </w:r>
      <w:r w:rsidR="00013BA9">
        <w:rPr>
          <w:highlight w:val="yellow"/>
        </w:rPr>
        <w:t xml:space="preserve"> (2x)</w:t>
      </w:r>
      <w:r w:rsidR="00D70697" w:rsidRPr="00D70697">
        <w:rPr>
          <w:highlight w:val="yellow"/>
        </w:rPr>
        <w:t xml:space="preserve">, </w:t>
      </w:r>
      <w:r w:rsidRPr="00D70697">
        <w:rPr>
          <w:highlight w:val="yellow"/>
        </w:rPr>
        <w:t>95% ethanol for 5 min</w:t>
      </w:r>
      <w:r w:rsidR="00013BA9">
        <w:rPr>
          <w:highlight w:val="yellow"/>
        </w:rPr>
        <w:t xml:space="preserve"> (2x)</w:t>
      </w:r>
      <w:r w:rsidR="00D70697" w:rsidRPr="00D70697">
        <w:rPr>
          <w:highlight w:val="yellow"/>
        </w:rPr>
        <w:t>, 70</w:t>
      </w:r>
      <w:r w:rsidRPr="00D70697">
        <w:rPr>
          <w:highlight w:val="yellow"/>
        </w:rPr>
        <w:t>% ethanol for 5 min</w:t>
      </w:r>
      <w:r w:rsidR="00013BA9">
        <w:rPr>
          <w:highlight w:val="yellow"/>
        </w:rPr>
        <w:t xml:space="preserve"> (2x)</w:t>
      </w:r>
      <w:r w:rsidR="00D70697" w:rsidRPr="00D70697">
        <w:rPr>
          <w:highlight w:val="yellow"/>
        </w:rPr>
        <w:t xml:space="preserve">, </w:t>
      </w:r>
      <w:r w:rsidR="00D70697">
        <w:rPr>
          <w:highlight w:val="yellow"/>
        </w:rPr>
        <w:t>and d</w:t>
      </w:r>
      <w:r w:rsidR="00D33894" w:rsidRPr="00D70697">
        <w:rPr>
          <w:highlight w:val="yellow"/>
        </w:rPr>
        <w:t xml:space="preserve">eionized </w:t>
      </w:r>
      <w:r w:rsidRPr="00D70697">
        <w:rPr>
          <w:highlight w:val="yellow"/>
        </w:rPr>
        <w:t>H2O</w:t>
      </w:r>
      <w:r w:rsidR="00D33894" w:rsidRPr="00D70697">
        <w:rPr>
          <w:highlight w:val="yellow"/>
        </w:rPr>
        <w:t xml:space="preserve"> (diH2O)</w:t>
      </w:r>
      <w:r w:rsidRPr="00D70697">
        <w:rPr>
          <w:highlight w:val="yellow"/>
        </w:rPr>
        <w:t xml:space="preserve"> for 5 min</w:t>
      </w:r>
      <w:r w:rsidR="00013BA9">
        <w:rPr>
          <w:highlight w:val="yellow"/>
        </w:rPr>
        <w:t xml:space="preserve"> (2x)</w:t>
      </w:r>
      <w:r w:rsidRPr="00D70697">
        <w:rPr>
          <w:highlight w:val="yellow"/>
        </w:rPr>
        <w:t>.</w:t>
      </w:r>
    </w:p>
    <w:p w14:paraId="14DC198D" w14:textId="77777777" w:rsidR="00F861A3" w:rsidRPr="00A75BE0" w:rsidRDefault="00F861A3" w:rsidP="008B7031"/>
    <w:p w14:paraId="531B52A4" w14:textId="77777777" w:rsidR="008B7031" w:rsidRDefault="00F861A3" w:rsidP="008B7031">
      <w:pPr>
        <w:pStyle w:val="ListParagraph"/>
        <w:widowControl/>
        <w:numPr>
          <w:ilvl w:val="1"/>
          <w:numId w:val="40"/>
        </w:numPr>
        <w:autoSpaceDE/>
        <w:autoSpaceDN/>
        <w:adjustRightInd/>
      </w:pPr>
      <w:r w:rsidRPr="001F4CA1">
        <w:t>Incubate slides in antigen retrieval solution according to manufacturer’s instruction.</w:t>
      </w:r>
    </w:p>
    <w:p w14:paraId="128BE1FB" w14:textId="77777777" w:rsidR="008B7031" w:rsidRDefault="008B7031" w:rsidP="008B7031">
      <w:pPr>
        <w:pStyle w:val="ListParagraph"/>
        <w:widowControl/>
        <w:autoSpaceDE/>
        <w:autoSpaceDN/>
        <w:adjustRightInd/>
        <w:ind w:left="0"/>
      </w:pPr>
    </w:p>
    <w:p w14:paraId="27CB43F9" w14:textId="6CD2512A" w:rsidR="008B7031" w:rsidRDefault="00D33894" w:rsidP="008B7031">
      <w:pPr>
        <w:pStyle w:val="ListParagraph"/>
        <w:widowControl/>
        <w:numPr>
          <w:ilvl w:val="2"/>
          <w:numId w:val="40"/>
        </w:numPr>
        <w:autoSpaceDE/>
        <w:autoSpaceDN/>
        <w:adjustRightInd/>
      </w:pPr>
      <w:r w:rsidRPr="001F4CA1">
        <w:t xml:space="preserve"> With </w:t>
      </w:r>
      <w:r w:rsidR="008B7031">
        <w:t>c</w:t>
      </w:r>
      <w:r w:rsidR="00F861A3" w:rsidRPr="001F4CA1">
        <w:t xml:space="preserve">itric </w:t>
      </w:r>
      <w:proofErr w:type="gramStart"/>
      <w:r w:rsidR="008B7031">
        <w:t>a</w:t>
      </w:r>
      <w:r w:rsidR="00F861A3" w:rsidRPr="001F4CA1">
        <w:t>cid based</w:t>
      </w:r>
      <w:proofErr w:type="gramEnd"/>
      <w:r w:rsidR="00F861A3" w:rsidRPr="001F4CA1">
        <w:t xml:space="preserve"> </w:t>
      </w:r>
      <w:r w:rsidR="008B7031">
        <w:t>a</w:t>
      </w:r>
      <w:r w:rsidR="00F861A3" w:rsidRPr="001F4CA1">
        <w:t xml:space="preserve">ntigen </w:t>
      </w:r>
      <w:r w:rsidR="008B7031">
        <w:t>u</w:t>
      </w:r>
      <w:r w:rsidR="00F861A3" w:rsidRPr="001F4CA1">
        <w:t>nmasking so</w:t>
      </w:r>
      <w:r w:rsidRPr="001F4CA1">
        <w:t>lution (</w:t>
      </w:r>
      <w:r w:rsidR="008B7031">
        <w:t xml:space="preserve">see </w:t>
      </w:r>
      <w:r w:rsidR="008B7031" w:rsidRPr="008B7031">
        <w:rPr>
          <w:b/>
        </w:rPr>
        <w:t>Table of Materials</w:t>
      </w:r>
      <w:r w:rsidRPr="001F4CA1">
        <w:t>),</w:t>
      </w:r>
      <w:r w:rsidR="00F861A3" w:rsidRPr="001F4CA1">
        <w:t xml:space="preserve"> </w:t>
      </w:r>
      <w:r w:rsidRPr="001F4CA1">
        <w:t>d</w:t>
      </w:r>
      <w:r w:rsidR="00F861A3" w:rsidRPr="001F4CA1">
        <w:t>ilute 3 m</w:t>
      </w:r>
      <w:r w:rsidR="008B7031">
        <w:t>L</w:t>
      </w:r>
      <w:r w:rsidRPr="001F4CA1">
        <w:t xml:space="preserve"> of solution in 320 m</w:t>
      </w:r>
      <w:r w:rsidR="008B7031">
        <w:t>L</w:t>
      </w:r>
      <w:r w:rsidRPr="001F4CA1">
        <w:t xml:space="preserve"> of diH2O</w:t>
      </w:r>
      <w:r w:rsidR="00F861A3" w:rsidRPr="001F4CA1">
        <w:t>. Place the slides in a staining reservoir and fill to the top with the prepared antigen retrieval solution</w:t>
      </w:r>
      <w:r w:rsidR="00F861A3" w:rsidRPr="00935AC9">
        <w:t xml:space="preserve">. </w:t>
      </w:r>
    </w:p>
    <w:p w14:paraId="50731291" w14:textId="77777777" w:rsidR="008B7031" w:rsidRDefault="008B7031" w:rsidP="008B7031">
      <w:pPr>
        <w:pStyle w:val="ListParagraph"/>
        <w:widowControl/>
        <w:autoSpaceDE/>
        <w:autoSpaceDN/>
        <w:adjustRightInd/>
        <w:ind w:left="0"/>
      </w:pPr>
    </w:p>
    <w:p w14:paraId="1A1A0187" w14:textId="77777777" w:rsidR="008B7031" w:rsidRDefault="00F861A3" w:rsidP="008B7031">
      <w:pPr>
        <w:pStyle w:val="ListParagraph"/>
        <w:widowControl/>
        <w:numPr>
          <w:ilvl w:val="2"/>
          <w:numId w:val="40"/>
        </w:numPr>
        <w:autoSpaceDE/>
        <w:autoSpaceDN/>
        <w:adjustRightInd/>
      </w:pPr>
      <w:r w:rsidRPr="00935AC9">
        <w:t xml:space="preserve">Fill any empty slots in the slide rack with blank slides to ensure even heating. Cover the container with a lid to allow the antigen retrieval solution to boil without evaporation. </w:t>
      </w:r>
    </w:p>
    <w:p w14:paraId="2742F190" w14:textId="77777777" w:rsidR="008B7031" w:rsidRDefault="008B7031" w:rsidP="008B7031">
      <w:pPr>
        <w:pStyle w:val="ListParagraph"/>
      </w:pPr>
    </w:p>
    <w:p w14:paraId="07BA4CF1" w14:textId="5F06C5F6" w:rsidR="008B7031" w:rsidRDefault="00F861A3" w:rsidP="008B7031">
      <w:pPr>
        <w:pStyle w:val="ListParagraph"/>
        <w:widowControl/>
        <w:numPr>
          <w:ilvl w:val="2"/>
          <w:numId w:val="40"/>
        </w:numPr>
        <w:autoSpaceDE/>
        <w:autoSpaceDN/>
        <w:adjustRightInd/>
      </w:pPr>
      <w:r w:rsidRPr="00935AC9">
        <w:t xml:space="preserve">Heat the slides in a microwave for 20 min at </w:t>
      </w:r>
      <w:r w:rsidR="00413B8D" w:rsidRPr="00935AC9">
        <w:t>approximately 675</w:t>
      </w:r>
      <w:r w:rsidR="00013BA9">
        <w:t>–</w:t>
      </w:r>
      <w:r w:rsidR="00413B8D" w:rsidRPr="00935AC9">
        <w:t>700 watts</w:t>
      </w:r>
      <w:r w:rsidRPr="00935AC9">
        <w:t>.</w:t>
      </w:r>
      <w:r w:rsidRPr="001F4CA1">
        <w:t xml:space="preserve"> Check the slides regularly and replace evaporated liquid with diH2O such that sections </w:t>
      </w:r>
      <w:proofErr w:type="gramStart"/>
      <w:r w:rsidRPr="001F4CA1">
        <w:t>remain submerged in unmasking solution at all times</w:t>
      </w:r>
      <w:proofErr w:type="gramEnd"/>
      <w:r w:rsidRPr="001F4CA1">
        <w:t xml:space="preserve">. </w:t>
      </w:r>
    </w:p>
    <w:p w14:paraId="078D37F1" w14:textId="77777777" w:rsidR="008B7031" w:rsidRDefault="008B7031" w:rsidP="008B7031">
      <w:pPr>
        <w:pStyle w:val="ListParagraph"/>
      </w:pPr>
    </w:p>
    <w:p w14:paraId="01E66CF0" w14:textId="56F268B3" w:rsidR="00F861A3" w:rsidRPr="001F4CA1" w:rsidRDefault="00F861A3" w:rsidP="008B7031">
      <w:pPr>
        <w:pStyle w:val="ListParagraph"/>
        <w:widowControl/>
        <w:numPr>
          <w:ilvl w:val="2"/>
          <w:numId w:val="40"/>
        </w:numPr>
        <w:autoSpaceDE/>
        <w:autoSpaceDN/>
        <w:adjustRightInd/>
      </w:pPr>
      <w:r w:rsidRPr="001F4CA1">
        <w:t>Allow slides to cool down in solution for 1 h at room temperature.</w:t>
      </w:r>
    </w:p>
    <w:p w14:paraId="7FEDDA26" w14:textId="77777777" w:rsidR="00F861A3" w:rsidRPr="00A75BE0" w:rsidRDefault="00F861A3" w:rsidP="008B7031">
      <w:pPr>
        <w:pStyle w:val="ListParagraph"/>
      </w:pPr>
    </w:p>
    <w:p w14:paraId="62D6CF07" w14:textId="77777777" w:rsidR="00F861A3" w:rsidRPr="00A75BE0" w:rsidRDefault="00F861A3" w:rsidP="008B7031">
      <w:pPr>
        <w:pStyle w:val="ListParagraph"/>
        <w:widowControl/>
        <w:numPr>
          <w:ilvl w:val="1"/>
          <w:numId w:val="40"/>
        </w:numPr>
        <w:autoSpaceDE/>
        <w:autoSpaceDN/>
        <w:adjustRightInd/>
      </w:pPr>
      <w:r w:rsidRPr="00A75BE0">
        <w:t xml:space="preserve">Dissolve 6 g of Fish Skin Gelatin (FSG) in 1 L of PBS. PBS/FSG </w:t>
      </w:r>
      <w:r w:rsidRPr="00730EC9">
        <w:rPr>
          <w:noProof/>
        </w:rPr>
        <w:t>is used</w:t>
      </w:r>
      <w:r w:rsidRPr="00A75BE0">
        <w:t xml:space="preserve"> as washing buffer. Prepare a blocking solution of 10% normal serum in PBS/FSG.</w:t>
      </w:r>
    </w:p>
    <w:p w14:paraId="02576E1E" w14:textId="77777777" w:rsidR="00935AC9" w:rsidRDefault="00935AC9" w:rsidP="008B7031">
      <w:pPr>
        <w:pStyle w:val="ListParagraph"/>
        <w:ind w:left="0"/>
        <w:rPr>
          <w:u w:val="single"/>
        </w:rPr>
      </w:pPr>
    </w:p>
    <w:p w14:paraId="4F20834C" w14:textId="39B73268" w:rsidR="00F861A3" w:rsidRPr="00A75BE0" w:rsidRDefault="008B7031" w:rsidP="008B7031">
      <w:pPr>
        <w:pStyle w:val="ListParagraph"/>
        <w:ind w:left="0"/>
      </w:pPr>
      <w:r w:rsidRPr="008B7031">
        <w:t xml:space="preserve">NOTE: </w:t>
      </w:r>
      <w:r w:rsidR="00F861A3" w:rsidRPr="00A75BE0">
        <w:t xml:space="preserve">Fish Skin Gelatin </w:t>
      </w:r>
      <w:r w:rsidR="00F861A3" w:rsidRPr="00730EC9">
        <w:rPr>
          <w:noProof/>
        </w:rPr>
        <w:t>is used</w:t>
      </w:r>
      <w:r w:rsidR="00F861A3" w:rsidRPr="00A75BE0">
        <w:t xml:space="preserve"> in the preparation of the blocking buffer. FSG does not contain serum proteins that can cross-react with mammalian antibodies, minimizing background noise. However, other blocking option should be preferred with biotin detection system</w:t>
      </w:r>
      <w:r w:rsidR="00F861A3">
        <w:t>s</w:t>
      </w:r>
      <w:r w:rsidR="00F861A3" w:rsidRPr="00A75BE0">
        <w:t xml:space="preserve"> as FSG contains endogenous biotin.</w:t>
      </w:r>
      <w:r>
        <w:t xml:space="preserve"> </w:t>
      </w:r>
      <w:r w:rsidR="00F861A3" w:rsidRPr="00A75BE0">
        <w:t xml:space="preserve">The type of normal serum used </w:t>
      </w:r>
      <w:r w:rsidR="00F861A3" w:rsidRPr="00730EC9">
        <w:rPr>
          <w:noProof/>
        </w:rPr>
        <w:t>is based</w:t>
      </w:r>
      <w:r w:rsidR="00F861A3" w:rsidRPr="00A75BE0">
        <w:t xml:space="preserve"> on the secondary antibody used. When donkey secondary antibodies </w:t>
      </w:r>
      <w:r w:rsidR="00F861A3" w:rsidRPr="00730EC9">
        <w:rPr>
          <w:noProof/>
        </w:rPr>
        <w:t>are used</w:t>
      </w:r>
      <w:r w:rsidR="00F861A3" w:rsidRPr="00A75BE0">
        <w:t xml:space="preserve">, normal horse serum should </w:t>
      </w:r>
      <w:r w:rsidR="00F861A3" w:rsidRPr="00730EC9">
        <w:rPr>
          <w:noProof/>
        </w:rPr>
        <w:t>be selected</w:t>
      </w:r>
      <w:r w:rsidR="00F861A3" w:rsidRPr="00A75BE0">
        <w:t xml:space="preserve"> for blocking and antibody dilutions.</w:t>
      </w:r>
    </w:p>
    <w:p w14:paraId="2D59E143" w14:textId="77777777" w:rsidR="00F861A3" w:rsidRPr="00A75BE0" w:rsidRDefault="00F861A3" w:rsidP="008B7031">
      <w:pPr>
        <w:pStyle w:val="ListParagraph"/>
      </w:pPr>
    </w:p>
    <w:p w14:paraId="6C239B55" w14:textId="2A9A9186" w:rsidR="00F861A3" w:rsidRPr="00935AC9" w:rsidRDefault="00F861A3" w:rsidP="008B7031">
      <w:pPr>
        <w:pStyle w:val="ListParagraph"/>
        <w:widowControl/>
        <w:numPr>
          <w:ilvl w:val="1"/>
          <w:numId w:val="40"/>
        </w:numPr>
        <w:autoSpaceDE/>
        <w:autoSpaceDN/>
        <w:adjustRightInd/>
        <w:rPr>
          <w:highlight w:val="yellow"/>
        </w:rPr>
      </w:pPr>
      <w:r w:rsidRPr="00935AC9">
        <w:rPr>
          <w:highlight w:val="yellow"/>
        </w:rPr>
        <w:t>Incubate slides in PBS for 5 min</w:t>
      </w:r>
      <w:r w:rsidR="00730EC9" w:rsidRPr="00935AC9">
        <w:rPr>
          <w:highlight w:val="yellow"/>
        </w:rPr>
        <w:t xml:space="preserve"> at room temperature</w:t>
      </w:r>
      <w:r w:rsidRPr="00935AC9">
        <w:rPr>
          <w:highlight w:val="yellow"/>
        </w:rPr>
        <w:t xml:space="preserve">. Circle tissue sections with a hydrophobic pen. Cover the sections with the blocking buffer PBS/FSG/normal serum for 1 h at </w:t>
      </w:r>
      <w:r w:rsidRPr="00935AC9">
        <w:rPr>
          <w:highlight w:val="yellow"/>
        </w:rPr>
        <w:lastRenderedPageBreak/>
        <w:t>room temperature. Prepare the primary antibody solution in PBS/FSG/normal serum during this step while the tissues are blocking.</w:t>
      </w:r>
    </w:p>
    <w:p w14:paraId="3697ACA3" w14:textId="77777777" w:rsidR="00104D94" w:rsidRPr="00A75BE0" w:rsidRDefault="00104D94" w:rsidP="008B7031">
      <w:pPr>
        <w:pStyle w:val="ListParagraph"/>
        <w:widowControl/>
        <w:autoSpaceDE/>
        <w:autoSpaceDN/>
        <w:adjustRightInd/>
      </w:pPr>
    </w:p>
    <w:p w14:paraId="19AACC86" w14:textId="1C5B29A7" w:rsidR="00F861A3" w:rsidRPr="00A75BE0" w:rsidRDefault="00F861A3" w:rsidP="008B7031">
      <w:pPr>
        <w:pStyle w:val="ListParagraph"/>
        <w:widowControl/>
        <w:numPr>
          <w:ilvl w:val="1"/>
          <w:numId w:val="40"/>
        </w:numPr>
        <w:autoSpaceDE/>
        <w:autoSpaceDN/>
        <w:adjustRightInd/>
      </w:pPr>
      <w:r w:rsidRPr="00A75BE0">
        <w:t xml:space="preserve">Incubate with primary antibodies diluted in PBS/FSG/normal serum overnight at 4 </w:t>
      </w:r>
      <w:r w:rsidRPr="00A75BE0">
        <w:rPr>
          <w:rFonts w:cstheme="minorHAnsi"/>
        </w:rPr>
        <w:t>°</w:t>
      </w:r>
      <w:r w:rsidRPr="00A75BE0">
        <w:t>C in a humidity chamber. One section</w:t>
      </w:r>
      <w:r>
        <w:t xml:space="preserve"> per slide</w:t>
      </w:r>
      <w:r w:rsidRPr="00A75BE0">
        <w:t xml:space="preserve"> </w:t>
      </w:r>
      <w:r>
        <w:t xml:space="preserve">should </w:t>
      </w:r>
      <w:r w:rsidRPr="00730EC9">
        <w:rPr>
          <w:noProof/>
        </w:rPr>
        <w:t>be incubated</w:t>
      </w:r>
      <w:r w:rsidRPr="00A75BE0">
        <w:t xml:space="preserve"> with a mix of IgG control antibodies at the same concentration </w:t>
      </w:r>
      <w:r>
        <w:t>as</w:t>
      </w:r>
      <w:r w:rsidRPr="00A75BE0">
        <w:t xml:space="preserve"> the primary antibodies</w:t>
      </w:r>
      <w:r w:rsidR="00104D94">
        <w:t xml:space="preserve"> to control for primary antibody specificity</w:t>
      </w:r>
      <w:r w:rsidRPr="00A75BE0">
        <w:t>.</w:t>
      </w:r>
    </w:p>
    <w:p w14:paraId="4874E1AF" w14:textId="77777777" w:rsidR="00F861A3" w:rsidRPr="00A75BE0" w:rsidRDefault="00F861A3" w:rsidP="008B7031">
      <w:pPr>
        <w:pStyle w:val="ListParagraph"/>
      </w:pPr>
    </w:p>
    <w:p w14:paraId="2F21EE20" w14:textId="5CFE30F1" w:rsidR="00F861A3" w:rsidRPr="00A75BE0" w:rsidRDefault="00F861A3" w:rsidP="004373A1">
      <w:pPr>
        <w:pStyle w:val="ListParagraph"/>
        <w:widowControl/>
        <w:numPr>
          <w:ilvl w:val="1"/>
          <w:numId w:val="40"/>
        </w:numPr>
        <w:autoSpaceDE/>
        <w:autoSpaceDN/>
        <w:adjustRightInd/>
      </w:pPr>
      <w:r w:rsidRPr="00A75BE0">
        <w:t>Wash the slides as follow</w:t>
      </w:r>
      <w:r>
        <w:t>s</w:t>
      </w:r>
      <w:r w:rsidRPr="00A75BE0">
        <w:t xml:space="preserve"> </w:t>
      </w:r>
      <w:r>
        <w:t xml:space="preserve">at </w:t>
      </w:r>
      <w:r w:rsidRPr="00A75BE0">
        <w:t>room temperature:</w:t>
      </w:r>
      <w:r w:rsidR="00D70697">
        <w:t xml:space="preserve"> </w:t>
      </w:r>
      <w:r w:rsidRPr="00A75BE0">
        <w:t>PBS/FSG for 5 min</w:t>
      </w:r>
      <w:r w:rsidR="00013BA9">
        <w:t xml:space="preserve"> (3x)</w:t>
      </w:r>
      <w:r w:rsidR="00D70697">
        <w:t xml:space="preserve">, then </w:t>
      </w:r>
      <w:r w:rsidRPr="00A75BE0">
        <w:t>PBS</w:t>
      </w:r>
      <w:r w:rsidR="00D70697">
        <w:t xml:space="preserve"> </w:t>
      </w:r>
      <w:r w:rsidRPr="00A75BE0">
        <w:t>for 5 min</w:t>
      </w:r>
      <w:r w:rsidR="00013BA9">
        <w:t xml:space="preserve"> (1x)</w:t>
      </w:r>
      <w:r w:rsidRPr="00A75BE0">
        <w:t>.</w:t>
      </w:r>
    </w:p>
    <w:p w14:paraId="43B90B0E" w14:textId="0B20887C" w:rsidR="00F861A3" w:rsidRPr="00A75BE0" w:rsidRDefault="00F861A3" w:rsidP="008B7031">
      <w:pPr>
        <w:pStyle w:val="ListParagraph"/>
        <w:ind w:left="1890" w:firstLine="60"/>
      </w:pPr>
    </w:p>
    <w:p w14:paraId="2CE9F23A" w14:textId="7422F955" w:rsidR="00F861A3" w:rsidRPr="00A75BE0" w:rsidRDefault="00F861A3" w:rsidP="008B7031">
      <w:pPr>
        <w:pStyle w:val="ListParagraph"/>
        <w:widowControl/>
        <w:numPr>
          <w:ilvl w:val="1"/>
          <w:numId w:val="40"/>
        </w:numPr>
        <w:autoSpaceDE/>
        <w:autoSpaceDN/>
        <w:adjustRightInd/>
      </w:pPr>
      <w:r w:rsidRPr="00A75BE0">
        <w:t>Incubate with fluorophore</w:t>
      </w:r>
      <w:r w:rsidR="00D70697">
        <w:t>-</w:t>
      </w:r>
      <w:r>
        <w:t>conjugated</w:t>
      </w:r>
      <w:r w:rsidRPr="00A75BE0">
        <w:t xml:space="preserve"> secondary antibodies</w:t>
      </w:r>
      <w:r w:rsidR="00D70697">
        <w:t xml:space="preserve"> (see </w:t>
      </w:r>
      <w:r w:rsidR="008B7031" w:rsidRPr="008B7031">
        <w:rPr>
          <w:b/>
        </w:rPr>
        <w:t>Table of Materials</w:t>
      </w:r>
      <w:r w:rsidR="00D70697">
        <w:t>)</w:t>
      </w:r>
      <w:r w:rsidRPr="00A75BE0">
        <w:t xml:space="preserve"> and diamidino-2-phenylindole (DAPI)</w:t>
      </w:r>
      <w:r w:rsidR="001F4CA1">
        <w:t xml:space="preserve"> for nucleus counterstaining</w:t>
      </w:r>
      <w:r w:rsidRPr="00A75BE0">
        <w:t xml:space="preserve"> diluted in PBS/FSG/normal serum for 1 h at room temperature. Protect slides from light.</w:t>
      </w:r>
    </w:p>
    <w:p w14:paraId="25FE6241" w14:textId="77777777" w:rsidR="00F861A3" w:rsidRPr="00A75BE0" w:rsidRDefault="00F861A3" w:rsidP="008B7031">
      <w:pPr>
        <w:pStyle w:val="ListParagraph"/>
      </w:pPr>
    </w:p>
    <w:p w14:paraId="2B0C2085" w14:textId="06ABCC19" w:rsidR="00F861A3" w:rsidRPr="00A75BE0" w:rsidRDefault="00F861A3" w:rsidP="008B7031">
      <w:pPr>
        <w:pStyle w:val="ListParagraph"/>
        <w:widowControl/>
        <w:numPr>
          <w:ilvl w:val="1"/>
          <w:numId w:val="40"/>
        </w:numPr>
        <w:autoSpaceDE/>
        <w:autoSpaceDN/>
        <w:adjustRightInd/>
      </w:pPr>
      <w:r w:rsidRPr="00A75BE0">
        <w:t xml:space="preserve">Wash slides as described in </w:t>
      </w:r>
      <w:r w:rsidR="004373A1">
        <w:t>step 5.</w:t>
      </w:r>
      <w:r w:rsidRPr="00A75BE0">
        <w:t>6.</w:t>
      </w:r>
    </w:p>
    <w:p w14:paraId="0B485E0B" w14:textId="77777777" w:rsidR="00F861A3" w:rsidRPr="00A75BE0" w:rsidRDefault="00F861A3" w:rsidP="008B7031">
      <w:pPr>
        <w:pStyle w:val="ListParagraph"/>
      </w:pPr>
    </w:p>
    <w:p w14:paraId="724C89A9" w14:textId="0D1E48D3" w:rsidR="00F861A3" w:rsidRPr="007B675D" w:rsidRDefault="00F861A3" w:rsidP="008B7031">
      <w:pPr>
        <w:pStyle w:val="ListParagraph"/>
        <w:widowControl/>
        <w:numPr>
          <w:ilvl w:val="1"/>
          <w:numId w:val="40"/>
        </w:numPr>
        <w:autoSpaceDE/>
        <w:autoSpaceDN/>
        <w:adjustRightInd/>
      </w:pPr>
      <w:r w:rsidRPr="008C6E7C">
        <w:rPr>
          <w:highlight w:val="yellow"/>
        </w:rPr>
        <w:t>Mount slides using mounting media suitable for fluorescence</w:t>
      </w:r>
      <w:r w:rsidR="00D70697">
        <w:rPr>
          <w:highlight w:val="yellow"/>
        </w:rPr>
        <w:t xml:space="preserve"> (see </w:t>
      </w:r>
      <w:r w:rsidR="008B7031" w:rsidRPr="008B7031">
        <w:rPr>
          <w:b/>
          <w:highlight w:val="yellow"/>
        </w:rPr>
        <w:t>Table of Materials</w:t>
      </w:r>
      <w:r w:rsidR="00D70697">
        <w:rPr>
          <w:highlight w:val="yellow"/>
        </w:rPr>
        <w:t>)</w:t>
      </w:r>
      <w:r w:rsidRPr="00A75BE0">
        <w:t>.</w:t>
      </w:r>
    </w:p>
    <w:p w14:paraId="7D4A050A" w14:textId="77777777" w:rsidR="00F861A3" w:rsidRPr="00A75BE0" w:rsidRDefault="00F861A3" w:rsidP="008B7031">
      <w:pPr>
        <w:pStyle w:val="ListParagraph"/>
      </w:pPr>
    </w:p>
    <w:p w14:paraId="1DB42D52" w14:textId="2F0198EB" w:rsidR="00F861A3" w:rsidRDefault="00F861A3" w:rsidP="00013BA9">
      <w:pPr>
        <w:pStyle w:val="ListParagraph"/>
        <w:widowControl/>
        <w:numPr>
          <w:ilvl w:val="0"/>
          <w:numId w:val="40"/>
        </w:numPr>
        <w:autoSpaceDE/>
        <w:autoSpaceDN/>
        <w:adjustRightInd/>
      </w:pPr>
      <w:r w:rsidRPr="008B7031">
        <w:rPr>
          <w:b/>
          <w:highlight w:val="yellow"/>
        </w:rPr>
        <w:t>Confocal microscopy</w:t>
      </w:r>
    </w:p>
    <w:p w14:paraId="71945D81" w14:textId="77777777" w:rsidR="00D91571" w:rsidRPr="00A75BE0" w:rsidRDefault="00D91571" w:rsidP="008B7031">
      <w:pPr>
        <w:pStyle w:val="ListParagraph"/>
        <w:widowControl/>
        <w:autoSpaceDE/>
        <w:autoSpaceDN/>
        <w:adjustRightInd/>
        <w:ind w:left="0"/>
      </w:pPr>
    </w:p>
    <w:p w14:paraId="243B6999" w14:textId="1B490FD9" w:rsidR="00F861A3" w:rsidRPr="00A75BE0" w:rsidRDefault="008B7031" w:rsidP="008B7031">
      <w:pPr>
        <w:pStyle w:val="ListParagraph"/>
        <w:ind w:left="0"/>
      </w:pPr>
      <w:r>
        <w:t>NOTE:</w:t>
      </w:r>
      <w:r w:rsidR="00F861A3" w:rsidRPr="00D70697">
        <w:t xml:space="preserve"> T</w:t>
      </w:r>
      <w:r w:rsidR="00F861A3" w:rsidRPr="00A75BE0">
        <w:t>he use of a confocal microscope and z-stack acquisition is critical for single-cell counting.</w:t>
      </w:r>
    </w:p>
    <w:p w14:paraId="164EDF03" w14:textId="77777777" w:rsidR="00F861A3" w:rsidRPr="00A75BE0" w:rsidRDefault="00F861A3" w:rsidP="008B7031">
      <w:pPr>
        <w:pStyle w:val="ListParagraph"/>
        <w:ind w:left="360"/>
      </w:pPr>
    </w:p>
    <w:p w14:paraId="32828C23" w14:textId="6C84D39A" w:rsidR="005E68D7" w:rsidRPr="00A75BE0" w:rsidRDefault="00F861A3" w:rsidP="008B7031">
      <w:pPr>
        <w:pStyle w:val="ListParagraph"/>
        <w:widowControl/>
        <w:numPr>
          <w:ilvl w:val="2"/>
          <w:numId w:val="40"/>
        </w:numPr>
        <w:tabs>
          <w:tab w:val="left" w:pos="1080"/>
          <w:tab w:val="left" w:pos="1350"/>
          <w:tab w:val="left" w:pos="1980"/>
        </w:tabs>
        <w:autoSpaceDE/>
        <w:autoSpaceDN/>
        <w:adjustRightInd/>
      </w:pPr>
      <w:r w:rsidRPr="00A75BE0">
        <w:t xml:space="preserve">Set acquisition parameters </w:t>
      </w:r>
      <w:r w:rsidR="00013BA9">
        <w:t>to be used</w:t>
      </w:r>
      <w:r w:rsidRPr="00A75BE0">
        <w:t xml:space="preserve"> </w:t>
      </w:r>
      <w:r>
        <w:t>throughout</w:t>
      </w:r>
      <w:r w:rsidRPr="00A75BE0">
        <w:t xml:space="preserve"> the study:</w:t>
      </w:r>
      <w:r w:rsidR="00013BA9">
        <w:t xml:space="preserve"> i</w:t>
      </w:r>
      <w:r w:rsidRPr="00A75BE0">
        <w:t xml:space="preserve">mage resolution </w:t>
      </w:r>
      <w:r w:rsidR="00013BA9">
        <w:t>(</w:t>
      </w:r>
      <w:r w:rsidRPr="00A75BE0">
        <w:t>1024x1024 or 2048x2048</w:t>
      </w:r>
      <w:r w:rsidR="00337DBF">
        <w:t xml:space="preserve"> pixels</w:t>
      </w:r>
      <w:r w:rsidR="00013BA9">
        <w:t xml:space="preserve">); </w:t>
      </w:r>
      <w:r w:rsidRPr="00A75BE0">
        <w:t>Optical path</w:t>
      </w:r>
      <w:r w:rsidR="00013BA9">
        <w:t xml:space="preserve"> and</w:t>
      </w:r>
      <w:r w:rsidRPr="00A75BE0">
        <w:t xml:space="preserve"> number of channels</w:t>
      </w:r>
      <w:r w:rsidR="00013BA9">
        <w:t>, which a</w:t>
      </w:r>
      <w:r w:rsidR="00337DBF">
        <w:t>re</w:t>
      </w:r>
      <w:r w:rsidR="00723892">
        <w:t xml:space="preserve"> a</w:t>
      </w:r>
      <w:r w:rsidR="00337DBF">
        <w:t xml:space="preserve"> function of the combination of secondary antibodies selected</w:t>
      </w:r>
      <w:r w:rsidR="00013BA9">
        <w:t>; s</w:t>
      </w:r>
      <w:r w:rsidRPr="00A75BE0">
        <w:t>can</w:t>
      </w:r>
      <w:r w:rsidR="00337DBF">
        <w:t>ning</w:t>
      </w:r>
      <w:r w:rsidRPr="00A75BE0">
        <w:t xml:space="preserve"> speed</w:t>
      </w:r>
      <w:r w:rsidR="00337DBF">
        <w:t xml:space="preserve"> (recommended scanning speed: 7-8)</w:t>
      </w:r>
      <w:r w:rsidR="00013BA9">
        <w:t>; and d</w:t>
      </w:r>
      <w:r w:rsidR="00FD5AE8" w:rsidRPr="00FD5AE8">
        <w:t xml:space="preserve">ifferential interference contrast </w:t>
      </w:r>
      <w:r w:rsidR="00FD5AE8">
        <w:t>(</w:t>
      </w:r>
      <w:r w:rsidR="005E68D7">
        <w:t>DIC</w:t>
      </w:r>
      <w:r w:rsidR="00FD5AE8">
        <w:t>)</w:t>
      </w:r>
      <w:r w:rsidR="005E68D7">
        <w:t xml:space="preserve"> channel</w:t>
      </w:r>
      <w:r w:rsidR="00013BA9">
        <w:t>.</w:t>
      </w:r>
    </w:p>
    <w:p w14:paraId="54803084" w14:textId="77777777" w:rsidR="00F861A3" w:rsidRPr="00A75BE0" w:rsidRDefault="00F861A3" w:rsidP="008B7031">
      <w:pPr>
        <w:pStyle w:val="ListParagraph"/>
        <w:tabs>
          <w:tab w:val="left" w:pos="1080"/>
          <w:tab w:val="left" w:pos="1350"/>
          <w:tab w:val="left" w:pos="1980"/>
        </w:tabs>
        <w:ind w:left="1980"/>
      </w:pPr>
    </w:p>
    <w:p w14:paraId="54D2238D" w14:textId="71132CAB" w:rsidR="00F861A3" w:rsidRPr="008C6E7C" w:rsidRDefault="00F861A3" w:rsidP="008B7031">
      <w:pPr>
        <w:pStyle w:val="ListParagraph"/>
        <w:widowControl/>
        <w:numPr>
          <w:ilvl w:val="1"/>
          <w:numId w:val="40"/>
        </w:numPr>
        <w:autoSpaceDE/>
        <w:autoSpaceDN/>
        <w:adjustRightInd/>
        <w:rPr>
          <w:highlight w:val="yellow"/>
        </w:rPr>
      </w:pPr>
      <w:r w:rsidRPr="008C6E7C">
        <w:rPr>
          <w:highlight w:val="yellow"/>
        </w:rPr>
        <w:t xml:space="preserve">Using sections stained with the primary antibodies and IgG control, set the detector sensitivity, laser power, and offset for </w:t>
      </w:r>
      <w:r w:rsidRPr="00730EC9">
        <w:rPr>
          <w:noProof/>
          <w:highlight w:val="yellow"/>
        </w:rPr>
        <w:t>each individual</w:t>
      </w:r>
      <w:r w:rsidRPr="008C6E7C">
        <w:rPr>
          <w:highlight w:val="yellow"/>
        </w:rPr>
        <w:t xml:space="preserve"> channel.</w:t>
      </w:r>
      <w:r w:rsidR="00104D94">
        <w:rPr>
          <w:highlight w:val="yellow"/>
        </w:rPr>
        <w:t xml:space="preserve"> The IgG control is used to minimize the background signal.</w:t>
      </w:r>
    </w:p>
    <w:p w14:paraId="1CAAABC5" w14:textId="77777777" w:rsidR="00F861A3" w:rsidRPr="00D71CC0" w:rsidRDefault="00F861A3" w:rsidP="008B7031">
      <w:pPr>
        <w:pStyle w:val="ListParagraph"/>
        <w:ind w:left="360"/>
      </w:pPr>
    </w:p>
    <w:p w14:paraId="5A8C6C59" w14:textId="77BD2813" w:rsidR="00F861A3" w:rsidRDefault="00F861A3" w:rsidP="008B7031">
      <w:pPr>
        <w:pStyle w:val="ListParagraph"/>
        <w:widowControl/>
        <w:numPr>
          <w:ilvl w:val="1"/>
          <w:numId w:val="40"/>
        </w:numPr>
        <w:autoSpaceDE/>
        <w:autoSpaceDN/>
        <w:adjustRightInd/>
        <w:rPr>
          <w:highlight w:val="yellow"/>
        </w:rPr>
      </w:pPr>
      <w:r w:rsidRPr="008C6E7C">
        <w:rPr>
          <w:highlight w:val="yellow"/>
        </w:rPr>
        <w:t>Set up the upper and lower positions for z-stack acquisition. Predetermine the thickness and number of stacks to acquire. These parameters should remain consistent throughout the study.</w:t>
      </w:r>
    </w:p>
    <w:p w14:paraId="5DF3FA4A" w14:textId="77777777" w:rsidR="00935AC9" w:rsidRPr="008C6E7C" w:rsidRDefault="00935AC9" w:rsidP="008B7031">
      <w:pPr>
        <w:pStyle w:val="ListParagraph"/>
        <w:widowControl/>
        <w:autoSpaceDE/>
        <w:autoSpaceDN/>
        <w:adjustRightInd/>
        <w:ind w:left="0"/>
        <w:rPr>
          <w:highlight w:val="yellow"/>
        </w:rPr>
      </w:pPr>
    </w:p>
    <w:p w14:paraId="58256C9F" w14:textId="3FD83544" w:rsidR="00F861A3" w:rsidRPr="008B7031" w:rsidRDefault="008B7031" w:rsidP="008B7031">
      <w:pPr>
        <w:pStyle w:val="ListParagraph"/>
        <w:ind w:left="0"/>
      </w:pPr>
      <w:r>
        <w:rPr>
          <w:highlight w:val="yellow"/>
        </w:rPr>
        <w:t>NOTE:</w:t>
      </w:r>
      <w:r w:rsidR="00F861A3" w:rsidRPr="008B7031">
        <w:rPr>
          <w:highlight w:val="yellow"/>
        </w:rPr>
        <w:t xml:space="preserve"> </w:t>
      </w:r>
      <w:r w:rsidRPr="008B7031">
        <w:rPr>
          <w:highlight w:val="yellow"/>
        </w:rPr>
        <w:t>W</w:t>
      </w:r>
      <w:r w:rsidR="00F861A3" w:rsidRPr="008B7031">
        <w:rPr>
          <w:highlight w:val="yellow"/>
        </w:rPr>
        <w:t xml:space="preserve">e </w:t>
      </w:r>
      <w:r w:rsidR="00104D94" w:rsidRPr="008B7031">
        <w:rPr>
          <w:highlight w:val="yellow"/>
        </w:rPr>
        <w:t xml:space="preserve">recommend </w:t>
      </w:r>
      <w:r w:rsidR="00F861A3" w:rsidRPr="008B7031">
        <w:rPr>
          <w:highlight w:val="yellow"/>
        </w:rPr>
        <w:t>imag</w:t>
      </w:r>
      <w:r w:rsidR="00104D94" w:rsidRPr="008B7031">
        <w:rPr>
          <w:highlight w:val="yellow"/>
        </w:rPr>
        <w:t>ing</w:t>
      </w:r>
      <w:r w:rsidR="00F861A3" w:rsidRPr="008B7031">
        <w:rPr>
          <w:highlight w:val="yellow"/>
        </w:rPr>
        <w:t xml:space="preserve"> </w:t>
      </w:r>
      <w:r w:rsidR="00F861A3" w:rsidRPr="008B7031">
        <w:rPr>
          <w:noProof/>
          <w:highlight w:val="yellow"/>
        </w:rPr>
        <w:t>8</w:t>
      </w:r>
      <w:r w:rsidR="00104D94" w:rsidRPr="008B7031">
        <w:rPr>
          <w:noProof/>
          <w:highlight w:val="yellow"/>
        </w:rPr>
        <w:t xml:space="preserve"> to 10</w:t>
      </w:r>
      <w:r w:rsidR="00F861A3" w:rsidRPr="008B7031">
        <w:rPr>
          <w:highlight w:val="yellow"/>
        </w:rPr>
        <w:t xml:space="preserve"> stacks of 1 </w:t>
      </w:r>
      <w:r w:rsidR="00F861A3" w:rsidRPr="008B7031">
        <w:rPr>
          <w:rFonts w:cstheme="minorHAnsi"/>
          <w:highlight w:val="yellow"/>
        </w:rPr>
        <w:t>µ</w:t>
      </w:r>
      <w:r w:rsidR="00F861A3" w:rsidRPr="008B7031">
        <w:rPr>
          <w:highlight w:val="yellow"/>
        </w:rPr>
        <w:t>m thickness.</w:t>
      </w:r>
      <w:r w:rsidR="00104D94" w:rsidRPr="008B7031">
        <w:rPr>
          <w:highlight w:val="yellow"/>
        </w:rPr>
        <w:t xml:space="preserve"> Stay consistent in the number of stacks imaged throughout the study.</w:t>
      </w:r>
    </w:p>
    <w:p w14:paraId="2EC4E4E2" w14:textId="77777777" w:rsidR="00F861A3" w:rsidRPr="00A75BE0" w:rsidRDefault="00F861A3" w:rsidP="008B7031"/>
    <w:p w14:paraId="528D72C4" w14:textId="21ED9CFD" w:rsidR="00F861A3" w:rsidRDefault="00F861A3" w:rsidP="008B7031">
      <w:pPr>
        <w:pStyle w:val="ListParagraph"/>
        <w:widowControl/>
        <w:numPr>
          <w:ilvl w:val="1"/>
          <w:numId w:val="40"/>
        </w:numPr>
        <w:autoSpaceDE/>
        <w:autoSpaceDN/>
        <w:adjustRightInd/>
      </w:pPr>
      <w:r w:rsidRPr="00A75BE0">
        <w:t>Image tissue sections stained with primary antibodies and IgG control</w:t>
      </w:r>
      <w:r w:rsidR="00F93E14">
        <w:t xml:space="preserve"> for all channels including DIC.</w:t>
      </w:r>
    </w:p>
    <w:p w14:paraId="3E4CF049" w14:textId="58BEBB6B" w:rsidR="00B3477F" w:rsidRDefault="00B3477F" w:rsidP="008B7031">
      <w:pPr>
        <w:pStyle w:val="ListParagraph"/>
        <w:widowControl/>
        <w:autoSpaceDE/>
        <w:autoSpaceDN/>
        <w:adjustRightInd/>
        <w:ind w:left="360"/>
      </w:pPr>
    </w:p>
    <w:p w14:paraId="340B2710" w14:textId="440F5688" w:rsidR="005E68D7" w:rsidRDefault="00B3477F" w:rsidP="008B7031">
      <w:pPr>
        <w:pStyle w:val="ListParagraph"/>
        <w:widowControl/>
        <w:numPr>
          <w:ilvl w:val="1"/>
          <w:numId w:val="40"/>
        </w:numPr>
        <w:autoSpaceDE/>
        <w:autoSpaceDN/>
        <w:adjustRightInd/>
      </w:pPr>
      <w:r>
        <w:t>Label at least one image with a scale bar for image calibration during single cell counting.</w:t>
      </w:r>
    </w:p>
    <w:p w14:paraId="07F8D9FE" w14:textId="77777777" w:rsidR="00D91571" w:rsidRDefault="00D91571" w:rsidP="008B7031">
      <w:pPr>
        <w:pStyle w:val="ListParagraph"/>
        <w:widowControl/>
        <w:autoSpaceDE/>
        <w:autoSpaceDN/>
        <w:adjustRightInd/>
        <w:ind w:left="0"/>
      </w:pPr>
    </w:p>
    <w:p w14:paraId="169AB7A7" w14:textId="31F3FA7C" w:rsidR="005E68D7" w:rsidRPr="00935AC9" w:rsidRDefault="005E68D7" w:rsidP="008B7031">
      <w:pPr>
        <w:numPr>
          <w:ilvl w:val="0"/>
          <w:numId w:val="40"/>
        </w:numPr>
        <w:rPr>
          <w:b/>
        </w:rPr>
      </w:pPr>
      <w:r w:rsidRPr="00935AC9">
        <w:rPr>
          <w:b/>
        </w:rPr>
        <w:t>Single cell counting</w:t>
      </w:r>
    </w:p>
    <w:p w14:paraId="3B235DB9" w14:textId="77777777" w:rsidR="005E68D7" w:rsidRPr="00A75BE0" w:rsidRDefault="005E68D7" w:rsidP="008B7031"/>
    <w:p w14:paraId="08AC5ED6" w14:textId="0A405B2D" w:rsidR="00F861A3" w:rsidRDefault="005E68D7" w:rsidP="008B7031">
      <w:pPr>
        <w:widowControl/>
        <w:numPr>
          <w:ilvl w:val="1"/>
          <w:numId w:val="40"/>
        </w:numPr>
        <w:autoSpaceDE/>
        <w:autoSpaceDN/>
        <w:adjustRightInd/>
      </w:pPr>
      <w:r>
        <w:lastRenderedPageBreak/>
        <w:t xml:space="preserve">Install and open ImageJ. If necessary, download </w:t>
      </w:r>
      <w:r w:rsidRPr="000C0161">
        <w:rPr>
          <w:b/>
        </w:rPr>
        <w:t>Plugins</w:t>
      </w:r>
      <w:r>
        <w:t xml:space="preserve"> in the section </w:t>
      </w:r>
      <w:r w:rsidR="001F4CA1" w:rsidRPr="000C0161">
        <w:rPr>
          <w:b/>
        </w:rPr>
        <w:t>Download</w:t>
      </w:r>
      <w:r w:rsidR="001F4CA1">
        <w:t xml:space="preserve"> &gt; </w:t>
      </w:r>
      <w:proofErr w:type="spellStart"/>
      <w:r w:rsidRPr="000C0161">
        <w:rPr>
          <w:b/>
        </w:rPr>
        <w:t>Input/Output</w:t>
      </w:r>
      <w:proofErr w:type="spellEnd"/>
      <w:r>
        <w:t xml:space="preserve"> </w:t>
      </w:r>
      <w:r w:rsidR="001F4CA1">
        <w:t xml:space="preserve">of the ImageJ website </w:t>
      </w:r>
      <w:r>
        <w:t xml:space="preserve">to open the image file generated depending of the </w:t>
      </w:r>
      <w:r w:rsidR="001F4CA1">
        <w:t>format of the images generated by the</w:t>
      </w:r>
      <w:r>
        <w:t xml:space="preserve"> confocal microscope.</w:t>
      </w:r>
    </w:p>
    <w:p w14:paraId="6ACFD4DC" w14:textId="392BE4E0" w:rsidR="005E68D7" w:rsidRDefault="005E68D7" w:rsidP="008B7031">
      <w:pPr>
        <w:widowControl/>
        <w:autoSpaceDE/>
        <w:autoSpaceDN/>
        <w:adjustRightInd/>
        <w:ind w:left="360"/>
      </w:pPr>
    </w:p>
    <w:p w14:paraId="63F849C7" w14:textId="2BA07E78" w:rsidR="005E68D7" w:rsidRDefault="005E68D7" w:rsidP="008B7031">
      <w:pPr>
        <w:widowControl/>
        <w:numPr>
          <w:ilvl w:val="1"/>
          <w:numId w:val="40"/>
        </w:numPr>
        <w:autoSpaceDE/>
        <w:autoSpaceDN/>
        <w:adjustRightInd/>
      </w:pPr>
      <w:r>
        <w:t>Open the image file in ImageJ.</w:t>
      </w:r>
    </w:p>
    <w:p w14:paraId="43CFEF53" w14:textId="4A685B0F" w:rsidR="00B3477F" w:rsidRDefault="00B3477F" w:rsidP="008B7031">
      <w:pPr>
        <w:widowControl/>
        <w:autoSpaceDE/>
        <w:autoSpaceDN/>
        <w:adjustRightInd/>
        <w:ind w:left="360"/>
      </w:pPr>
    </w:p>
    <w:p w14:paraId="207A2AB0" w14:textId="7627E479" w:rsidR="00B3477F" w:rsidRPr="00A75BE0" w:rsidRDefault="00B3477F" w:rsidP="008B7031">
      <w:pPr>
        <w:widowControl/>
        <w:numPr>
          <w:ilvl w:val="1"/>
          <w:numId w:val="40"/>
        </w:numPr>
        <w:autoSpaceDE/>
        <w:autoSpaceDN/>
        <w:adjustRightInd/>
      </w:pPr>
      <w:r>
        <w:t xml:space="preserve">Calibrate the image with a reference scale bar using the image generated in </w:t>
      </w:r>
      <w:r w:rsidRPr="00935AC9">
        <w:rPr>
          <w:b/>
        </w:rPr>
        <w:t>6.6</w:t>
      </w:r>
      <w:r>
        <w:t>.</w:t>
      </w:r>
    </w:p>
    <w:p w14:paraId="09DE3191" w14:textId="77777777" w:rsidR="005E68D7" w:rsidRDefault="005E68D7" w:rsidP="008B7031">
      <w:pPr>
        <w:widowControl/>
        <w:autoSpaceDE/>
        <w:autoSpaceDN/>
        <w:adjustRightInd/>
        <w:ind w:left="360"/>
        <w:rPr>
          <w:highlight w:val="yellow"/>
        </w:rPr>
      </w:pPr>
    </w:p>
    <w:p w14:paraId="57BEFB2D" w14:textId="14568ACE" w:rsidR="00F861A3" w:rsidRDefault="00F93E14" w:rsidP="008B7031">
      <w:pPr>
        <w:widowControl/>
        <w:numPr>
          <w:ilvl w:val="1"/>
          <w:numId w:val="40"/>
        </w:numPr>
        <w:autoSpaceDE/>
        <w:autoSpaceDN/>
        <w:adjustRightInd/>
      </w:pPr>
      <w:r w:rsidRPr="00935AC9">
        <w:t>D</w:t>
      </w:r>
      <w:r w:rsidR="005E68D7" w:rsidRPr="00935AC9">
        <w:t>elineate</w:t>
      </w:r>
      <w:r w:rsidRPr="00935AC9">
        <w:t xml:space="preserve"> the region of interest</w:t>
      </w:r>
      <w:r w:rsidR="005E68D7" w:rsidRPr="00935AC9">
        <w:t xml:space="preserve"> </w:t>
      </w:r>
      <w:r w:rsidRPr="00935AC9">
        <w:t xml:space="preserve">in which single cell counting will be performed </w:t>
      </w:r>
      <w:r w:rsidR="005E68D7" w:rsidRPr="00935AC9">
        <w:t>using the DIC channel (</w:t>
      </w:r>
      <w:r w:rsidR="008B7031" w:rsidRPr="008B7031">
        <w:rPr>
          <w:b/>
        </w:rPr>
        <w:t>Figure 4</w:t>
      </w:r>
      <w:r w:rsidR="005E68D7" w:rsidRPr="00935AC9">
        <w:t>).</w:t>
      </w:r>
    </w:p>
    <w:p w14:paraId="4D272744" w14:textId="77777777" w:rsidR="00935AC9" w:rsidRPr="00935AC9" w:rsidRDefault="00935AC9" w:rsidP="008B7031">
      <w:pPr>
        <w:widowControl/>
        <w:autoSpaceDE/>
        <w:autoSpaceDN/>
        <w:adjustRightInd/>
      </w:pPr>
    </w:p>
    <w:p w14:paraId="051B23DF" w14:textId="28942888" w:rsidR="00D91571" w:rsidRPr="00D70697" w:rsidRDefault="008B7031" w:rsidP="008B7031">
      <w:pPr>
        <w:widowControl/>
        <w:autoSpaceDE/>
        <w:autoSpaceDN/>
        <w:adjustRightInd/>
      </w:pPr>
      <w:r>
        <w:t>NOTE:</w:t>
      </w:r>
      <w:r w:rsidR="00F93E14" w:rsidRPr="00D70697">
        <w:t xml:space="preserve"> One region can be delineated at a time. Depending of the experimental questions, single cell counting can be performed in the entire lesion area (see </w:t>
      </w:r>
      <w:r w:rsidR="00F93E14" w:rsidRPr="00D70697">
        <w:rPr>
          <w:b/>
        </w:rPr>
        <w:t>7.3.1</w:t>
      </w:r>
      <w:r w:rsidR="00F93E14" w:rsidRPr="00D70697">
        <w:t xml:space="preserve">) and/or in a sublocation of the lesion. For example, investigation of the fibrous cap area (see </w:t>
      </w:r>
      <w:r w:rsidR="00F93E14" w:rsidRPr="00D70697">
        <w:rPr>
          <w:b/>
        </w:rPr>
        <w:t>7.3.2</w:t>
      </w:r>
      <w:r w:rsidR="00F93E14" w:rsidRPr="00D70697">
        <w:t>) is particularly relevant since its cellular composition is an important index of lesion propensity to rupture.</w:t>
      </w:r>
    </w:p>
    <w:p w14:paraId="32141F50" w14:textId="77777777" w:rsidR="00D91571" w:rsidRPr="00935AC9" w:rsidRDefault="00D91571" w:rsidP="008B7031">
      <w:pPr>
        <w:widowControl/>
        <w:autoSpaceDE/>
        <w:autoSpaceDN/>
        <w:adjustRightInd/>
      </w:pPr>
    </w:p>
    <w:p w14:paraId="4C7CA12E" w14:textId="133AE41C" w:rsidR="00F93E14" w:rsidRPr="00935AC9" w:rsidRDefault="00F93E14" w:rsidP="008B7031">
      <w:pPr>
        <w:widowControl/>
        <w:numPr>
          <w:ilvl w:val="2"/>
          <w:numId w:val="40"/>
        </w:numPr>
        <w:autoSpaceDE/>
        <w:autoSpaceDN/>
        <w:adjustRightInd/>
      </w:pPr>
      <w:r w:rsidRPr="00935AC9">
        <w:t>Delineate the lesion area by following the lumen border (</w:t>
      </w:r>
      <w:r w:rsidR="008B7031" w:rsidRPr="008B7031">
        <w:rPr>
          <w:b/>
        </w:rPr>
        <w:t>Figure 4A</w:t>
      </w:r>
      <w:r w:rsidRPr="00935AC9">
        <w:t>; white arrows) and the internal elastic lamina (</w:t>
      </w:r>
      <w:r w:rsidR="008B7031" w:rsidRPr="008B7031">
        <w:rPr>
          <w:b/>
        </w:rPr>
        <w:t>Figure 4A</w:t>
      </w:r>
      <w:r w:rsidRPr="00935AC9">
        <w:t>; yellow arrows) visible on the DIC image.</w:t>
      </w:r>
    </w:p>
    <w:p w14:paraId="43C21512" w14:textId="77777777" w:rsidR="00D91571" w:rsidRDefault="00D91571" w:rsidP="008B7031">
      <w:pPr>
        <w:widowControl/>
        <w:autoSpaceDE/>
        <w:autoSpaceDN/>
        <w:adjustRightInd/>
      </w:pPr>
    </w:p>
    <w:p w14:paraId="38471369" w14:textId="37BC67EB" w:rsidR="00F62EAB" w:rsidRDefault="00F62EAB" w:rsidP="008B7031">
      <w:pPr>
        <w:widowControl/>
        <w:numPr>
          <w:ilvl w:val="2"/>
          <w:numId w:val="40"/>
        </w:numPr>
        <w:autoSpaceDE/>
        <w:autoSpaceDN/>
        <w:adjustRightInd/>
      </w:pPr>
      <w:r>
        <w:t>For analysis of the fibrous cap area, determine the border distant of 30</w:t>
      </w:r>
      <w:r w:rsidR="00D70697">
        <w:t xml:space="preserve"> </w:t>
      </w:r>
      <w:proofErr w:type="spellStart"/>
      <w:r w:rsidR="00D70697">
        <w:t>μ</w:t>
      </w:r>
      <w:r>
        <w:t>m</w:t>
      </w:r>
      <w:proofErr w:type="spellEnd"/>
      <w:r>
        <w:t xml:space="preserve"> from the lumen and trace the border (</w:t>
      </w:r>
      <w:r w:rsidR="008B7031" w:rsidRPr="008B7031">
        <w:rPr>
          <w:b/>
        </w:rPr>
        <w:t>Figure 4B</w:t>
      </w:r>
      <w:r w:rsidRPr="00935AC9">
        <w:rPr>
          <w:b/>
        </w:rPr>
        <w:t>-D</w:t>
      </w:r>
      <w:r>
        <w:t>).</w:t>
      </w:r>
    </w:p>
    <w:p w14:paraId="55BF0C12" w14:textId="77777777" w:rsidR="00935AC9" w:rsidRDefault="00935AC9" w:rsidP="008B7031">
      <w:pPr>
        <w:widowControl/>
        <w:autoSpaceDE/>
        <w:autoSpaceDN/>
        <w:adjustRightInd/>
        <w:rPr>
          <w:u w:val="single"/>
        </w:rPr>
      </w:pPr>
    </w:p>
    <w:p w14:paraId="72631B25" w14:textId="65377149" w:rsidR="00F62EAB" w:rsidRDefault="008B7031" w:rsidP="008B7031">
      <w:pPr>
        <w:widowControl/>
        <w:autoSpaceDE/>
        <w:autoSpaceDN/>
        <w:adjustRightInd/>
      </w:pPr>
      <w:r>
        <w:t>NOTE:</w:t>
      </w:r>
      <w:r w:rsidR="00F62EAB" w:rsidRPr="00D70697">
        <w:t xml:space="preserve"> </w:t>
      </w:r>
      <w:r w:rsidR="00F62EAB">
        <w:t>The fibrous cap area is classically defined as the region enriched in ACTA2+ cells and collagen underlaying the lumen (</w:t>
      </w:r>
      <w:r w:rsidRPr="008B7031">
        <w:rPr>
          <w:b/>
        </w:rPr>
        <w:t>Figure 4B</w:t>
      </w:r>
      <w:r w:rsidR="00F62EAB">
        <w:t>). T</w:t>
      </w:r>
      <w:r w:rsidR="001322F7">
        <w:t>he</w:t>
      </w:r>
      <w:r w:rsidR="00F62EAB">
        <w:t xml:space="preserve"> enrichment in ACTA2+ cell and collagen </w:t>
      </w:r>
      <w:proofErr w:type="gramStart"/>
      <w:r w:rsidR="00F62EAB">
        <w:t>plays</w:t>
      </w:r>
      <w:proofErr w:type="gramEnd"/>
      <w:r w:rsidR="00F62EAB">
        <w:t xml:space="preserve"> a critical role in lesion stability. Previous studies have determined that the ACTA2+ cell rich fibrous cap area averages a thickness of 30 </w:t>
      </w:r>
      <w:proofErr w:type="spellStart"/>
      <w:r w:rsidR="00D70697">
        <w:t>μ</w:t>
      </w:r>
      <w:r w:rsidR="00F62EAB">
        <w:t>m</w:t>
      </w:r>
      <w:proofErr w:type="spellEnd"/>
      <w:r w:rsidR="00F62EAB">
        <w:t xml:space="preserve"> from the lumen in </w:t>
      </w:r>
      <w:r w:rsidR="001F4CA1">
        <w:t xml:space="preserve">SMC-lineage tracing </w:t>
      </w:r>
      <w:proofErr w:type="spellStart"/>
      <w:r w:rsidR="00F62EAB">
        <w:t>ApoE</w:t>
      </w:r>
      <w:proofErr w:type="spellEnd"/>
      <w:r w:rsidR="00F62EAB" w:rsidRPr="00935AC9">
        <w:rPr>
          <w:vertAlign w:val="superscript"/>
        </w:rPr>
        <w:t>-/-</w:t>
      </w:r>
      <w:r w:rsidR="00F62EAB">
        <w:t xml:space="preserve"> mice fed a high-fat diet for 18 to 26 weeks</w:t>
      </w:r>
      <w:r w:rsidR="00B3477F">
        <w:t xml:space="preserve"> (</w:t>
      </w:r>
      <w:r w:rsidRPr="008B7031">
        <w:rPr>
          <w:b/>
        </w:rPr>
        <w:t>Figure 4C</w:t>
      </w:r>
      <w:r w:rsidR="00B3477F">
        <w:t>)</w:t>
      </w:r>
      <w:r w:rsidR="00F62EAB">
        <w:t xml:space="preserve">. Thus, meticulous characterization of the effects of genetic manipulation or </w:t>
      </w:r>
      <w:r w:rsidR="00B3477F">
        <w:t xml:space="preserve">pharmacological treatment on the fibrous cap area cellular composition is remarkably relevant. </w:t>
      </w:r>
    </w:p>
    <w:p w14:paraId="20C1ECEF" w14:textId="296CC84D" w:rsidR="00B3477F" w:rsidRDefault="00B3477F" w:rsidP="008B7031">
      <w:pPr>
        <w:widowControl/>
        <w:autoSpaceDE/>
        <w:autoSpaceDN/>
        <w:adjustRightInd/>
      </w:pPr>
    </w:p>
    <w:p w14:paraId="4D4CFBDA" w14:textId="20E0A8A8" w:rsidR="00B3477F" w:rsidRPr="00935AC9" w:rsidRDefault="00B3477F" w:rsidP="008B7031">
      <w:pPr>
        <w:widowControl/>
        <w:numPr>
          <w:ilvl w:val="1"/>
          <w:numId w:val="40"/>
        </w:numPr>
        <w:autoSpaceDE/>
        <w:autoSpaceDN/>
        <w:adjustRightInd/>
        <w:rPr>
          <w:highlight w:val="yellow"/>
        </w:rPr>
      </w:pPr>
      <w:r w:rsidRPr="00935AC9">
        <w:rPr>
          <w:highlight w:val="yellow"/>
        </w:rPr>
        <w:t xml:space="preserve">Open the </w:t>
      </w:r>
      <w:r w:rsidRPr="000C0161">
        <w:rPr>
          <w:b/>
          <w:highlight w:val="yellow"/>
        </w:rPr>
        <w:t>Channels Tools</w:t>
      </w:r>
      <w:r w:rsidRPr="00935AC9">
        <w:rPr>
          <w:highlight w:val="yellow"/>
        </w:rPr>
        <w:t xml:space="preserve"> panel (</w:t>
      </w:r>
      <w:r w:rsidRPr="000C0161">
        <w:rPr>
          <w:b/>
          <w:highlight w:val="yellow"/>
        </w:rPr>
        <w:t>Image</w:t>
      </w:r>
      <w:r w:rsidRPr="00935AC9">
        <w:rPr>
          <w:highlight w:val="yellow"/>
        </w:rPr>
        <w:t xml:space="preserve"> &gt;</w:t>
      </w:r>
      <w:r w:rsidRPr="000C0161">
        <w:rPr>
          <w:b/>
          <w:highlight w:val="yellow"/>
        </w:rPr>
        <w:t xml:space="preserve"> Color</w:t>
      </w:r>
      <w:r w:rsidRPr="00935AC9">
        <w:rPr>
          <w:highlight w:val="yellow"/>
        </w:rPr>
        <w:t xml:space="preserve"> &gt; </w:t>
      </w:r>
      <w:r w:rsidRPr="000C0161">
        <w:rPr>
          <w:b/>
          <w:highlight w:val="yellow"/>
        </w:rPr>
        <w:t>Channel Tools</w:t>
      </w:r>
      <w:r w:rsidRPr="00935AC9">
        <w:rPr>
          <w:highlight w:val="yellow"/>
        </w:rPr>
        <w:t xml:space="preserve">) </w:t>
      </w:r>
      <w:r w:rsidR="00760616">
        <w:rPr>
          <w:highlight w:val="yellow"/>
        </w:rPr>
        <w:t>and</w:t>
      </w:r>
      <w:r w:rsidRPr="00935AC9">
        <w:rPr>
          <w:highlight w:val="yellow"/>
        </w:rPr>
        <w:t xml:space="preserve"> pseudo-color the different staining channels</w:t>
      </w:r>
      <w:r w:rsidR="00FB609E">
        <w:rPr>
          <w:highlight w:val="yellow"/>
        </w:rPr>
        <w:t xml:space="preserve"> (</w:t>
      </w:r>
      <w:r w:rsidR="008B7031" w:rsidRPr="008B7031">
        <w:rPr>
          <w:b/>
          <w:highlight w:val="yellow"/>
        </w:rPr>
        <w:t>Figure 5A</w:t>
      </w:r>
      <w:r w:rsidR="00FB609E" w:rsidRPr="008B7031">
        <w:rPr>
          <w:highlight w:val="yellow"/>
        </w:rPr>
        <w:t>; box 1</w:t>
      </w:r>
      <w:r w:rsidR="00FB609E">
        <w:rPr>
          <w:highlight w:val="yellow"/>
        </w:rPr>
        <w:t>)</w:t>
      </w:r>
      <w:r w:rsidRPr="00935AC9">
        <w:rPr>
          <w:highlight w:val="yellow"/>
        </w:rPr>
        <w:t>.</w:t>
      </w:r>
    </w:p>
    <w:p w14:paraId="38CE2657" w14:textId="5348EFEE" w:rsidR="00B3477F" w:rsidRPr="00935AC9" w:rsidRDefault="00B3477F" w:rsidP="008B7031">
      <w:pPr>
        <w:widowControl/>
        <w:autoSpaceDE/>
        <w:autoSpaceDN/>
        <w:adjustRightInd/>
        <w:ind w:left="360"/>
        <w:rPr>
          <w:highlight w:val="yellow"/>
        </w:rPr>
      </w:pPr>
    </w:p>
    <w:p w14:paraId="30296F34" w14:textId="2A07F747" w:rsidR="00B3477F" w:rsidRPr="00935AC9" w:rsidRDefault="00B3477F" w:rsidP="008B7031">
      <w:pPr>
        <w:widowControl/>
        <w:numPr>
          <w:ilvl w:val="1"/>
          <w:numId w:val="40"/>
        </w:numPr>
        <w:autoSpaceDE/>
        <w:autoSpaceDN/>
        <w:adjustRightInd/>
        <w:rPr>
          <w:highlight w:val="yellow"/>
        </w:rPr>
      </w:pPr>
      <w:r w:rsidRPr="00935AC9">
        <w:rPr>
          <w:highlight w:val="yellow"/>
        </w:rPr>
        <w:t xml:space="preserve">Merge the color channels </w:t>
      </w:r>
      <w:r w:rsidR="00DD1622" w:rsidRPr="00935AC9">
        <w:rPr>
          <w:highlight w:val="yellow"/>
        </w:rPr>
        <w:t>(</w:t>
      </w:r>
      <w:r w:rsidR="00DD1622" w:rsidRPr="000C0161">
        <w:rPr>
          <w:b/>
          <w:highlight w:val="yellow"/>
        </w:rPr>
        <w:t>Image</w:t>
      </w:r>
      <w:r w:rsidR="00DD1622" w:rsidRPr="00935AC9">
        <w:rPr>
          <w:highlight w:val="yellow"/>
        </w:rPr>
        <w:t xml:space="preserve"> &gt; </w:t>
      </w:r>
      <w:r w:rsidR="00DD1622" w:rsidRPr="000C0161">
        <w:rPr>
          <w:b/>
          <w:highlight w:val="yellow"/>
        </w:rPr>
        <w:t>Color</w:t>
      </w:r>
      <w:r w:rsidR="00DD1622" w:rsidRPr="00935AC9">
        <w:rPr>
          <w:highlight w:val="yellow"/>
        </w:rPr>
        <w:t xml:space="preserve"> &gt; </w:t>
      </w:r>
      <w:r w:rsidR="00DD1622" w:rsidRPr="000C0161">
        <w:rPr>
          <w:b/>
          <w:highlight w:val="yellow"/>
        </w:rPr>
        <w:t>Merge Colors</w:t>
      </w:r>
      <w:r w:rsidR="00DD1622" w:rsidRPr="00935AC9">
        <w:rPr>
          <w:highlight w:val="yellow"/>
        </w:rPr>
        <w:t>) (</w:t>
      </w:r>
      <w:r w:rsidR="008B7031" w:rsidRPr="008B7031">
        <w:rPr>
          <w:b/>
          <w:highlight w:val="yellow"/>
        </w:rPr>
        <w:t>Figure 5A</w:t>
      </w:r>
      <w:r w:rsidR="00DD1622" w:rsidRPr="008B7031">
        <w:rPr>
          <w:highlight w:val="yellow"/>
        </w:rPr>
        <w:t>; box 2</w:t>
      </w:r>
      <w:r w:rsidR="00DD1622" w:rsidRPr="00935AC9">
        <w:rPr>
          <w:highlight w:val="yellow"/>
        </w:rPr>
        <w:t>). All channels should be visible on the same image (</w:t>
      </w:r>
      <w:r w:rsidR="008B7031" w:rsidRPr="008B7031">
        <w:rPr>
          <w:b/>
          <w:highlight w:val="yellow"/>
        </w:rPr>
        <w:t>Figure 5B</w:t>
      </w:r>
      <w:r w:rsidR="00DD1622" w:rsidRPr="00935AC9">
        <w:rPr>
          <w:highlight w:val="yellow"/>
        </w:rPr>
        <w:t xml:space="preserve">). </w:t>
      </w:r>
      <w:r w:rsidR="001F4CA1">
        <w:rPr>
          <w:highlight w:val="yellow"/>
        </w:rPr>
        <w:t>Turn on and off</w:t>
      </w:r>
      <w:r w:rsidR="00DD1622" w:rsidRPr="00935AC9">
        <w:rPr>
          <w:highlight w:val="yellow"/>
        </w:rPr>
        <w:t xml:space="preserve"> individual color channel</w:t>
      </w:r>
      <w:r w:rsidR="001F4CA1">
        <w:rPr>
          <w:highlight w:val="yellow"/>
        </w:rPr>
        <w:t>s</w:t>
      </w:r>
      <w:r w:rsidR="00DD1622" w:rsidRPr="00935AC9">
        <w:rPr>
          <w:highlight w:val="yellow"/>
        </w:rPr>
        <w:t xml:space="preserve"> using the</w:t>
      </w:r>
      <w:r w:rsidR="00DD1622" w:rsidRPr="000C0161">
        <w:rPr>
          <w:highlight w:val="yellow"/>
        </w:rPr>
        <w:t xml:space="preserve"> </w:t>
      </w:r>
      <w:r w:rsidR="00DD1622" w:rsidRPr="000C0161">
        <w:rPr>
          <w:b/>
          <w:highlight w:val="yellow"/>
        </w:rPr>
        <w:t xml:space="preserve">Channel </w:t>
      </w:r>
      <w:r w:rsidR="000C0161" w:rsidRPr="000C0161">
        <w:rPr>
          <w:b/>
          <w:highlight w:val="yellow"/>
        </w:rPr>
        <w:t>T</w:t>
      </w:r>
      <w:r w:rsidR="000C0161" w:rsidRPr="000C0161">
        <w:rPr>
          <w:b/>
          <w:highlight w:val="yellow"/>
        </w:rPr>
        <w:t>ool</w:t>
      </w:r>
      <w:r w:rsidR="000C0161">
        <w:rPr>
          <w:highlight w:val="yellow"/>
        </w:rPr>
        <w:t>s</w:t>
      </w:r>
      <w:r w:rsidR="000C0161" w:rsidRPr="000C0161">
        <w:rPr>
          <w:highlight w:val="yellow"/>
        </w:rPr>
        <w:t xml:space="preserve"> </w:t>
      </w:r>
      <w:r w:rsidR="00DD1622" w:rsidRPr="00935AC9">
        <w:rPr>
          <w:highlight w:val="yellow"/>
        </w:rPr>
        <w:t>panel (</w:t>
      </w:r>
      <w:r w:rsidR="008B7031" w:rsidRPr="008B7031">
        <w:rPr>
          <w:b/>
          <w:highlight w:val="yellow"/>
        </w:rPr>
        <w:t>Figure 5A</w:t>
      </w:r>
      <w:r w:rsidR="00DD1622" w:rsidRPr="008B7031">
        <w:rPr>
          <w:highlight w:val="yellow"/>
        </w:rPr>
        <w:t>; box 1</w:t>
      </w:r>
      <w:r w:rsidR="00DD1622" w:rsidRPr="00935AC9">
        <w:rPr>
          <w:highlight w:val="yellow"/>
        </w:rPr>
        <w:t>).</w:t>
      </w:r>
    </w:p>
    <w:p w14:paraId="6D540280" w14:textId="5022E13C" w:rsidR="00DD1622" w:rsidRPr="00935AC9" w:rsidRDefault="00DD1622" w:rsidP="008B7031">
      <w:pPr>
        <w:widowControl/>
        <w:autoSpaceDE/>
        <w:autoSpaceDN/>
        <w:adjustRightInd/>
        <w:ind w:left="360"/>
        <w:rPr>
          <w:highlight w:val="yellow"/>
        </w:rPr>
      </w:pPr>
    </w:p>
    <w:p w14:paraId="1B67BB4C" w14:textId="5F93C168" w:rsidR="005A561B" w:rsidRPr="00935AC9" w:rsidRDefault="005A561B" w:rsidP="008B7031">
      <w:pPr>
        <w:widowControl/>
        <w:numPr>
          <w:ilvl w:val="1"/>
          <w:numId w:val="40"/>
        </w:numPr>
        <w:autoSpaceDE/>
        <w:autoSpaceDN/>
        <w:adjustRightInd/>
        <w:rPr>
          <w:highlight w:val="yellow"/>
        </w:rPr>
      </w:pPr>
      <w:r w:rsidRPr="00935AC9">
        <w:rPr>
          <w:highlight w:val="yellow"/>
        </w:rPr>
        <w:t>Set up the counting tool</w:t>
      </w:r>
      <w:r w:rsidR="00723892">
        <w:rPr>
          <w:highlight w:val="yellow"/>
        </w:rPr>
        <w:t>.</w:t>
      </w:r>
    </w:p>
    <w:p w14:paraId="21D770A5" w14:textId="77777777" w:rsidR="00935AC9" w:rsidRDefault="00935AC9" w:rsidP="008B7031">
      <w:pPr>
        <w:widowControl/>
        <w:autoSpaceDE/>
        <w:autoSpaceDN/>
        <w:adjustRightInd/>
        <w:rPr>
          <w:highlight w:val="yellow"/>
        </w:rPr>
      </w:pPr>
    </w:p>
    <w:p w14:paraId="7C10A841" w14:textId="157C22B4" w:rsidR="005A561B" w:rsidRPr="00935AC9" w:rsidRDefault="00DD1622" w:rsidP="008B7031">
      <w:pPr>
        <w:widowControl/>
        <w:numPr>
          <w:ilvl w:val="2"/>
          <w:numId w:val="40"/>
        </w:numPr>
        <w:autoSpaceDE/>
        <w:autoSpaceDN/>
        <w:adjustRightInd/>
        <w:rPr>
          <w:highlight w:val="yellow"/>
        </w:rPr>
      </w:pPr>
      <w:r w:rsidRPr="00935AC9">
        <w:rPr>
          <w:highlight w:val="yellow"/>
        </w:rPr>
        <w:t>Right click on the</w:t>
      </w:r>
      <w:r w:rsidRPr="000C0161">
        <w:rPr>
          <w:b/>
          <w:highlight w:val="yellow"/>
        </w:rPr>
        <w:t xml:space="preserve"> Counting </w:t>
      </w:r>
      <w:r w:rsidRPr="00935AC9">
        <w:rPr>
          <w:highlight w:val="yellow"/>
        </w:rPr>
        <w:t>icon in the tool bar (</w:t>
      </w:r>
      <w:r w:rsidR="008B7031" w:rsidRPr="008B7031">
        <w:rPr>
          <w:b/>
          <w:highlight w:val="yellow"/>
        </w:rPr>
        <w:t>Figure 5C</w:t>
      </w:r>
      <w:r w:rsidRPr="008B7031">
        <w:rPr>
          <w:highlight w:val="yellow"/>
        </w:rPr>
        <w:t>; box 1</w:t>
      </w:r>
      <w:r w:rsidRPr="00935AC9">
        <w:rPr>
          <w:highlight w:val="yellow"/>
        </w:rPr>
        <w:t xml:space="preserve">) </w:t>
      </w:r>
      <w:r w:rsidR="005A561B" w:rsidRPr="00935AC9">
        <w:rPr>
          <w:highlight w:val="yellow"/>
        </w:rPr>
        <w:t xml:space="preserve">and </w:t>
      </w:r>
      <w:r w:rsidRPr="00935AC9">
        <w:rPr>
          <w:highlight w:val="yellow"/>
        </w:rPr>
        <w:t xml:space="preserve">select </w:t>
      </w:r>
      <w:r w:rsidRPr="000C0161">
        <w:rPr>
          <w:b/>
          <w:highlight w:val="yellow"/>
        </w:rPr>
        <w:t>Multi-Point Tool</w:t>
      </w:r>
      <w:r w:rsidRPr="00935AC9">
        <w:rPr>
          <w:highlight w:val="yellow"/>
        </w:rPr>
        <w:t xml:space="preserve">. </w:t>
      </w:r>
    </w:p>
    <w:p w14:paraId="62D83846" w14:textId="77777777" w:rsidR="00935AC9" w:rsidRDefault="00935AC9" w:rsidP="008B7031">
      <w:pPr>
        <w:widowControl/>
        <w:autoSpaceDE/>
        <w:autoSpaceDN/>
        <w:adjustRightInd/>
        <w:rPr>
          <w:highlight w:val="yellow"/>
        </w:rPr>
      </w:pPr>
    </w:p>
    <w:p w14:paraId="6527A0FF" w14:textId="564C207E" w:rsidR="00DD1622" w:rsidRPr="00935AC9" w:rsidRDefault="00DD1622" w:rsidP="008B7031">
      <w:pPr>
        <w:widowControl/>
        <w:numPr>
          <w:ilvl w:val="2"/>
          <w:numId w:val="40"/>
        </w:numPr>
        <w:autoSpaceDE/>
        <w:autoSpaceDN/>
        <w:adjustRightInd/>
        <w:rPr>
          <w:highlight w:val="yellow"/>
        </w:rPr>
      </w:pPr>
      <w:r w:rsidRPr="00935AC9">
        <w:rPr>
          <w:highlight w:val="yellow"/>
        </w:rPr>
        <w:t xml:space="preserve">Double click on the same icon to open the </w:t>
      </w:r>
      <w:r w:rsidRPr="000C0161">
        <w:rPr>
          <w:b/>
          <w:highlight w:val="yellow"/>
        </w:rPr>
        <w:t xml:space="preserve">Point </w:t>
      </w:r>
      <w:r w:rsidR="000C0161">
        <w:rPr>
          <w:b/>
          <w:highlight w:val="yellow"/>
        </w:rPr>
        <w:t>T</w:t>
      </w:r>
      <w:r w:rsidRPr="000C0161">
        <w:rPr>
          <w:b/>
          <w:highlight w:val="yellow"/>
        </w:rPr>
        <w:t xml:space="preserve">ool </w:t>
      </w:r>
      <w:r w:rsidRPr="00935AC9">
        <w:rPr>
          <w:highlight w:val="yellow"/>
        </w:rPr>
        <w:t>panel (</w:t>
      </w:r>
      <w:r w:rsidR="008B7031" w:rsidRPr="008B7031">
        <w:rPr>
          <w:b/>
          <w:highlight w:val="yellow"/>
        </w:rPr>
        <w:t>Figure 5C</w:t>
      </w:r>
      <w:r w:rsidRPr="008B7031">
        <w:rPr>
          <w:highlight w:val="yellow"/>
        </w:rPr>
        <w:t>; box 2</w:t>
      </w:r>
      <w:r w:rsidRPr="00935AC9">
        <w:rPr>
          <w:highlight w:val="yellow"/>
        </w:rPr>
        <w:t>)</w:t>
      </w:r>
      <w:r w:rsidR="005A561B" w:rsidRPr="00935AC9">
        <w:rPr>
          <w:highlight w:val="yellow"/>
        </w:rPr>
        <w:t xml:space="preserve">. </w:t>
      </w:r>
    </w:p>
    <w:p w14:paraId="18F1655C" w14:textId="77777777" w:rsidR="00935AC9" w:rsidRDefault="00935AC9" w:rsidP="008B7031">
      <w:pPr>
        <w:widowControl/>
        <w:autoSpaceDE/>
        <w:autoSpaceDN/>
        <w:adjustRightInd/>
        <w:rPr>
          <w:highlight w:val="yellow"/>
        </w:rPr>
      </w:pPr>
    </w:p>
    <w:p w14:paraId="7BA37731" w14:textId="5DCCC32B" w:rsidR="005A561B" w:rsidRPr="00935AC9" w:rsidRDefault="005A561B" w:rsidP="008B7031">
      <w:pPr>
        <w:widowControl/>
        <w:numPr>
          <w:ilvl w:val="2"/>
          <w:numId w:val="40"/>
        </w:numPr>
        <w:autoSpaceDE/>
        <w:autoSpaceDN/>
        <w:adjustRightInd/>
        <w:rPr>
          <w:highlight w:val="yellow"/>
        </w:rPr>
      </w:pPr>
      <w:r w:rsidRPr="00935AC9">
        <w:rPr>
          <w:highlight w:val="yellow"/>
        </w:rPr>
        <w:lastRenderedPageBreak/>
        <w:t xml:space="preserve">Select the type and size of the items </w:t>
      </w:r>
      <w:r w:rsidR="008B7031">
        <w:rPr>
          <w:highlight w:val="yellow"/>
        </w:rPr>
        <w:t>used</w:t>
      </w:r>
      <w:r w:rsidRPr="00935AC9">
        <w:rPr>
          <w:highlight w:val="yellow"/>
        </w:rPr>
        <w:t xml:space="preserve"> to count cells.</w:t>
      </w:r>
    </w:p>
    <w:p w14:paraId="3EFDABD7" w14:textId="77777777" w:rsidR="00935AC9" w:rsidRDefault="00935AC9" w:rsidP="008B7031">
      <w:pPr>
        <w:widowControl/>
        <w:autoSpaceDE/>
        <w:autoSpaceDN/>
        <w:adjustRightInd/>
        <w:rPr>
          <w:highlight w:val="yellow"/>
        </w:rPr>
      </w:pPr>
    </w:p>
    <w:p w14:paraId="2FDA237F" w14:textId="004B4DCA" w:rsidR="005A561B" w:rsidRPr="00935AC9" w:rsidRDefault="005A561B" w:rsidP="008B7031">
      <w:pPr>
        <w:widowControl/>
        <w:numPr>
          <w:ilvl w:val="2"/>
          <w:numId w:val="40"/>
        </w:numPr>
        <w:autoSpaceDE/>
        <w:autoSpaceDN/>
        <w:adjustRightInd/>
        <w:rPr>
          <w:highlight w:val="yellow"/>
        </w:rPr>
      </w:pPr>
      <w:r w:rsidRPr="00935AC9">
        <w:rPr>
          <w:highlight w:val="yellow"/>
        </w:rPr>
        <w:t xml:space="preserve">Check </w:t>
      </w:r>
      <w:r w:rsidRPr="000C0161">
        <w:rPr>
          <w:b/>
          <w:highlight w:val="yellow"/>
        </w:rPr>
        <w:t>Show all</w:t>
      </w:r>
      <w:r w:rsidRPr="00935AC9">
        <w:rPr>
          <w:highlight w:val="yellow"/>
        </w:rPr>
        <w:t>.</w:t>
      </w:r>
    </w:p>
    <w:p w14:paraId="0CF9BEC6" w14:textId="50DD4334" w:rsidR="005A561B" w:rsidRPr="00935AC9" w:rsidRDefault="005A561B" w:rsidP="008B7031">
      <w:pPr>
        <w:widowControl/>
        <w:autoSpaceDE/>
        <w:autoSpaceDN/>
        <w:adjustRightInd/>
        <w:rPr>
          <w:highlight w:val="yellow"/>
        </w:rPr>
      </w:pPr>
    </w:p>
    <w:p w14:paraId="5367FD87" w14:textId="3F66F800" w:rsidR="005A561B" w:rsidRPr="00935AC9" w:rsidRDefault="00D91571" w:rsidP="008B7031">
      <w:pPr>
        <w:widowControl/>
        <w:numPr>
          <w:ilvl w:val="1"/>
          <w:numId w:val="40"/>
        </w:numPr>
        <w:autoSpaceDE/>
        <w:autoSpaceDN/>
        <w:adjustRightInd/>
        <w:rPr>
          <w:highlight w:val="yellow"/>
        </w:rPr>
      </w:pPr>
      <w:r>
        <w:rPr>
          <w:highlight w:val="yellow"/>
        </w:rPr>
        <w:t>T</w:t>
      </w:r>
      <w:r w:rsidR="005A561B" w:rsidRPr="00935AC9">
        <w:rPr>
          <w:highlight w:val="yellow"/>
        </w:rPr>
        <w:t xml:space="preserve">urn on the DAPI channel only in the </w:t>
      </w:r>
      <w:r w:rsidR="005A561B" w:rsidRPr="000C0161">
        <w:rPr>
          <w:b/>
          <w:highlight w:val="yellow"/>
        </w:rPr>
        <w:t>Channel Tool</w:t>
      </w:r>
      <w:r w:rsidR="000C0161">
        <w:rPr>
          <w:b/>
          <w:highlight w:val="yellow"/>
        </w:rPr>
        <w:t>s</w:t>
      </w:r>
      <w:r w:rsidR="005A561B" w:rsidRPr="000C0161">
        <w:rPr>
          <w:b/>
          <w:highlight w:val="yellow"/>
        </w:rPr>
        <w:t xml:space="preserve"> </w:t>
      </w:r>
      <w:r w:rsidR="005A561B" w:rsidRPr="00935AC9">
        <w:rPr>
          <w:highlight w:val="yellow"/>
        </w:rPr>
        <w:t>panel and select the Counter channel 0 (</w:t>
      </w:r>
      <w:r w:rsidR="008B7031" w:rsidRPr="008B7031">
        <w:rPr>
          <w:b/>
          <w:highlight w:val="yellow"/>
        </w:rPr>
        <w:t>Figure 5C</w:t>
      </w:r>
      <w:r w:rsidR="005A561B" w:rsidRPr="008B7031">
        <w:rPr>
          <w:highlight w:val="yellow"/>
        </w:rPr>
        <w:t>; box 3</w:t>
      </w:r>
      <w:r w:rsidR="005A561B" w:rsidRPr="00935AC9">
        <w:rPr>
          <w:highlight w:val="yellow"/>
        </w:rPr>
        <w:t xml:space="preserve">). Click on individual nuclei that will be tagged (e.g., yellow dots in </w:t>
      </w:r>
      <w:r w:rsidR="008B7031" w:rsidRPr="008B7031">
        <w:rPr>
          <w:b/>
          <w:highlight w:val="yellow"/>
        </w:rPr>
        <w:t>Figure 5C</w:t>
      </w:r>
      <w:r w:rsidR="005A561B" w:rsidRPr="00935AC9">
        <w:rPr>
          <w:b/>
          <w:highlight w:val="yellow"/>
        </w:rPr>
        <w:t>-D</w:t>
      </w:r>
      <w:r w:rsidR="005A561B" w:rsidRPr="00935AC9">
        <w:rPr>
          <w:highlight w:val="yellow"/>
        </w:rPr>
        <w:t xml:space="preserve">). Scroll z-stacks to count all nuclei stained in the region of interest. The number of events is indicated below the counter channel in </w:t>
      </w:r>
      <w:r w:rsidR="005A561B" w:rsidRPr="000C0161">
        <w:rPr>
          <w:b/>
          <w:highlight w:val="yellow"/>
        </w:rPr>
        <w:t xml:space="preserve">Point Tool </w:t>
      </w:r>
      <w:r w:rsidR="005A561B" w:rsidRPr="00935AC9">
        <w:rPr>
          <w:highlight w:val="yellow"/>
        </w:rPr>
        <w:t>panel (</w:t>
      </w:r>
      <w:r w:rsidR="008B7031" w:rsidRPr="008B7031">
        <w:rPr>
          <w:b/>
          <w:highlight w:val="yellow"/>
        </w:rPr>
        <w:t>Figure 5C</w:t>
      </w:r>
      <w:r w:rsidR="005A561B" w:rsidRPr="008B7031">
        <w:rPr>
          <w:highlight w:val="yellow"/>
        </w:rPr>
        <w:t>;</w:t>
      </w:r>
      <w:r w:rsidR="005A561B" w:rsidRPr="00935AC9">
        <w:rPr>
          <w:b/>
          <w:highlight w:val="yellow"/>
        </w:rPr>
        <w:t xml:space="preserve"> </w:t>
      </w:r>
      <w:r w:rsidR="005A561B" w:rsidRPr="008B7031">
        <w:rPr>
          <w:highlight w:val="yellow"/>
        </w:rPr>
        <w:t>box 4</w:t>
      </w:r>
      <w:r w:rsidR="005A561B" w:rsidRPr="00935AC9">
        <w:rPr>
          <w:highlight w:val="yellow"/>
        </w:rPr>
        <w:t>).</w:t>
      </w:r>
    </w:p>
    <w:p w14:paraId="1E78F470" w14:textId="410511B3" w:rsidR="005A561B" w:rsidRPr="00935AC9" w:rsidRDefault="005A561B" w:rsidP="008B7031">
      <w:pPr>
        <w:widowControl/>
        <w:autoSpaceDE/>
        <w:autoSpaceDN/>
        <w:adjustRightInd/>
        <w:rPr>
          <w:highlight w:val="yellow"/>
        </w:rPr>
      </w:pPr>
    </w:p>
    <w:p w14:paraId="750BF125" w14:textId="3895E5EF" w:rsidR="002D31AB" w:rsidRPr="00935AC9" w:rsidRDefault="005A561B" w:rsidP="008B7031">
      <w:pPr>
        <w:widowControl/>
        <w:numPr>
          <w:ilvl w:val="1"/>
          <w:numId w:val="40"/>
        </w:numPr>
        <w:autoSpaceDE/>
        <w:autoSpaceDN/>
        <w:adjustRightInd/>
        <w:rPr>
          <w:highlight w:val="yellow"/>
        </w:rPr>
      </w:pPr>
      <w:r w:rsidRPr="00935AC9">
        <w:rPr>
          <w:highlight w:val="yellow"/>
        </w:rPr>
        <w:t xml:space="preserve">Turn on another staining channel (e.g., </w:t>
      </w:r>
      <w:proofErr w:type="spellStart"/>
      <w:r w:rsidRPr="00935AC9">
        <w:rPr>
          <w:highlight w:val="yellow"/>
        </w:rPr>
        <w:t>eYFP</w:t>
      </w:r>
      <w:proofErr w:type="spellEnd"/>
      <w:r w:rsidRPr="00935AC9">
        <w:rPr>
          <w:highlight w:val="yellow"/>
        </w:rPr>
        <w:t xml:space="preserve"> staining). Select the Counter channel 1. Click </w:t>
      </w:r>
      <w:r w:rsidR="002D31AB" w:rsidRPr="00935AC9">
        <w:rPr>
          <w:highlight w:val="yellow"/>
        </w:rPr>
        <w:t>cells in which there is a colocalization between DAPI and staining. For cytoplasmic staining, select cells for with staining surrounds the nucleus on the entire depth of the nucleus (check several z-stacks).</w:t>
      </w:r>
    </w:p>
    <w:p w14:paraId="52F4834D" w14:textId="77777777" w:rsidR="002D31AB" w:rsidRPr="00935AC9" w:rsidRDefault="002D31AB" w:rsidP="008B7031">
      <w:pPr>
        <w:widowControl/>
        <w:autoSpaceDE/>
        <w:autoSpaceDN/>
        <w:adjustRightInd/>
        <w:ind w:left="360"/>
        <w:rPr>
          <w:highlight w:val="yellow"/>
        </w:rPr>
      </w:pPr>
    </w:p>
    <w:p w14:paraId="4CD58B9B" w14:textId="0D625FAF" w:rsidR="0067015B" w:rsidRPr="00A75BE0" w:rsidRDefault="002D31AB" w:rsidP="008B7031">
      <w:pPr>
        <w:widowControl/>
        <w:numPr>
          <w:ilvl w:val="1"/>
          <w:numId w:val="40"/>
        </w:numPr>
        <w:autoSpaceDE/>
        <w:autoSpaceDN/>
        <w:adjustRightInd/>
      </w:pPr>
      <w:r w:rsidRPr="00935AC9">
        <w:rPr>
          <w:highlight w:val="yellow"/>
        </w:rPr>
        <w:t>Repeat by modif</w:t>
      </w:r>
      <w:r w:rsidR="00760616">
        <w:rPr>
          <w:highlight w:val="yellow"/>
        </w:rPr>
        <w:t>y</w:t>
      </w:r>
      <w:r w:rsidR="00723892">
        <w:rPr>
          <w:highlight w:val="yellow"/>
        </w:rPr>
        <w:t>ing</w:t>
      </w:r>
      <w:r w:rsidRPr="00935AC9">
        <w:rPr>
          <w:highlight w:val="yellow"/>
        </w:rPr>
        <w:t xml:space="preserve"> the staining combinations and selecting new Counter channels to count the cell populations of interest. Every dot color represents a different cell population (</w:t>
      </w:r>
      <w:r w:rsidR="008B7031" w:rsidRPr="008B7031">
        <w:rPr>
          <w:b/>
          <w:highlight w:val="yellow"/>
        </w:rPr>
        <w:t>Figure 5D</w:t>
      </w:r>
      <w:r w:rsidRPr="00935AC9">
        <w:rPr>
          <w:highlight w:val="yellow"/>
        </w:rPr>
        <w:t>). Results can be expressed as number of cells to total number of DAPI or number of cells to region area.</w:t>
      </w:r>
    </w:p>
    <w:p w14:paraId="496AB0B4" w14:textId="4BEE7DF1" w:rsidR="001C1E49" w:rsidRPr="001B1519" w:rsidRDefault="001C1E49" w:rsidP="008B7031">
      <w:pPr>
        <w:pStyle w:val="NormalWeb"/>
        <w:spacing w:before="0" w:beforeAutospacing="0" w:after="0" w:afterAutospacing="0"/>
        <w:rPr>
          <w:rFonts w:asciiTheme="minorHAnsi" w:hAnsiTheme="minorHAnsi" w:cstheme="minorHAnsi"/>
          <w:b/>
        </w:rPr>
      </w:pPr>
    </w:p>
    <w:p w14:paraId="3E79FCA8" w14:textId="09999C6E" w:rsidR="006305D7" w:rsidRPr="001B1519" w:rsidRDefault="006305D7" w:rsidP="008B7031">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w:t>
      </w:r>
      <w:r w:rsidRPr="001B1519">
        <w:rPr>
          <w:rFonts w:asciiTheme="minorHAnsi" w:hAnsiTheme="minorHAnsi" w:cstheme="minorHAnsi"/>
          <w:b/>
          <w:bCs/>
        </w:rPr>
        <w:t xml:space="preserve"> </w:t>
      </w:r>
    </w:p>
    <w:p w14:paraId="186C3493" w14:textId="77777777" w:rsidR="00F861A3" w:rsidRDefault="00F861A3" w:rsidP="008B7031">
      <w:pPr>
        <w:rPr>
          <w:i/>
        </w:rPr>
      </w:pPr>
    </w:p>
    <w:p w14:paraId="2C85A8CF" w14:textId="7112633B" w:rsidR="00F861A3" w:rsidRDefault="00F861A3" w:rsidP="008B7031">
      <w:r w:rsidRPr="00A51B6C">
        <w:rPr>
          <w:i/>
        </w:rPr>
        <w:t>Myh11</w:t>
      </w:r>
      <w:r w:rsidR="00B25F82">
        <w:t>-</w:t>
      </w:r>
      <w:r>
        <w:t>Cre</w:t>
      </w:r>
      <w:r w:rsidR="009B1042">
        <w:t>/ERT2</w:t>
      </w:r>
      <w:r>
        <w:t xml:space="preserve"> R26R-</w:t>
      </w:r>
      <w:r w:rsidR="00760616">
        <w:t>E</w:t>
      </w:r>
      <w:r>
        <w:t xml:space="preserve">YFP </w:t>
      </w:r>
      <w:proofErr w:type="spellStart"/>
      <w:r w:rsidRPr="00935AC9">
        <w:t>Apoe</w:t>
      </w:r>
      <w:proofErr w:type="spellEnd"/>
      <w:r w:rsidRPr="00935AC9">
        <w:rPr>
          <w:vertAlign w:val="superscript"/>
        </w:rPr>
        <w:t>-/-</w:t>
      </w:r>
      <w:r>
        <w:rPr>
          <w:b/>
        </w:rPr>
        <w:t xml:space="preserve"> </w:t>
      </w:r>
      <w:r w:rsidRPr="00EC2356">
        <w:t xml:space="preserve">mice </w:t>
      </w:r>
      <w:r w:rsidRPr="00730EC9">
        <w:rPr>
          <w:noProof/>
        </w:rPr>
        <w:t>were injected</w:t>
      </w:r>
      <w:r w:rsidRPr="00EC2356">
        <w:t xml:space="preserve"> with tamoxifen between</w:t>
      </w:r>
      <w:r>
        <w:t xml:space="preserve"> six and eight weeks of age before being fed a high fat diet. At 18 weeks of high fat diet feeding, two groups of eight mice were treated weekly with either a mouse monoclonal anti-IL-1</w:t>
      </w:r>
      <w:r>
        <w:rPr>
          <w:rFonts w:cstheme="minorHAnsi"/>
        </w:rPr>
        <w:t>β</w:t>
      </w:r>
      <w:r>
        <w:t xml:space="preserve"> antibody or an isotype-matched IgG control at 10 mg/kg for </w:t>
      </w:r>
      <w:r w:rsidRPr="00730EC9">
        <w:rPr>
          <w:noProof/>
        </w:rPr>
        <w:t>8</w:t>
      </w:r>
      <w:r>
        <w:t xml:space="preserve"> weeks (</w:t>
      </w:r>
      <w:r w:rsidR="008B7031" w:rsidRPr="008B7031">
        <w:rPr>
          <w:b/>
        </w:rPr>
        <w:t>Figure 1</w:t>
      </w:r>
      <w:r>
        <w:t>)</w:t>
      </w:r>
      <w:r>
        <w:fldChar w:fldCharType="begin"/>
      </w:r>
      <w:r w:rsidR="00AC16F7">
        <w:instrText xml:space="preserve"> ADDIN EN.CITE &lt;EndNote&gt;&lt;Cite&gt;&lt;Author&gt;Gomez&lt;/Author&gt;&lt;Year&gt;2018&lt;/Year&gt;&lt;RecNum&gt;7&lt;/RecNum&gt;&lt;DisplayText&gt;&lt;style face="superscript"&gt;7&lt;/style&gt;&lt;/DisplayText&gt;&lt;record&gt;&lt;rec-number&gt;7&lt;/rec-number&gt;&lt;foreign-keys&gt;&lt;key app="EN" db-id="df9w90a0b55f9hepdwxx5saf5v5ea9xfvvde" timestamp="1542382463"&gt;7&lt;/key&gt;&lt;/foreign-keys&gt;&lt;ref-type name="Journal Article"&gt;17&lt;/ref-type&gt;&lt;contributors&gt;&lt;authors&gt;&lt;author&gt;Gomez, Delphine&lt;/author&gt;&lt;author&gt;Baylis, Richard A.&lt;/author&gt;&lt;author&gt;Durgin, Brittany G.&lt;/author&gt;&lt;author&gt;Newman, Alexandra A. C.&lt;/author&gt;&lt;author&gt;Alencar, Gabriel F.&lt;/author&gt;&lt;author&gt;Mahan, Sidney&lt;/author&gt;&lt;author&gt;St. Hilaire, Cynthia&lt;/author&gt;&lt;author&gt;Müller, Werner&lt;/author&gt;&lt;author&gt;Waisman, Ari&lt;/author&gt;&lt;author&gt;Francis, Sheila E.&lt;/author&gt;&lt;author&gt;Pinteaux, Emmanuel&lt;/author&gt;&lt;author&gt;Randolph, Gwendalyn J.&lt;/author&gt;&lt;author&gt;Gram, Hermann&lt;/author&gt;&lt;author&gt;Owens, Gary K.&lt;/author&gt;&lt;/authors&gt;&lt;/contributors&gt;&lt;titles&gt;&lt;title&gt;Interleukin-1β has atheroprotective effects in advanced atherosclerotic lesions of mice&lt;/title&gt;&lt;secondary-title&gt;Nature Medicine&lt;/secondary-title&gt;&lt;/titles&gt;&lt;periodical&gt;&lt;full-title&gt;Nature Medicine&lt;/full-title&gt;&lt;/periodical&gt;&lt;dates&gt;&lt;year&gt;2018&lt;/year&gt;&lt;pub-dates&gt;&lt;date&gt;2018/07/23&lt;/date&gt;&lt;/pub-dates&gt;&lt;/dates&gt;&lt;isbn&gt;1546-170X&lt;/isbn&gt;&lt;urls&gt;&lt;related-urls&gt;&lt;url&gt;https://doi.org/10.1038/s41591-018-0124-5&lt;/url&gt;&lt;/related-urls&gt;&lt;/urls&gt;&lt;electronic-resource-num&gt;10.1038/s41591-018-0124-5&lt;/electronic-resource-num&gt;&lt;/record&gt;&lt;/Cite&gt;&lt;/EndNote&gt;</w:instrText>
      </w:r>
      <w:r>
        <w:fldChar w:fldCharType="separate"/>
      </w:r>
      <w:r w:rsidR="00AC16F7" w:rsidRPr="00AC16F7">
        <w:rPr>
          <w:noProof/>
          <w:vertAlign w:val="superscript"/>
        </w:rPr>
        <w:t>7</w:t>
      </w:r>
      <w:r>
        <w:fldChar w:fldCharType="end"/>
      </w:r>
      <w:r>
        <w:t>. Mice were sacrificed and perfused with a 4% PFA-PBS solution. Brachiocephalic arteries were dissected, processed, and sectioned as described above (</w:t>
      </w:r>
      <w:r w:rsidRPr="006104F4">
        <w:rPr>
          <w:b/>
        </w:rPr>
        <w:t>Figure 2</w:t>
      </w:r>
      <w:r w:rsidR="009B1042">
        <w:rPr>
          <w:b/>
        </w:rPr>
        <w:t xml:space="preserve"> </w:t>
      </w:r>
      <w:r w:rsidR="009B1042" w:rsidRPr="008B7031">
        <w:t>and</w:t>
      </w:r>
      <w:r w:rsidR="009B1042">
        <w:rPr>
          <w:b/>
        </w:rPr>
        <w:t xml:space="preserve"> </w:t>
      </w:r>
      <w:r w:rsidR="008B7031">
        <w:rPr>
          <w:b/>
        </w:rPr>
        <w:t xml:space="preserve">Figure </w:t>
      </w:r>
      <w:r w:rsidR="009B1042">
        <w:rPr>
          <w:b/>
        </w:rPr>
        <w:t>3</w:t>
      </w:r>
      <w:r>
        <w:t xml:space="preserve">). </w:t>
      </w:r>
    </w:p>
    <w:p w14:paraId="0C7C3265" w14:textId="7D549B7B" w:rsidR="00FD5AE8" w:rsidRDefault="00FD5AE8" w:rsidP="008B7031"/>
    <w:p w14:paraId="31DDBBA4" w14:textId="6205F0CC" w:rsidR="00FD5AE8" w:rsidRDefault="00FD5AE8" w:rsidP="008B7031">
      <w:r>
        <w:t xml:space="preserve">After immunofluorescent staining with antibodies targeting the lineage tracing reporter (YFP) and phenotypic markers (ACTA2, LGALS3, RUNX2), a thickness of 8-10 </w:t>
      </w:r>
      <w:proofErr w:type="spellStart"/>
      <w:r w:rsidR="00D70697">
        <w:t>μ</w:t>
      </w:r>
      <w:r>
        <w:t>m</w:t>
      </w:r>
      <w:proofErr w:type="spellEnd"/>
      <w:r>
        <w:t xml:space="preserve"> of the BCA cross sections </w:t>
      </w:r>
      <w:r w:rsidR="00102E8C">
        <w:t>was</w:t>
      </w:r>
      <w:r>
        <w:t xml:space="preserve"> imaged using a confocal microscope. Images of each individual staining, DAPI (nuclear staining), and DIC</w:t>
      </w:r>
      <w:r w:rsidR="004373A1">
        <w:t xml:space="preserve"> were acquired</w:t>
      </w:r>
      <w:r>
        <w:t xml:space="preserve">. Delineation of regions of interest for single cell counting (lesion, fibrous cap) </w:t>
      </w:r>
      <w:r w:rsidR="00102E8C">
        <w:t>was</w:t>
      </w:r>
      <w:r>
        <w:t xml:space="preserve"> performed using DIC images (</w:t>
      </w:r>
      <w:r w:rsidR="008B7031" w:rsidRPr="008B7031">
        <w:rPr>
          <w:b/>
        </w:rPr>
        <w:t>Figure 4</w:t>
      </w:r>
      <w:r>
        <w:t xml:space="preserve">). Single cell counting </w:t>
      </w:r>
      <w:r w:rsidR="00102E8C">
        <w:t>to determine the abundance of different SMC-derived populations was performed using ImageJ</w:t>
      </w:r>
      <w:r w:rsidR="00630280">
        <w:t xml:space="preserve"> (</w:t>
      </w:r>
      <w:r w:rsidR="008B7031" w:rsidRPr="008B7031">
        <w:rPr>
          <w:b/>
        </w:rPr>
        <w:t>Figure 5</w:t>
      </w:r>
      <w:r w:rsidR="00630280">
        <w:t>)</w:t>
      </w:r>
      <w:r w:rsidR="00102E8C">
        <w:t>.</w:t>
      </w:r>
    </w:p>
    <w:p w14:paraId="3C0588C5" w14:textId="77F1D5F5" w:rsidR="00102E8C" w:rsidRDefault="00102E8C" w:rsidP="008B7031"/>
    <w:p w14:paraId="13AA1EA8" w14:textId="7AF84650" w:rsidR="00102E8C" w:rsidRDefault="00102E8C" w:rsidP="008B7031">
      <w:r>
        <w:t>We present two representative immunofluorescent staining and single counting assessing the effect of IL-1</w:t>
      </w:r>
      <w:r>
        <w:sym w:font="Symbol" w:char="F062"/>
      </w:r>
      <w:r>
        <w:t xml:space="preserve"> inhibition on cellular composition in advanced atherosclerotic lesions. First, staining</w:t>
      </w:r>
      <w:r w:rsidR="00074AD3">
        <w:t xml:space="preserve"> was done</w:t>
      </w:r>
      <w:r>
        <w:t xml:space="preserve"> for the SMC lineage tracing reporter YFP, the SMC marker ACTA2, and the macrophage marker LGALS3 in cross sections at two different locations of the BCA (480 </w:t>
      </w:r>
      <w:proofErr w:type="spellStart"/>
      <w:r w:rsidR="00D70697">
        <w:t>μ</w:t>
      </w:r>
      <w:r>
        <w:t>m</w:t>
      </w:r>
      <w:proofErr w:type="spellEnd"/>
      <w:r>
        <w:t xml:space="preserve"> and 780 </w:t>
      </w:r>
      <w:proofErr w:type="spellStart"/>
      <w:r w:rsidR="00D70697">
        <w:t>μ</w:t>
      </w:r>
      <w:r>
        <w:t>m</w:t>
      </w:r>
      <w:proofErr w:type="spellEnd"/>
      <w:r>
        <w:t xml:space="preserve"> from the aortic arch) (</w:t>
      </w:r>
      <w:r w:rsidR="008B7031" w:rsidRPr="008B7031">
        <w:rPr>
          <w:b/>
        </w:rPr>
        <w:t>Figure 6</w:t>
      </w:r>
      <w:r>
        <w:t>).</w:t>
      </w:r>
      <w:r w:rsidR="00074AD3">
        <w:t xml:space="preserve"> S</w:t>
      </w:r>
      <w:r>
        <w:t>ingle cell counting analysis in the fibrous cap region of these cross section</w:t>
      </w:r>
      <w:r w:rsidR="00074AD3">
        <w:t xml:space="preserve"> were performed, and</w:t>
      </w:r>
      <w:r>
        <w:t xml:space="preserve"> remarkable differences</w:t>
      </w:r>
      <w:r w:rsidR="00074AD3">
        <w:t xml:space="preserve"> were found</w:t>
      </w:r>
      <w:r>
        <w:t xml:space="preserve"> in the cellular composition of the fibrous cap area between mice treated with the anti-IL-1</w:t>
      </w:r>
      <w:r>
        <w:sym w:font="Symbol" w:char="F062"/>
      </w:r>
      <w:r>
        <w:t xml:space="preserve"> antibody and mice treated with the isotype-matched IgG control (</w:t>
      </w:r>
      <w:r w:rsidR="008B7031" w:rsidRPr="008B7031">
        <w:rPr>
          <w:b/>
        </w:rPr>
        <w:t>Figure 6A</w:t>
      </w:r>
      <w:r>
        <w:t>). Inhibition of IL-1</w:t>
      </w:r>
      <w:r>
        <w:sym w:font="Symbol" w:char="F062"/>
      </w:r>
      <w:r>
        <w:t xml:space="preserve"> was associated with </w:t>
      </w:r>
      <w:r>
        <w:lastRenderedPageBreak/>
        <w:t>a decrease in YFP+ SMC and an increase in LGALS3+ cells (</w:t>
      </w:r>
      <w:r w:rsidR="008B7031" w:rsidRPr="008B7031">
        <w:rPr>
          <w:b/>
        </w:rPr>
        <w:t>Figure 6B</w:t>
      </w:r>
      <w:r>
        <w:t>). Regarding the phenotypes of SMC populations, a decrease in the number of YFP+ACTA2+ SMC was observed, whereas the relative number of SMC-derived macrophages (YFP+LGALS</w:t>
      </w:r>
      <w:r w:rsidR="00630280">
        <w:t>3+) was significantly increase</w:t>
      </w:r>
      <w:r w:rsidR="00405F12">
        <w:t>d</w:t>
      </w:r>
      <w:r w:rsidR="00630280">
        <w:t xml:space="preserve"> at both BCA locations (</w:t>
      </w:r>
      <w:r w:rsidR="008B7031" w:rsidRPr="008B7031">
        <w:rPr>
          <w:b/>
        </w:rPr>
        <w:t>Figure 6C</w:t>
      </w:r>
      <w:r w:rsidR="00630280">
        <w:t>).</w:t>
      </w:r>
    </w:p>
    <w:p w14:paraId="16805EE0" w14:textId="77777777" w:rsidR="009B1042" w:rsidRDefault="009B1042" w:rsidP="008B7031"/>
    <w:p w14:paraId="73962465" w14:textId="00EB5081" w:rsidR="00F861A3" w:rsidRDefault="00630280" w:rsidP="008B7031">
      <w:r>
        <w:t>Finally, w</w:t>
      </w:r>
      <w:r w:rsidR="00F861A3">
        <w:t>e investigated the effect of IL-1</w:t>
      </w:r>
      <w:r w:rsidR="00F861A3">
        <w:rPr>
          <w:rFonts w:cstheme="minorHAnsi"/>
        </w:rPr>
        <w:t>β</w:t>
      </w:r>
      <w:r w:rsidR="00F861A3">
        <w:t xml:space="preserve"> </w:t>
      </w:r>
      <w:r>
        <w:t>inhibition</w:t>
      </w:r>
      <w:r w:rsidR="00F861A3">
        <w:t xml:space="preserve"> on </w:t>
      </w:r>
      <w:r>
        <w:t>the SMC phenotypic transition into</w:t>
      </w:r>
      <w:r w:rsidR="008B7031">
        <w:t xml:space="preserve"> </w:t>
      </w:r>
      <w:r w:rsidR="00F861A3">
        <w:t>chondrogenic cells</w:t>
      </w:r>
      <w:r>
        <w:t>. This phenotypic transition is an important</w:t>
      </w:r>
      <w:r w:rsidR="00F861A3">
        <w:t xml:space="preserve"> driv</w:t>
      </w:r>
      <w:r>
        <w:t>er of</w:t>
      </w:r>
      <w:r w:rsidR="00F861A3">
        <w:t xml:space="preserve"> vascular calcification, major feature of late-stage atherosclerosis</w:t>
      </w:r>
      <w:r w:rsidR="00F861A3">
        <w:fldChar w:fldCharType="begin">
          <w:fldData xml:space="preserve">PEVuZE5vdGU+PENpdGU+PEF1dGhvcj5EdXJoYW08L0F1dGhvcj48WWVhcj4yMDE4PC9ZZWFyPjxS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</w:fldData>
        </w:fldChar>
      </w:r>
      <w:r w:rsidR="00AC16F7">
        <w:instrText xml:space="preserve"> ADDIN EN.CITE </w:instrText>
      </w:r>
      <w:r w:rsidR="00AC16F7">
        <w:fldChar w:fldCharType="begin">
          <w:fldData xml:space="preserve">PEVuZE5vdGU+PENpdGU+PEF1dGhvcj5EdXJoYW08L0F1dGhvcj48WWVhcj4yMDE4PC9ZZWFyPjxS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</w:fldData>
        </w:fldChar>
      </w:r>
      <w:r w:rsidR="00AC16F7">
        <w:instrText xml:space="preserve"> ADDIN EN.CITE.DATA </w:instrText>
      </w:r>
      <w:r w:rsidR="00AC16F7">
        <w:fldChar w:fldCharType="end"/>
      </w:r>
      <w:r w:rsidR="00F861A3">
        <w:fldChar w:fldCharType="separate"/>
      </w:r>
      <w:r w:rsidR="00AC16F7" w:rsidRPr="00AC16F7">
        <w:rPr>
          <w:noProof/>
          <w:vertAlign w:val="superscript"/>
        </w:rPr>
        <w:t>14,32,33</w:t>
      </w:r>
      <w:r w:rsidR="00F861A3">
        <w:fldChar w:fldCharType="end"/>
      </w:r>
      <w:r w:rsidR="00F861A3">
        <w:t xml:space="preserve">. </w:t>
      </w:r>
      <w:r>
        <w:t>BCA</w:t>
      </w:r>
      <w:r w:rsidR="00F861A3">
        <w:t xml:space="preserve"> cross-sections</w:t>
      </w:r>
      <w:r>
        <w:t xml:space="preserve"> </w:t>
      </w:r>
      <w:r w:rsidR="00074AD3">
        <w:t xml:space="preserve">were stained </w:t>
      </w:r>
      <w:r>
        <w:t xml:space="preserve">for the SMC lineage tracing reporter YFP, the osteochondrogenic marker </w:t>
      </w:r>
      <w:r w:rsidR="00F861A3">
        <w:t>RUNX2</w:t>
      </w:r>
      <w:r>
        <w:t>, and the macrophage marker LGALS3 (</w:t>
      </w:r>
      <w:r w:rsidR="008B7031" w:rsidRPr="008B7031">
        <w:rPr>
          <w:b/>
        </w:rPr>
        <w:t>Figure 7A</w:t>
      </w:r>
      <w:r>
        <w:t xml:space="preserve">). </w:t>
      </w:r>
      <w:r w:rsidR="00074AD3">
        <w:t>T</w:t>
      </w:r>
      <w:r>
        <w:t>he abundance and the origin of the RUNX2+ chondrogenic cells</w:t>
      </w:r>
      <w:r w:rsidR="00074AD3">
        <w:t xml:space="preserve"> were characterized</w:t>
      </w:r>
      <w:r>
        <w:t xml:space="preserve"> within the lesion area in our two experimental groups. We found that inhibition of IL-1</w:t>
      </w:r>
      <w:r>
        <w:sym w:font="Symbol" w:char="F062"/>
      </w:r>
      <w:r>
        <w:t xml:space="preserve"> did not impact the overall number of RUNX2+ cells within the lesion, nor the proportion of SMC-derived (YFP+RUNX2+) and macrophage-derived (YFP-LGALS3+RUNX2+) chondrogenic cells (</w:t>
      </w:r>
      <w:r w:rsidR="008B7031" w:rsidRPr="008B7031">
        <w:rPr>
          <w:b/>
        </w:rPr>
        <w:t>Figure 7B</w:t>
      </w:r>
      <w:r>
        <w:t>).</w:t>
      </w:r>
    </w:p>
    <w:p w14:paraId="7F5815FC" w14:textId="3133E33C" w:rsidR="004A71E4" w:rsidRPr="001B1519" w:rsidRDefault="004A71E4" w:rsidP="008B7031">
      <w:pPr>
        <w:rPr>
          <w:rFonts w:asciiTheme="minorHAnsi" w:hAnsiTheme="minorHAnsi" w:cstheme="minorHAnsi"/>
          <w:color w:val="808080" w:themeColor="background1" w:themeShade="80"/>
        </w:rPr>
      </w:pPr>
    </w:p>
    <w:p w14:paraId="3C9083F6" w14:textId="2DCC4AE8" w:rsidR="00B32616" w:rsidRPr="001B1519" w:rsidRDefault="00B32616" w:rsidP="008B7031">
      <w:pPr>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p>
    <w:p w14:paraId="314B41AD" w14:textId="77777777" w:rsidR="00240E77" w:rsidRPr="00A51B6C" w:rsidRDefault="00240E77" w:rsidP="008B7031">
      <w:pPr>
        <w:rPr>
          <w:b/>
        </w:rPr>
      </w:pPr>
    </w:p>
    <w:p w14:paraId="7A3B998C" w14:textId="011B4D1C" w:rsidR="00240E77" w:rsidRPr="00A75CC0" w:rsidRDefault="008B7031" w:rsidP="008B7031">
      <w:pPr>
        <w:rPr>
          <w:b/>
        </w:rPr>
      </w:pPr>
      <w:r w:rsidRPr="008B7031">
        <w:rPr>
          <w:b/>
        </w:rPr>
        <w:t>Figure 1</w:t>
      </w:r>
      <w:r w:rsidR="00240E77" w:rsidRPr="00A51B6C">
        <w:rPr>
          <w:b/>
        </w:rPr>
        <w:t>: Intervention studies in Smooth Muscle cell lineage tracing mice.</w:t>
      </w:r>
      <w:r w:rsidR="00A75CC0">
        <w:rPr>
          <w:b/>
        </w:rPr>
        <w:t xml:space="preserve"> </w:t>
      </w:r>
      <w:r>
        <w:t>(</w:t>
      </w:r>
      <w:r w:rsidR="00240E77" w:rsidRPr="008F15B0">
        <w:rPr>
          <w:b/>
        </w:rPr>
        <w:t>A</w:t>
      </w:r>
      <w:r w:rsidR="00240E77">
        <w:t>)</w:t>
      </w:r>
      <w:r w:rsidR="00240E77" w:rsidRPr="00A51B6C">
        <w:t xml:space="preserve"> Schematic representation of the </w:t>
      </w:r>
      <w:r w:rsidR="00240E77" w:rsidRPr="00A51B6C">
        <w:rPr>
          <w:i/>
        </w:rPr>
        <w:t>Myh11</w:t>
      </w:r>
      <w:r w:rsidR="009B1042">
        <w:t>-</w:t>
      </w:r>
      <w:r w:rsidR="00240E77">
        <w:t>Cre</w:t>
      </w:r>
      <w:r w:rsidR="009B1042">
        <w:t>/ERT2</w:t>
      </w:r>
      <w:r w:rsidR="00240E77">
        <w:t xml:space="preserve"> R26R-</w:t>
      </w:r>
      <w:r w:rsidR="00760616">
        <w:t>E</w:t>
      </w:r>
      <w:r w:rsidR="00240E77">
        <w:t xml:space="preserve">YFP </w:t>
      </w:r>
      <w:proofErr w:type="spellStart"/>
      <w:r w:rsidR="00240E77" w:rsidRPr="00935AC9">
        <w:t>Apoe</w:t>
      </w:r>
      <w:proofErr w:type="spellEnd"/>
      <w:r w:rsidR="00240E77" w:rsidRPr="00935AC9">
        <w:rPr>
          <w:vertAlign w:val="superscript"/>
        </w:rPr>
        <w:t>-/-</w:t>
      </w:r>
      <w:r w:rsidR="00240E77">
        <w:t xml:space="preserve"> </w:t>
      </w:r>
      <w:r w:rsidR="00240E77" w:rsidRPr="00A51B6C">
        <w:t>tamoxifen-inducible SMC specific lineage tracing</w:t>
      </w:r>
      <w:r w:rsidR="00240E77">
        <w:t xml:space="preserve"> mouse model. Treatment with tamoxifen induces recombination of the R26R-YFP locus and the excision of a STOP codon and the permanent expression of YFP by SMC.</w:t>
      </w:r>
      <w:r>
        <w:t xml:space="preserve"> (</w:t>
      </w:r>
      <w:r w:rsidR="00240E77" w:rsidRPr="008F15B0">
        <w:rPr>
          <w:b/>
        </w:rPr>
        <w:t>B</w:t>
      </w:r>
      <w:r w:rsidR="00240E77">
        <w:t xml:space="preserve">) Schematic of </w:t>
      </w:r>
      <w:r w:rsidR="00240E77" w:rsidRPr="00A51B6C">
        <w:t xml:space="preserve">intervention studies in which </w:t>
      </w:r>
      <w:r w:rsidR="00240E77" w:rsidRPr="00A51B6C">
        <w:rPr>
          <w:i/>
        </w:rPr>
        <w:t>Myh11</w:t>
      </w:r>
      <w:r w:rsidR="009B1042">
        <w:t>-</w:t>
      </w:r>
      <w:r w:rsidR="00240E77">
        <w:t>Cre</w:t>
      </w:r>
      <w:r w:rsidR="009B1042">
        <w:t>/ERT2</w:t>
      </w:r>
      <w:r w:rsidR="00240E77">
        <w:t xml:space="preserve"> R26R-</w:t>
      </w:r>
      <w:r w:rsidR="00760616">
        <w:t>E</w:t>
      </w:r>
      <w:r w:rsidR="00240E77">
        <w:t xml:space="preserve">YFP </w:t>
      </w:r>
      <w:proofErr w:type="spellStart"/>
      <w:r w:rsidR="00240E77" w:rsidRPr="00935AC9">
        <w:t>Apoe</w:t>
      </w:r>
      <w:proofErr w:type="spellEnd"/>
      <w:r w:rsidR="00240E77" w:rsidRPr="00935AC9">
        <w:rPr>
          <w:vertAlign w:val="superscript"/>
        </w:rPr>
        <w:t>-/-</w:t>
      </w:r>
      <w:r w:rsidR="00240E77" w:rsidRPr="00A51B6C">
        <w:t xml:space="preserve"> mice fed a Western diet for 18 weeks were injected weekly with the IL-1β antibody or an isotype</w:t>
      </w:r>
      <w:r w:rsidR="00240E77">
        <w:t xml:space="preserve">-matched </w:t>
      </w:r>
      <w:r w:rsidR="00240E77" w:rsidRPr="00A51B6C">
        <w:t xml:space="preserve">IgG control antibody </w:t>
      </w:r>
      <w:r w:rsidR="00240E77">
        <w:t>at a concentration of 10 mg/kg</w:t>
      </w:r>
      <w:r w:rsidR="00240E77" w:rsidRPr="00A51B6C">
        <w:t xml:space="preserve"> for </w:t>
      </w:r>
      <w:r w:rsidR="00240E77" w:rsidRPr="00730EC9">
        <w:rPr>
          <w:noProof/>
        </w:rPr>
        <w:t>8</w:t>
      </w:r>
      <w:r w:rsidR="00240E77" w:rsidRPr="00A51B6C">
        <w:t xml:space="preserve"> weeks.</w:t>
      </w:r>
    </w:p>
    <w:p w14:paraId="5B7E9262" w14:textId="77777777" w:rsidR="00240E77" w:rsidRDefault="00240E77" w:rsidP="008B7031"/>
    <w:p w14:paraId="5B9D6EF7" w14:textId="208A975F" w:rsidR="009B1042" w:rsidRPr="00A75CC0" w:rsidRDefault="008B7031" w:rsidP="008B7031">
      <w:pPr>
        <w:rPr>
          <w:b/>
        </w:rPr>
      </w:pPr>
      <w:r w:rsidRPr="008B7031">
        <w:rPr>
          <w:b/>
        </w:rPr>
        <w:t>Figure 2</w:t>
      </w:r>
      <w:r w:rsidR="00240E77" w:rsidRPr="00672340">
        <w:rPr>
          <w:b/>
        </w:rPr>
        <w:t xml:space="preserve">: Brachiocephalic artery dissection. </w:t>
      </w:r>
      <w:r>
        <w:t>(</w:t>
      </w:r>
      <w:r w:rsidR="00240E77" w:rsidRPr="00672340">
        <w:rPr>
          <w:b/>
        </w:rPr>
        <w:t>A</w:t>
      </w:r>
      <w:r w:rsidR="00240E77" w:rsidRPr="00672340">
        <w:t>)</w:t>
      </w:r>
      <w:r w:rsidR="00240E77">
        <w:t xml:space="preserve"> </w:t>
      </w:r>
      <w:r w:rsidR="009B1042">
        <w:t>Schematic of a gravity driven perfusion system. The system is set up at a precise height allowing perfusion at a pressure close to the average systolic blood pressure in mice. The pressure slightly varies with volume height as liquid is used during perfusion between height h</w:t>
      </w:r>
      <w:r w:rsidR="009B1042" w:rsidRPr="00935AC9">
        <w:rPr>
          <w:vertAlign w:val="subscript"/>
        </w:rPr>
        <w:t>1</w:t>
      </w:r>
      <w:r w:rsidR="009B1042">
        <w:t xml:space="preserve"> and h</w:t>
      </w:r>
      <w:r w:rsidR="009B1042" w:rsidRPr="00935AC9">
        <w:rPr>
          <w:vertAlign w:val="subscript"/>
        </w:rPr>
        <w:t>2</w:t>
      </w:r>
      <w:r w:rsidR="009B1042">
        <w:t>.</w:t>
      </w:r>
      <w:r>
        <w:t xml:space="preserve"> (</w:t>
      </w:r>
      <w:r w:rsidR="009B1042" w:rsidRPr="00935AC9">
        <w:rPr>
          <w:b/>
        </w:rPr>
        <w:t>B</w:t>
      </w:r>
      <w:r w:rsidR="009B1042">
        <w:t xml:space="preserve">) Equation for calculation of the </w:t>
      </w:r>
      <w:r w:rsidR="000C0161">
        <w:t>p</w:t>
      </w:r>
      <w:r w:rsidR="009B1042">
        <w:t>ressure of static fluids and determination of the height to reach a pressure of perfusion equal to the C57Bl6 mouse average systolic blood pressure.</w:t>
      </w:r>
      <w:r>
        <w:t xml:space="preserve"> (</w:t>
      </w:r>
      <w:r w:rsidR="009B1042" w:rsidRPr="00935AC9">
        <w:rPr>
          <w:b/>
        </w:rPr>
        <w:t>C</w:t>
      </w:r>
      <w:r w:rsidR="009B1042">
        <w:t xml:space="preserve">) </w:t>
      </w:r>
      <w:r w:rsidR="00240E77" w:rsidRPr="00672340">
        <w:t xml:space="preserve">Pictures of the proximal aorta and branching arteries in C57Bl6 mouse fed a chow diet (left picture) and </w:t>
      </w:r>
      <w:proofErr w:type="spellStart"/>
      <w:r w:rsidR="00240E77" w:rsidRPr="00672340">
        <w:t>Apoe</w:t>
      </w:r>
      <w:proofErr w:type="spellEnd"/>
      <w:r w:rsidR="00240E77" w:rsidRPr="00672340">
        <w:rPr>
          <w:vertAlign w:val="superscript"/>
        </w:rPr>
        <w:t>-/-</w:t>
      </w:r>
      <w:r w:rsidR="00240E77" w:rsidRPr="00672340">
        <w:t xml:space="preserve"> mouse fed a high fat diet for 26 weeks (right picture). The asterisk indicates the presence of atherosclerotic lesions.</w:t>
      </w:r>
      <w:r>
        <w:t xml:space="preserve"> (</w:t>
      </w:r>
      <w:r w:rsidR="009B1042">
        <w:rPr>
          <w:b/>
        </w:rPr>
        <w:t>D</w:t>
      </w:r>
      <w:r w:rsidR="00240E77">
        <w:t xml:space="preserve">) </w:t>
      </w:r>
      <w:r w:rsidR="00240E77" w:rsidRPr="00672340">
        <w:t xml:space="preserve">Schematic of the proximal aorta and branching arteries. Red arrows represent cuts for isolation of the right carotid and brachiocephalic artery isolation and numbers indicate the order of the cuts. </w:t>
      </w:r>
    </w:p>
    <w:p w14:paraId="013D17FF" w14:textId="758862A3" w:rsidR="009B1042" w:rsidRDefault="009B1042" w:rsidP="008B7031"/>
    <w:p w14:paraId="430C0BCA" w14:textId="043E07BF" w:rsidR="00240E77" w:rsidRPr="00A75CC0" w:rsidRDefault="008B7031" w:rsidP="008B7031">
      <w:pPr>
        <w:rPr>
          <w:b/>
        </w:rPr>
      </w:pPr>
      <w:r w:rsidRPr="008B7031">
        <w:rPr>
          <w:b/>
        </w:rPr>
        <w:t>Figure 3</w:t>
      </w:r>
      <w:r w:rsidR="009B1042" w:rsidRPr="00935AC9">
        <w:rPr>
          <w:b/>
        </w:rPr>
        <w:t>: Tissue processing, embedding, and sectioning</w:t>
      </w:r>
      <w:r w:rsidR="00A75CC0">
        <w:rPr>
          <w:b/>
        </w:rPr>
        <w:t>.</w:t>
      </w:r>
      <w:r>
        <w:rPr>
          <w:b/>
        </w:rPr>
        <w:t xml:space="preserve"> </w:t>
      </w:r>
      <w:r>
        <w:t>(</w:t>
      </w:r>
      <w:r w:rsidR="009B1042" w:rsidRPr="00685BED">
        <w:rPr>
          <w:b/>
        </w:rPr>
        <w:t>A</w:t>
      </w:r>
      <w:r w:rsidR="009B1042" w:rsidRPr="00935AC9">
        <w:t>)</w:t>
      </w:r>
      <w:r w:rsidR="00685BED" w:rsidRPr="00935AC9">
        <w:t xml:space="preserve"> Photograph of an embedding cassette with BCA tissue. The BCA is positioned on a foam pad.</w:t>
      </w:r>
      <w:r>
        <w:t xml:space="preserve"> (</w:t>
      </w:r>
      <w:r w:rsidR="00685BED" w:rsidRPr="00685BED">
        <w:rPr>
          <w:b/>
        </w:rPr>
        <w:t>B</w:t>
      </w:r>
      <w:r w:rsidR="00685BED" w:rsidRPr="00935AC9">
        <w:t xml:space="preserve">) Zoom-in of the BCA positioned on the foam pad. The BCA </w:t>
      </w:r>
      <w:r w:rsidR="00685BED">
        <w:t xml:space="preserve">is oriented </w:t>
      </w:r>
      <w:r w:rsidR="00685BED" w:rsidRPr="00935AC9">
        <w:t>with the aortic arch close to the label part of the cassette</w:t>
      </w:r>
      <w:r w:rsidR="00685BED">
        <w:t xml:space="preserve"> and the carotid straightened vertically.</w:t>
      </w:r>
      <w:r w:rsidR="00685BED" w:rsidRPr="00935AC9">
        <w:t xml:space="preserve"> </w:t>
      </w:r>
      <w:r w:rsidR="00685BED">
        <w:t>Scale bar: 1 cm.</w:t>
      </w:r>
      <w:r>
        <w:t xml:space="preserve"> (</w:t>
      </w:r>
      <w:r w:rsidR="00240E77" w:rsidRPr="00672340">
        <w:rPr>
          <w:b/>
        </w:rPr>
        <w:t>C</w:t>
      </w:r>
      <w:r w:rsidR="00240E77">
        <w:t>) Schematic of paraffin block after embedding of the brachiocephalic artery.</w:t>
      </w:r>
      <w:r>
        <w:t xml:space="preserve"> (</w:t>
      </w:r>
      <w:r w:rsidR="00240E77" w:rsidRPr="00672340">
        <w:rPr>
          <w:b/>
        </w:rPr>
        <w:t>D</w:t>
      </w:r>
      <w:r w:rsidR="00240E77">
        <w:t xml:space="preserve">) Schematic of serial slides with </w:t>
      </w:r>
      <w:r w:rsidR="00240E77" w:rsidRPr="00730EC9">
        <w:rPr>
          <w:noProof/>
        </w:rPr>
        <w:t>10</w:t>
      </w:r>
      <w:r w:rsidR="00240E77">
        <w:t xml:space="preserve"> </w:t>
      </w:r>
      <w:r w:rsidR="00240E77">
        <w:rPr>
          <w:rFonts w:cstheme="minorHAnsi"/>
        </w:rPr>
        <w:t>µ</w:t>
      </w:r>
      <w:r w:rsidR="00240E77">
        <w:t>m-thick serial sections with indication of the distance from the aortic arch.</w:t>
      </w:r>
    </w:p>
    <w:p w14:paraId="402D15FB" w14:textId="77777777" w:rsidR="00240E77" w:rsidRDefault="00240E77" w:rsidP="008B7031"/>
    <w:p w14:paraId="4FD6DCA7" w14:textId="58A8E76F" w:rsidR="00240E77" w:rsidRPr="00A75CC0" w:rsidRDefault="008B7031" w:rsidP="008B7031">
      <w:pPr>
        <w:rPr>
          <w:b/>
        </w:rPr>
      </w:pPr>
      <w:r w:rsidRPr="008B7031">
        <w:rPr>
          <w:b/>
        </w:rPr>
        <w:t>Figure 4</w:t>
      </w:r>
      <w:r w:rsidR="00240E77" w:rsidRPr="00672340">
        <w:rPr>
          <w:b/>
        </w:rPr>
        <w:t xml:space="preserve">: </w:t>
      </w:r>
      <w:r w:rsidR="00685BED">
        <w:rPr>
          <w:b/>
        </w:rPr>
        <w:t>Delineation of the atherosclerotic lesion and fibrous cap area</w:t>
      </w:r>
      <w:r w:rsidR="00A75CC0">
        <w:rPr>
          <w:b/>
        </w:rPr>
        <w:t xml:space="preserve">. </w:t>
      </w:r>
      <w:r>
        <w:t>(</w:t>
      </w:r>
      <w:r w:rsidR="00685BED">
        <w:rPr>
          <w:b/>
        </w:rPr>
        <w:t xml:space="preserve">A) </w:t>
      </w:r>
      <w:r w:rsidR="00685BED" w:rsidRPr="00935AC9">
        <w:t xml:space="preserve">Representative </w:t>
      </w:r>
      <w:r w:rsidR="00685BED" w:rsidRPr="00935AC9">
        <w:lastRenderedPageBreak/>
        <w:t>micrographs of DIC image</w:t>
      </w:r>
      <w:r w:rsidR="00025281" w:rsidRPr="00935AC9">
        <w:t xml:space="preserve"> atherosclerotic lesion in</w:t>
      </w:r>
      <w:r w:rsidR="00025281">
        <w:rPr>
          <w:b/>
        </w:rPr>
        <w:t xml:space="preserve"> </w:t>
      </w:r>
      <w:r w:rsidR="00240E77">
        <w:t xml:space="preserve">brachiocephalic artery cross-sections from </w:t>
      </w:r>
      <w:r w:rsidR="00240E77" w:rsidRPr="00A51B6C">
        <w:rPr>
          <w:i/>
        </w:rPr>
        <w:t>Myh11</w:t>
      </w:r>
      <w:r w:rsidR="00025281">
        <w:t>-</w:t>
      </w:r>
      <w:r w:rsidR="00240E77">
        <w:t>Cre</w:t>
      </w:r>
      <w:r w:rsidR="00025281">
        <w:t>/ERT2</w:t>
      </w:r>
      <w:r w:rsidR="00240E77">
        <w:t xml:space="preserve"> R26R-</w:t>
      </w:r>
      <w:r w:rsidR="00760616">
        <w:t>E</w:t>
      </w:r>
      <w:r w:rsidR="00240E77">
        <w:t xml:space="preserve">YFP </w:t>
      </w:r>
      <w:proofErr w:type="spellStart"/>
      <w:r w:rsidR="00240E77" w:rsidRPr="00935AC9">
        <w:t>Apoe</w:t>
      </w:r>
      <w:proofErr w:type="spellEnd"/>
      <w:r w:rsidR="00240E77" w:rsidRPr="00935AC9">
        <w:rPr>
          <w:vertAlign w:val="superscript"/>
        </w:rPr>
        <w:t>-/-</w:t>
      </w:r>
      <w:r w:rsidR="00240E77" w:rsidRPr="00760616">
        <w:t>.</w:t>
      </w:r>
      <w:r w:rsidR="00025281">
        <w:t xml:space="preserve"> The luminal and the </w:t>
      </w:r>
      <w:r>
        <w:t>internal elastic lamina</w:t>
      </w:r>
      <w:r w:rsidR="00025281">
        <w:t xml:space="preserve"> borders are localized by white and yellow arrows, respectively (left panel). The lesion area is delineated by a dashed line (right panel)</w:t>
      </w:r>
      <w:r w:rsidR="00240E77">
        <w:t xml:space="preserve"> Scale bar: 100 </w:t>
      </w:r>
      <w:r w:rsidR="00240E77">
        <w:rPr>
          <w:rFonts w:cstheme="minorHAnsi"/>
        </w:rPr>
        <w:t>µ</w:t>
      </w:r>
      <w:r w:rsidR="00240E77">
        <w:t>m.</w:t>
      </w:r>
      <w:r>
        <w:t xml:space="preserve"> (</w:t>
      </w:r>
      <w:r w:rsidR="00025281" w:rsidRPr="00935AC9">
        <w:rPr>
          <w:b/>
        </w:rPr>
        <w:t>B</w:t>
      </w:r>
      <w:r w:rsidR="00025281">
        <w:t xml:space="preserve">) Representative micrographs of DIC and ACTA2 staining. </w:t>
      </w:r>
      <w:r w:rsidR="00673B7E">
        <w:t>Double-head arrows show the thickness of the ACTA2 staining within the area underlaying the lumen defining the fibrous cap area.</w:t>
      </w:r>
      <w:r>
        <w:t xml:space="preserve"> (</w:t>
      </w:r>
      <w:r w:rsidR="00673B7E" w:rsidRPr="00935AC9">
        <w:rPr>
          <w:b/>
        </w:rPr>
        <w:t>C</w:t>
      </w:r>
      <w:r w:rsidR="00673B7E">
        <w:t>) Quantification of the subluminal ACTA2</w:t>
      </w:r>
      <w:r w:rsidR="00673B7E" w:rsidRPr="00935AC9">
        <w:rPr>
          <w:vertAlign w:val="superscript"/>
        </w:rPr>
        <w:t>+</w:t>
      </w:r>
      <w:r w:rsidR="00673B7E">
        <w:t xml:space="preserve"> thickness in </w:t>
      </w:r>
      <w:r w:rsidR="00673B7E" w:rsidRPr="00A51B6C">
        <w:rPr>
          <w:i/>
        </w:rPr>
        <w:t>Myh11</w:t>
      </w:r>
      <w:r w:rsidR="00673B7E">
        <w:t>-Cre/ERT2 R26R-</w:t>
      </w:r>
      <w:r w:rsidR="00760616">
        <w:t>E</w:t>
      </w:r>
      <w:r w:rsidR="00673B7E">
        <w:t xml:space="preserve">YFP </w:t>
      </w:r>
      <w:proofErr w:type="spellStart"/>
      <w:r w:rsidR="00673B7E" w:rsidRPr="00935AC9">
        <w:t>Apoe</w:t>
      </w:r>
      <w:proofErr w:type="spellEnd"/>
      <w:r w:rsidR="00673B7E" w:rsidRPr="00935AC9">
        <w:rPr>
          <w:vertAlign w:val="superscript"/>
        </w:rPr>
        <w:t>-/-</w:t>
      </w:r>
      <w:r w:rsidR="00673B7E">
        <w:rPr>
          <w:i/>
          <w:vertAlign w:val="superscript"/>
        </w:rPr>
        <w:t xml:space="preserve"> </w:t>
      </w:r>
      <w:r w:rsidR="00673B7E" w:rsidRPr="00935AC9">
        <w:t>fed a high-fat</w:t>
      </w:r>
      <w:r w:rsidR="00673B7E" w:rsidRPr="00935AC9">
        <w:rPr>
          <w:vertAlign w:val="superscript"/>
        </w:rPr>
        <w:t xml:space="preserve"> </w:t>
      </w:r>
      <w:r w:rsidR="00673B7E" w:rsidRPr="00673B7E">
        <w:t>diet</w:t>
      </w:r>
      <w:r w:rsidR="00673B7E">
        <w:t xml:space="preserve"> for 18, 21 and 26 weeks</w:t>
      </w:r>
      <w:r w:rsidR="00035725">
        <w:t>.</w:t>
      </w:r>
      <w:r w:rsidR="00C9776F">
        <w:t xml:space="preserve"> Using this strain of mice, the fibrous cap has an</w:t>
      </w:r>
      <w:r w:rsidR="00035725">
        <w:t xml:space="preserve"> average thickness of 25-30 </w:t>
      </w:r>
      <w:proofErr w:type="spellStart"/>
      <w:r w:rsidR="00D70697">
        <w:t>μ</w:t>
      </w:r>
      <w:r w:rsidR="00C9776F">
        <w:t>m</w:t>
      </w:r>
      <w:proofErr w:type="spellEnd"/>
      <w:r w:rsidR="00C9776F">
        <w:t xml:space="preserve"> in advance atherosclerotic lesions. </w:t>
      </w:r>
      <w:r w:rsidR="002B5E7D">
        <w:t xml:space="preserve">Results are expressed as mean </w:t>
      </w:r>
      <w:r w:rsidR="002B5E7D">
        <w:sym w:font="Symbol" w:char="F0B1"/>
      </w:r>
      <w:r w:rsidR="002B5E7D">
        <w:t xml:space="preserve"> SEM.</w:t>
      </w:r>
      <w:r>
        <w:t xml:space="preserve"> (</w:t>
      </w:r>
      <w:r w:rsidR="00C9776F" w:rsidRPr="00935AC9">
        <w:rPr>
          <w:b/>
        </w:rPr>
        <w:t>D</w:t>
      </w:r>
      <w:r w:rsidR="00C9776F">
        <w:t xml:space="preserve">) Delineation of a fixed 30 </w:t>
      </w:r>
      <w:proofErr w:type="spellStart"/>
      <w:r w:rsidR="00D70697">
        <w:t>μ</w:t>
      </w:r>
      <w:r w:rsidR="00C9776F">
        <w:t>m</w:t>
      </w:r>
      <w:proofErr w:type="spellEnd"/>
      <w:r w:rsidR="00C9776F">
        <w:t xml:space="preserve"> thick fibrous cap area for single cell counting. </w:t>
      </w:r>
    </w:p>
    <w:p w14:paraId="4828E203" w14:textId="77777777" w:rsidR="00C9776F" w:rsidRDefault="00C9776F" w:rsidP="008B7031"/>
    <w:p w14:paraId="6D353A04" w14:textId="4007B6EC" w:rsidR="003B643C" w:rsidRPr="00A75CC0" w:rsidRDefault="008B7031" w:rsidP="008B7031">
      <w:pPr>
        <w:rPr>
          <w:b/>
        </w:rPr>
      </w:pPr>
      <w:r w:rsidRPr="008B7031">
        <w:rPr>
          <w:b/>
        </w:rPr>
        <w:t>Figure 5</w:t>
      </w:r>
      <w:r w:rsidR="00240E77" w:rsidRPr="00C506CA">
        <w:rPr>
          <w:b/>
        </w:rPr>
        <w:t xml:space="preserve">: </w:t>
      </w:r>
      <w:r w:rsidR="00C9776F">
        <w:rPr>
          <w:b/>
        </w:rPr>
        <w:t>Single cell counting using ImageJ</w:t>
      </w:r>
      <w:r w:rsidR="00A75CC0">
        <w:rPr>
          <w:b/>
        </w:rPr>
        <w:t xml:space="preserve">. </w:t>
      </w:r>
      <w:r w:rsidR="00D6580C" w:rsidRPr="00935AC9">
        <w:t>Screen captures illustrating key steps of single cell counting with ImageJ on images acquired by confocal microscopy.</w:t>
      </w:r>
      <w:r>
        <w:t xml:space="preserve"> (</w:t>
      </w:r>
      <w:r w:rsidR="00D6580C" w:rsidRPr="00935AC9">
        <w:rPr>
          <w:b/>
        </w:rPr>
        <w:t>A</w:t>
      </w:r>
      <w:r w:rsidR="00D6580C">
        <w:t xml:space="preserve">) </w:t>
      </w:r>
      <w:r w:rsidR="00D6580C" w:rsidRPr="00935AC9">
        <w:t>Each individual staining channel and individual z-stack are visible by scrolling c: and z: bars at the bottom of the image.</w:t>
      </w:r>
      <w:r w:rsidR="00D6580C">
        <w:t xml:space="preserve"> </w:t>
      </w:r>
      <w:r w:rsidR="00F441A7">
        <w:t>Staining channels are pseudo-colored using the Channel panel (</w:t>
      </w:r>
      <w:r w:rsidR="00F441A7" w:rsidRPr="00935AC9">
        <w:rPr>
          <w:b/>
        </w:rPr>
        <w:t>1</w:t>
      </w:r>
      <w:r w:rsidR="00F441A7">
        <w:t xml:space="preserve">) </w:t>
      </w:r>
      <w:r w:rsidR="00D6580C">
        <w:t>Staining channels</w:t>
      </w:r>
      <w:r w:rsidR="002B5E7D">
        <w:t xml:space="preserve"> (YFP, LGALS3, ACTA2, DAPI for nuclear staining and DIC)</w:t>
      </w:r>
      <w:r w:rsidR="00D6580C">
        <w:t xml:space="preserve"> are merged using the Merge Channel panel (</w:t>
      </w:r>
      <w:r w:rsidR="00D6580C" w:rsidRPr="00935AC9">
        <w:rPr>
          <w:b/>
        </w:rPr>
        <w:t>2</w:t>
      </w:r>
      <w:r w:rsidR="00D6580C">
        <w:t>).</w:t>
      </w:r>
      <w:r>
        <w:t xml:space="preserve"> (</w:t>
      </w:r>
      <w:r w:rsidR="00D6580C" w:rsidRPr="00935AC9">
        <w:rPr>
          <w:b/>
        </w:rPr>
        <w:t>B</w:t>
      </w:r>
      <w:r w:rsidR="00D6580C">
        <w:t>) Results of channel merging for YFP, LGALS3, ACTA2, DAPI, and DIC.</w:t>
      </w:r>
      <w:r>
        <w:t xml:space="preserve"> (</w:t>
      </w:r>
      <w:r w:rsidR="00D6580C" w:rsidRPr="00935AC9">
        <w:rPr>
          <w:b/>
        </w:rPr>
        <w:t>C</w:t>
      </w:r>
      <w:r w:rsidR="00F441A7">
        <w:t>)</w:t>
      </w:r>
      <w:r w:rsidR="00D6580C">
        <w:t xml:space="preserve"> Nucleus counting based on DAPI staining using the </w:t>
      </w:r>
      <w:r w:rsidR="00F441A7">
        <w:t>Counting icon (</w:t>
      </w:r>
      <w:r w:rsidR="00F441A7" w:rsidRPr="00935AC9">
        <w:rPr>
          <w:b/>
        </w:rPr>
        <w:t>1</w:t>
      </w:r>
      <w:r w:rsidR="00F441A7">
        <w:t>) and Point Tool panel (</w:t>
      </w:r>
      <w:r w:rsidR="00F441A7" w:rsidRPr="00935AC9">
        <w:rPr>
          <w:b/>
        </w:rPr>
        <w:t>2</w:t>
      </w:r>
      <w:r w:rsidR="00F441A7">
        <w:t>). A different counter channel is used for each cell population</w:t>
      </w:r>
      <w:r w:rsidR="00CA53BC">
        <w:t xml:space="preserve"> (</w:t>
      </w:r>
      <w:r w:rsidR="00CA53BC" w:rsidRPr="00935AC9">
        <w:rPr>
          <w:b/>
        </w:rPr>
        <w:t>3</w:t>
      </w:r>
      <w:r w:rsidR="00CA53BC">
        <w:t>)</w:t>
      </w:r>
      <w:r w:rsidR="00F441A7">
        <w:t>.</w:t>
      </w:r>
      <w:r>
        <w:t xml:space="preserve"> </w:t>
      </w:r>
      <w:r w:rsidR="00F441A7">
        <w:t>The number of events counted is indicated below the counter channel (</w:t>
      </w:r>
      <w:r w:rsidR="00F441A7" w:rsidRPr="00935AC9">
        <w:rPr>
          <w:b/>
        </w:rPr>
        <w:t>4</w:t>
      </w:r>
      <w:r w:rsidR="00F441A7">
        <w:t>). White rectangle: region enlarged on the right.</w:t>
      </w:r>
      <w:r>
        <w:t xml:space="preserve"> (</w:t>
      </w:r>
      <w:r w:rsidR="00F441A7" w:rsidRPr="00935AC9">
        <w:rPr>
          <w:b/>
        </w:rPr>
        <w:t>D</w:t>
      </w:r>
      <w:r w:rsidR="00F441A7">
        <w:t>) Representative image of single cell counting within the fibrous cap area (dashed line) for multiple cell populations including DAPI (yellow dots), YFP</w:t>
      </w:r>
      <w:r w:rsidR="00F441A7" w:rsidRPr="00935AC9">
        <w:rPr>
          <w:vertAlign w:val="superscript"/>
        </w:rPr>
        <w:t>+</w:t>
      </w:r>
      <w:r w:rsidR="00F441A7">
        <w:t xml:space="preserve"> cells (magenta dots), YFP</w:t>
      </w:r>
      <w:r w:rsidR="00F441A7" w:rsidRPr="00935AC9">
        <w:rPr>
          <w:vertAlign w:val="superscript"/>
        </w:rPr>
        <w:t>-</w:t>
      </w:r>
      <w:r w:rsidR="00F441A7">
        <w:t>LGALS3</w:t>
      </w:r>
      <w:r w:rsidR="00F441A7" w:rsidRPr="00935AC9">
        <w:rPr>
          <w:vertAlign w:val="superscript"/>
        </w:rPr>
        <w:t>+</w:t>
      </w:r>
      <w:r w:rsidR="00F441A7">
        <w:t xml:space="preserve"> cells (cyan dots), YFP</w:t>
      </w:r>
      <w:r w:rsidR="00F441A7" w:rsidRPr="00935AC9">
        <w:rPr>
          <w:vertAlign w:val="superscript"/>
        </w:rPr>
        <w:t>+</w:t>
      </w:r>
      <w:r w:rsidR="00F441A7">
        <w:t>LGALS3</w:t>
      </w:r>
      <w:r w:rsidR="00F441A7" w:rsidRPr="00935AC9">
        <w:rPr>
          <w:vertAlign w:val="superscript"/>
        </w:rPr>
        <w:t>+</w:t>
      </w:r>
      <w:r w:rsidR="00F441A7">
        <w:t xml:space="preserve"> cells (orange dots), YFP</w:t>
      </w:r>
      <w:r w:rsidR="00F441A7" w:rsidRPr="00935AC9">
        <w:rPr>
          <w:vertAlign w:val="superscript"/>
        </w:rPr>
        <w:t>+</w:t>
      </w:r>
      <w:r w:rsidR="00F441A7">
        <w:t>ACTA2</w:t>
      </w:r>
      <w:r w:rsidR="00F441A7" w:rsidRPr="00935AC9">
        <w:rPr>
          <w:vertAlign w:val="superscript"/>
        </w:rPr>
        <w:t>+</w:t>
      </w:r>
      <w:r w:rsidR="00F441A7">
        <w:t xml:space="preserve"> cells (green dots), and YFP</w:t>
      </w:r>
      <w:r w:rsidR="00F441A7" w:rsidRPr="00935AC9">
        <w:rPr>
          <w:vertAlign w:val="superscript"/>
        </w:rPr>
        <w:t>-</w:t>
      </w:r>
      <w:r w:rsidR="00F441A7">
        <w:t>ACTA2</w:t>
      </w:r>
      <w:r w:rsidR="00F441A7" w:rsidRPr="00935AC9">
        <w:rPr>
          <w:vertAlign w:val="superscript"/>
        </w:rPr>
        <w:t>+</w:t>
      </w:r>
      <w:r w:rsidR="00F441A7">
        <w:t xml:space="preserve"> cells (dark blue dots). White rectangle: region enlarged on the right.</w:t>
      </w:r>
    </w:p>
    <w:p w14:paraId="5C2A96AA" w14:textId="77777777" w:rsidR="00C9776F" w:rsidRDefault="00C9776F" w:rsidP="008B7031">
      <w:pPr>
        <w:rPr>
          <w:b/>
        </w:rPr>
      </w:pPr>
    </w:p>
    <w:p w14:paraId="5C7614F5" w14:textId="7FDDE25D" w:rsidR="00CA53BC" w:rsidRPr="00A75CC0" w:rsidRDefault="008B7031" w:rsidP="008B7031">
      <w:pPr>
        <w:rPr>
          <w:b/>
        </w:rPr>
      </w:pPr>
      <w:r w:rsidRPr="008B7031">
        <w:rPr>
          <w:b/>
        </w:rPr>
        <w:t>Figure 6</w:t>
      </w:r>
      <w:r w:rsidR="00CA53BC">
        <w:rPr>
          <w:b/>
        </w:rPr>
        <w:t>: Characterization of the effects of IL-1</w:t>
      </w:r>
      <w:r w:rsidR="00CA53BC">
        <w:rPr>
          <w:b/>
        </w:rPr>
        <w:sym w:font="Symbol" w:char="F062"/>
      </w:r>
      <w:r w:rsidR="00CA53BC">
        <w:rPr>
          <w:b/>
        </w:rPr>
        <w:t xml:space="preserve"> inhibition on the cellular composition of the fibrous cap area at two distinct BCA locations of SMC lineage tracing </w:t>
      </w:r>
      <w:proofErr w:type="spellStart"/>
      <w:r w:rsidR="00CA53BC">
        <w:rPr>
          <w:b/>
        </w:rPr>
        <w:t>Apoe</w:t>
      </w:r>
      <w:proofErr w:type="spellEnd"/>
      <w:r w:rsidR="00CA53BC">
        <w:rPr>
          <w:b/>
        </w:rPr>
        <w:t>-/- mice.</w:t>
      </w:r>
      <w:r>
        <w:rPr>
          <w:b/>
        </w:rPr>
        <w:t xml:space="preserve"> </w:t>
      </w:r>
      <w:r>
        <w:t>(</w:t>
      </w:r>
      <w:r w:rsidR="00CA53BC" w:rsidRPr="00CA53BC">
        <w:rPr>
          <w:b/>
        </w:rPr>
        <w:t>A</w:t>
      </w:r>
      <w:r w:rsidR="00CA53BC" w:rsidRPr="00935AC9">
        <w:t xml:space="preserve">) BCA cross sections at 480 </w:t>
      </w:r>
      <w:proofErr w:type="spellStart"/>
      <w:r w:rsidR="00D70697">
        <w:t>μ</w:t>
      </w:r>
      <w:r w:rsidR="00CA53BC" w:rsidRPr="00935AC9">
        <w:t>m</w:t>
      </w:r>
      <w:proofErr w:type="spellEnd"/>
      <w:r w:rsidR="00CA53BC" w:rsidRPr="00935AC9">
        <w:t xml:space="preserve"> and 780 </w:t>
      </w:r>
      <w:proofErr w:type="spellStart"/>
      <w:r w:rsidR="00D70697">
        <w:t>μ</w:t>
      </w:r>
      <w:r w:rsidR="00CA53BC" w:rsidRPr="00935AC9">
        <w:t>m</w:t>
      </w:r>
      <w:proofErr w:type="spellEnd"/>
      <w:r w:rsidR="00CA53BC" w:rsidRPr="00935AC9">
        <w:t xml:space="preserve"> from the aortic arch from mice treated with the IL-1</w:t>
      </w:r>
      <w:r w:rsidR="00CA53BC" w:rsidRPr="00935AC9">
        <w:sym w:font="Symbol" w:char="F062"/>
      </w:r>
      <w:r w:rsidR="00CA53BC" w:rsidRPr="00935AC9">
        <w:t xml:space="preserve"> antibody or the IgG control as shown in </w:t>
      </w:r>
      <w:r w:rsidRPr="008B7031">
        <w:rPr>
          <w:b/>
        </w:rPr>
        <w:t>Figure 1</w:t>
      </w:r>
      <w:r w:rsidR="00CA53BC" w:rsidRPr="00935AC9">
        <w:t xml:space="preserve"> were stained for YFP, LGALS3, and DAPI</w:t>
      </w:r>
      <w:r w:rsidR="002B5E7D">
        <w:t xml:space="preserve"> (nuclear staining) and the section was imaged by DIC</w:t>
      </w:r>
      <w:r w:rsidR="00CA53BC" w:rsidRPr="00935AC9">
        <w:t>.</w:t>
      </w:r>
      <w:r w:rsidR="002B5E7D">
        <w:t xml:space="preserve"> Immunofluorescent channels were merged (bottom right panels).</w:t>
      </w:r>
      <w:r w:rsidR="00CA53BC" w:rsidRPr="00935AC9">
        <w:t xml:space="preserve"> The dashed lines delineate the fibrous cap regions. Scale bars: 100 </w:t>
      </w:r>
      <w:proofErr w:type="spellStart"/>
      <w:r w:rsidR="00D70697">
        <w:t>μ</w:t>
      </w:r>
      <w:r w:rsidR="00CA53BC" w:rsidRPr="00935AC9">
        <w:t>m</w:t>
      </w:r>
      <w:proofErr w:type="spellEnd"/>
      <w:r w:rsidR="00CA53BC" w:rsidRPr="00935AC9">
        <w:t>.</w:t>
      </w:r>
      <w:r>
        <w:t xml:space="preserve"> (</w:t>
      </w:r>
      <w:r w:rsidR="00CA53BC" w:rsidRPr="00CA53BC">
        <w:rPr>
          <w:b/>
        </w:rPr>
        <w:t>B</w:t>
      </w:r>
      <w:r w:rsidR="00CA53BC" w:rsidRPr="00935AC9">
        <w:t>) Single cell counting reveals that inhibition of IL-1</w:t>
      </w:r>
      <w:r w:rsidR="00CA53BC" w:rsidRPr="00935AC9">
        <w:sym w:font="Symbol" w:char="F062"/>
      </w:r>
      <w:r w:rsidR="00CA53BC" w:rsidRPr="00935AC9">
        <w:t xml:space="preserve"> is associated with a significant decrease in YFP</w:t>
      </w:r>
      <w:r w:rsidR="00CA53BC" w:rsidRPr="00935AC9">
        <w:rPr>
          <w:vertAlign w:val="superscript"/>
        </w:rPr>
        <w:t>+</w:t>
      </w:r>
      <w:r w:rsidR="00CA53BC" w:rsidRPr="00935AC9">
        <w:t xml:space="preserve"> cells and an increase in LGALS3</w:t>
      </w:r>
      <w:r w:rsidR="00CA53BC" w:rsidRPr="00935AC9">
        <w:rPr>
          <w:vertAlign w:val="superscript"/>
        </w:rPr>
        <w:t>+</w:t>
      </w:r>
      <w:r w:rsidR="00CA53BC" w:rsidRPr="00935AC9">
        <w:t xml:space="preserve"> cells within the fibrous cap area. </w:t>
      </w:r>
      <w:r w:rsidR="00CA53BC" w:rsidRPr="00CA53BC">
        <w:rPr>
          <w:b/>
        </w:rPr>
        <w:t>C</w:t>
      </w:r>
      <w:r w:rsidR="00CA53BC" w:rsidRPr="00935AC9">
        <w:t>) Within the YFP</w:t>
      </w:r>
      <w:r w:rsidR="00CA53BC" w:rsidRPr="00935AC9">
        <w:rPr>
          <w:vertAlign w:val="superscript"/>
        </w:rPr>
        <w:t>+</w:t>
      </w:r>
      <w:r w:rsidR="00CA53BC" w:rsidRPr="00935AC9">
        <w:t xml:space="preserve"> cell population, a decrease in YFP</w:t>
      </w:r>
      <w:r w:rsidR="00CA53BC" w:rsidRPr="00935AC9">
        <w:rPr>
          <w:vertAlign w:val="superscript"/>
        </w:rPr>
        <w:t>+</w:t>
      </w:r>
      <w:r w:rsidR="00CA53BC" w:rsidRPr="00935AC9">
        <w:t>ACTA2</w:t>
      </w:r>
      <w:r w:rsidR="00CA53BC" w:rsidRPr="00935AC9">
        <w:rPr>
          <w:vertAlign w:val="superscript"/>
        </w:rPr>
        <w:t>+</w:t>
      </w:r>
      <w:r w:rsidR="00CA53BC" w:rsidRPr="00935AC9">
        <w:t xml:space="preserve"> and an increase in YFP</w:t>
      </w:r>
      <w:r w:rsidR="00CA53BC" w:rsidRPr="00935AC9">
        <w:rPr>
          <w:vertAlign w:val="superscript"/>
        </w:rPr>
        <w:t>+</w:t>
      </w:r>
      <w:r w:rsidR="00CA53BC" w:rsidRPr="00935AC9">
        <w:t>LGALS3</w:t>
      </w:r>
      <w:r w:rsidR="00CA53BC" w:rsidRPr="00935AC9">
        <w:rPr>
          <w:vertAlign w:val="superscript"/>
        </w:rPr>
        <w:t>+</w:t>
      </w:r>
      <w:r w:rsidR="00CA53BC" w:rsidRPr="00935AC9">
        <w:t xml:space="preserve"> populations are observed.</w:t>
      </w:r>
      <w:r>
        <w:t xml:space="preserve"> </w:t>
      </w:r>
      <w:r w:rsidR="002B5E7D">
        <w:t xml:space="preserve">Results are expressed as mean </w:t>
      </w:r>
      <w:r w:rsidR="002B5E7D">
        <w:sym w:font="Symbol" w:char="F0B1"/>
      </w:r>
      <w:r w:rsidR="002B5E7D">
        <w:t xml:space="preserve"> SEM. </w:t>
      </w:r>
      <w:r w:rsidR="00CA53BC">
        <w:t>Statistic</w:t>
      </w:r>
      <w:r w:rsidR="00F3096E">
        <w:t xml:space="preserve">al analysis: </w:t>
      </w:r>
      <w:r w:rsidR="000C0161">
        <w:t>u</w:t>
      </w:r>
      <w:r w:rsidR="000C0161">
        <w:t xml:space="preserve">npaired </w:t>
      </w:r>
      <w:r w:rsidR="00F3096E">
        <w:t xml:space="preserve">multiple t-test. </w:t>
      </w:r>
    </w:p>
    <w:p w14:paraId="6CA6F509" w14:textId="77777777" w:rsidR="00C9776F" w:rsidRDefault="00C9776F" w:rsidP="008B7031">
      <w:pPr>
        <w:rPr>
          <w:b/>
        </w:rPr>
      </w:pPr>
    </w:p>
    <w:p w14:paraId="415E0168" w14:textId="69214105" w:rsidR="00F3096E" w:rsidRPr="00A75CC0" w:rsidRDefault="008B7031" w:rsidP="008B7031">
      <w:pPr>
        <w:rPr>
          <w:b/>
        </w:rPr>
      </w:pPr>
      <w:r w:rsidRPr="008B7031">
        <w:rPr>
          <w:b/>
        </w:rPr>
        <w:t>Figure 7</w:t>
      </w:r>
      <w:r w:rsidR="00F3096E">
        <w:rPr>
          <w:b/>
        </w:rPr>
        <w:t>: Effect of IL-1</w:t>
      </w:r>
      <w:r w:rsidR="00F3096E">
        <w:rPr>
          <w:b/>
        </w:rPr>
        <w:sym w:font="Symbol" w:char="F062"/>
      </w:r>
      <w:r w:rsidR="00F3096E">
        <w:rPr>
          <w:b/>
        </w:rPr>
        <w:t xml:space="preserve"> inhibition on the number of RUNX2+ chondrogenic cells with advanced atherosclerotic lesions.</w:t>
      </w:r>
      <w:r w:rsidR="00A75CC0">
        <w:rPr>
          <w:b/>
        </w:rPr>
        <w:t xml:space="preserve"> </w:t>
      </w:r>
      <w:r w:rsidR="00F3096E" w:rsidRPr="00F3096E">
        <w:rPr>
          <w:b/>
        </w:rPr>
        <w:t>A</w:t>
      </w:r>
      <w:r w:rsidR="00F3096E" w:rsidRPr="00935AC9">
        <w:t>) BCA cross section</w:t>
      </w:r>
      <w:r w:rsidR="00A75CC0">
        <w:t>s</w:t>
      </w:r>
      <w:r w:rsidR="00F3096E" w:rsidRPr="00935AC9">
        <w:t xml:space="preserve"> are stained for YFP, LGALS3, RUNX2 and DAPI</w:t>
      </w:r>
      <w:r w:rsidR="002B5E7D">
        <w:t xml:space="preserve"> (nuclear staining), and all channels were merged (bottom panels)</w:t>
      </w:r>
      <w:r w:rsidR="00F3096E" w:rsidRPr="00935AC9">
        <w:t>.</w:t>
      </w:r>
      <w:r>
        <w:t xml:space="preserve"> </w:t>
      </w:r>
      <w:r w:rsidR="00F3096E" w:rsidRPr="00935AC9">
        <w:t xml:space="preserve">The dashed lines delineate the lesion area. </w:t>
      </w:r>
      <w:r w:rsidR="00F3096E" w:rsidRPr="008F6E5D">
        <w:t xml:space="preserve">Scale bars: 100 </w:t>
      </w:r>
      <w:proofErr w:type="spellStart"/>
      <w:r w:rsidR="00D70697">
        <w:t>μ</w:t>
      </w:r>
      <w:r w:rsidR="00F3096E" w:rsidRPr="008F6E5D">
        <w:t>m</w:t>
      </w:r>
      <w:proofErr w:type="spellEnd"/>
      <w:r w:rsidR="00F3096E" w:rsidRPr="008F6E5D">
        <w:t xml:space="preserve">. </w:t>
      </w:r>
      <w:r w:rsidR="00F3096E" w:rsidRPr="00F3096E">
        <w:rPr>
          <w:b/>
        </w:rPr>
        <w:t>B</w:t>
      </w:r>
      <w:r w:rsidR="00F3096E" w:rsidRPr="00935AC9">
        <w:t>) Single cell counting shows that inhibition of IL-1</w:t>
      </w:r>
      <w:r w:rsidR="00F3096E" w:rsidRPr="00935AC9">
        <w:sym w:font="Symbol" w:char="F062"/>
      </w:r>
      <w:r w:rsidR="00F3096E" w:rsidRPr="00935AC9">
        <w:t xml:space="preserve"> does not impact the total number of RUNX2</w:t>
      </w:r>
      <w:r w:rsidR="00F3096E" w:rsidRPr="00935AC9">
        <w:rPr>
          <w:vertAlign w:val="superscript"/>
        </w:rPr>
        <w:t>+</w:t>
      </w:r>
      <w:r w:rsidR="00F3096E" w:rsidRPr="00935AC9">
        <w:t xml:space="preserve"> cells within the lesion nor the proportion of RUNX2</w:t>
      </w:r>
      <w:r w:rsidR="00F3096E" w:rsidRPr="00935AC9">
        <w:rPr>
          <w:vertAlign w:val="superscript"/>
        </w:rPr>
        <w:t>+</w:t>
      </w:r>
      <w:r w:rsidR="00F3096E" w:rsidRPr="00935AC9">
        <w:t xml:space="preserve"> cells from SMC origin (YFP</w:t>
      </w:r>
      <w:r w:rsidR="00F3096E" w:rsidRPr="00935AC9">
        <w:rPr>
          <w:vertAlign w:val="superscript"/>
        </w:rPr>
        <w:t>+</w:t>
      </w:r>
      <w:r w:rsidR="00F3096E" w:rsidRPr="00935AC9">
        <w:t>RUNX2</w:t>
      </w:r>
      <w:r w:rsidR="00F3096E" w:rsidRPr="00935AC9">
        <w:rPr>
          <w:vertAlign w:val="superscript"/>
        </w:rPr>
        <w:t>+</w:t>
      </w:r>
      <w:r w:rsidR="00F3096E" w:rsidRPr="00935AC9">
        <w:t>; YFP</w:t>
      </w:r>
      <w:r w:rsidR="00F3096E" w:rsidRPr="00935AC9">
        <w:rPr>
          <w:vertAlign w:val="superscript"/>
        </w:rPr>
        <w:t>+</w:t>
      </w:r>
      <w:r w:rsidR="00F3096E" w:rsidRPr="00935AC9">
        <w:t>LGALS3</w:t>
      </w:r>
      <w:r w:rsidR="00F3096E" w:rsidRPr="00935AC9">
        <w:rPr>
          <w:vertAlign w:val="superscript"/>
        </w:rPr>
        <w:t>+</w:t>
      </w:r>
      <w:r w:rsidR="00F3096E" w:rsidRPr="00935AC9">
        <w:t>RUNX2</w:t>
      </w:r>
      <w:r w:rsidR="00F3096E" w:rsidRPr="00935AC9">
        <w:rPr>
          <w:vertAlign w:val="superscript"/>
        </w:rPr>
        <w:t>+</w:t>
      </w:r>
      <w:r w:rsidR="00F3096E" w:rsidRPr="00935AC9">
        <w:t>) and myeloid origin (YFP</w:t>
      </w:r>
      <w:r w:rsidR="00F3096E" w:rsidRPr="00935AC9">
        <w:rPr>
          <w:vertAlign w:val="superscript"/>
        </w:rPr>
        <w:t>-</w:t>
      </w:r>
      <w:r w:rsidR="00F3096E" w:rsidRPr="00935AC9">
        <w:t>LGALS3</w:t>
      </w:r>
      <w:r w:rsidR="00F3096E" w:rsidRPr="00935AC9">
        <w:rPr>
          <w:vertAlign w:val="superscript"/>
        </w:rPr>
        <w:t>+</w:t>
      </w:r>
      <w:r w:rsidR="00F3096E" w:rsidRPr="00935AC9">
        <w:t>RUNX2</w:t>
      </w:r>
      <w:r w:rsidR="00F3096E" w:rsidRPr="00935AC9">
        <w:rPr>
          <w:vertAlign w:val="superscript"/>
        </w:rPr>
        <w:t>+</w:t>
      </w:r>
      <w:r w:rsidR="00F3096E" w:rsidRPr="00935AC9">
        <w:t>).</w:t>
      </w:r>
      <w:r w:rsidR="00F3096E" w:rsidRPr="00F3096E">
        <w:t xml:space="preserve"> </w:t>
      </w:r>
      <w:r w:rsidR="002B5E7D">
        <w:t xml:space="preserve">Results are expressed as mean </w:t>
      </w:r>
      <w:r w:rsidR="002B5E7D">
        <w:sym w:font="Symbol" w:char="F0B1"/>
      </w:r>
      <w:r w:rsidR="002B5E7D">
        <w:t xml:space="preserve"> SEM. </w:t>
      </w:r>
      <w:r w:rsidR="00F3096E">
        <w:t xml:space="preserve">Statistical analysis: Unpaired multiple t-test. </w:t>
      </w:r>
    </w:p>
    <w:p w14:paraId="75182EC3" w14:textId="77777777" w:rsidR="00B32616" w:rsidRPr="001B1519" w:rsidRDefault="00B32616" w:rsidP="008B7031">
      <w:pPr>
        <w:rPr>
          <w:rFonts w:asciiTheme="minorHAnsi" w:hAnsiTheme="minorHAnsi" w:cstheme="minorHAnsi"/>
          <w:color w:val="808080" w:themeColor="background1" w:themeShade="80"/>
        </w:rPr>
      </w:pPr>
    </w:p>
    <w:p w14:paraId="64B8CF78" w14:textId="05E0F8E5" w:rsidR="006305D7" w:rsidRPr="001B1519" w:rsidRDefault="006305D7" w:rsidP="008B7031">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w:t>
      </w:r>
    </w:p>
    <w:p w14:paraId="78728D18" w14:textId="79D32E1E" w:rsidR="00014314" w:rsidRDefault="00014314" w:rsidP="008B7031">
      <w:pPr>
        <w:rPr>
          <w:rFonts w:asciiTheme="minorHAnsi" w:hAnsiTheme="minorHAnsi" w:cstheme="minorHAnsi"/>
          <w:color w:val="808080"/>
        </w:rPr>
      </w:pPr>
    </w:p>
    <w:p w14:paraId="6CF4DC9E" w14:textId="2737E77A" w:rsidR="00240E77" w:rsidRPr="00613868" w:rsidRDefault="00240E77" w:rsidP="008B7031">
      <w:r w:rsidRPr="00613868">
        <w:t>Despite decade</w:t>
      </w:r>
      <w:r>
        <w:t>s</w:t>
      </w:r>
      <w:r w:rsidRPr="00613868">
        <w:t xml:space="preserve"> of research and technical advances in studying atherosclerosis, the field </w:t>
      </w:r>
      <w:r>
        <w:t xml:space="preserve">has a disappointing history of </w:t>
      </w:r>
      <w:r w:rsidRPr="00613868">
        <w:t>translating scientific findings to clinical therapies</w:t>
      </w:r>
      <w:r w:rsidRPr="00613868">
        <w:fldChar w:fldCharType="begin">
          <w:fldData xml:space="preserve">PEVuZE5vdGU+PENpdGU+PEF1dGhvcj5LaWxrZW5ueTwvQXV0aG9yPjxZZWFyPjIwMTA8L1llYXI+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</w:fldData>
        </w:fldChar>
      </w:r>
      <w:r w:rsidR="00AC16F7">
        <w:instrText xml:space="preserve"> ADDIN EN.CITE </w:instrText>
      </w:r>
      <w:r w:rsidR="00AC16F7">
        <w:fldChar w:fldCharType="begin">
          <w:fldData xml:space="preserve">PEVuZE5vdGU+PENpdGU+PEF1dGhvcj5LaWxrZW5ueTwvQXV0aG9yPjxZZWFyPjIwMTA8L1llYXI+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</w:fldData>
        </w:fldChar>
      </w:r>
      <w:r w:rsidR="00AC16F7">
        <w:instrText xml:space="preserve"> ADDIN EN.CITE.DATA </w:instrText>
      </w:r>
      <w:r w:rsidR="00AC16F7">
        <w:fldChar w:fldCharType="end"/>
      </w:r>
      <w:r w:rsidRPr="00613868">
        <w:fldChar w:fldCharType="separate"/>
      </w:r>
      <w:r w:rsidR="00AC16F7" w:rsidRPr="00AC16F7">
        <w:rPr>
          <w:noProof/>
          <w:vertAlign w:val="superscript"/>
        </w:rPr>
        <w:t>34,35</w:t>
      </w:r>
      <w:r w:rsidRPr="00613868">
        <w:fldChar w:fldCharType="end"/>
      </w:r>
      <w:r w:rsidRPr="00613868">
        <w:t xml:space="preserve">. </w:t>
      </w:r>
      <w:r>
        <w:t xml:space="preserve">This phenomenon may be explained in part by </w:t>
      </w:r>
      <w:r w:rsidRPr="00613868">
        <w:t>discrepanc</w:t>
      </w:r>
      <w:r>
        <w:t>ies</w:t>
      </w:r>
      <w:r w:rsidRPr="00613868">
        <w:t xml:space="preserve"> in animal models, experimental designs, and </w:t>
      </w:r>
      <w:r>
        <w:t>lesion analyses</w:t>
      </w:r>
      <w:r w:rsidRPr="00613868">
        <w:t xml:space="preserve">. Herein, we </w:t>
      </w:r>
      <w:r>
        <w:t>describe</w:t>
      </w:r>
      <w:r w:rsidRPr="00613868">
        <w:t xml:space="preserve"> </w:t>
      </w:r>
      <w:r>
        <w:t>an</w:t>
      </w:r>
      <w:r w:rsidRPr="00613868">
        <w:t xml:space="preserve"> experimental pipeline</w:t>
      </w:r>
      <w:r>
        <w:t xml:space="preserve"> that we</w:t>
      </w:r>
      <w:r w:rsidRPr="00613868">
        <w:t xml:space="preserve"> used to analyze</w:t>
      </w:r>
      <w:r w:rsidR="005A2901">
        <w:t xml:space="preserve"> the cellular composition in</w:t>
      </w:r>
      <w:r w:rsidRPr="00613868">
        <w:t xml:space="preserve"> advanced atherosclerotic lesions </w:t>
      </w:r>
      <w:r w:rsidR="005A2901">
        <w:t>using</w:t>
      </w:r>
      <w:r w:rsidRPr="00613868">
        <w:t xml:space="preserve"> lineage</w:t>
      </w:r>
      <w:r w:rsidR="005A2901">
        <w:t xml:space="preserve"> </w:t>
      </w:r>
      <w:r w:rsidRPr="00613868">
        <w:t>tracing mice</w:t>
      </w:r>
      <w:r>
        <w:fldChar w:fldCharType="begin"/>
      </w:r>
      <w:r w:rsidR="00AC16F7">
        <w:instrText xml:space="preserve"> ADDIN EN.CITE &lt;EndNote&gt;&lt;Cite&gt;&lt;Author&gt;Gomez&lt;/Author&gt;&lt;Year&gt;2018&lt;/Year&gt;&lt;RecNum&gt;7&lt;/RecNum&gt;&lt;DisplayText&gt;&lt;style face="superscript"&gt;7&lt;/style&gt;&lt;/DisplayText&gt;&lt;record&gt;&lt;rec-number&gt;7&lt;/rec-number&gt;&lt;foreign-keys&gt;&lt;key app="EN" db-id="df9w90a0b55f9hepdwxx5saf5v5ea9xfvvde" timestamp="1542382463"&gt;7&lt;/key&gt;&lt;/foreign-keys&gt;&lt;ref-type name="Journal Article"&gt;17&lt;/ref-type&gt;&lt;contributors&gt;&lt;authors&gt;&lt;author&gt;Gomez, Delphine&lt;/author&gt;&lt;author&gt;Baylis, Richard A.&lt;/author&gt;&lt;author&gt;Durgin, Brittany G.&lt;/author&gt;&lt;author&gt;Newman, Alexandra A. C.&lt;/author&gt;&lt;author&gt;Alencar, Gabriel F.&lt;/author&gt;&lt;author&gt;Mahan, Sidney&lt;/author&gt;&lt;author&gt;St. Hilaire, Cynthia&lt;/author&gt;&lt;author&gt;Müller, Werner&lt;/author&gt;&lt;author&gt;Waisman, Ari&lt;/author&gt;&lt;author&gt;Francis, Sheila E.&lt;/author&gt;&lt;author&gt;Pinteaux, Emmanuel&lt;/author&gt;&lt;author&gt;Randolph, Gwendalyn J.&lt;/author&gt;&lt;author&gt;Gram, Hermann&lt;/author&gt;&lt;author&gt;Owens, Gary K.&lt;/author&gt;&lt;/authors&gt;&lt;/contributors&gt;&lt;titles&gt;&lt;title&gt;Interleukin-1β has atheroprotective effects in advanced atherosclerotic lesions of mice&lt;/title&gt;&lt;secondary-title&gt;Nature Medicine&lt;/secondary-title&gt;&lt;/titles&gt;&lt;periodical&gt;&lt;full-title&gt;Nature Medicine&lt;/full-title&gt;&lt;/periodical&gt;&lt;dates&gt;&lt;year&gt;2018&lt;/year&gt;&lt;pub-dates&gt;&lt;date&gt;2018/07/23&lt;/date&gt;&lt;/pub-dates&gt;&lt;/dates&gt;&lt;isbn&gt;1546-170X&lt;/isbn&gt;&lt;urls&gt;&lt;related-urls&gt;&lt;url&gt;https://doi.org/10.1038/s41591-018-0124-5&lt;/url&gt;&lt;/related-urls&gt;&lt;/urls&gt;&lt;electronic-resource-num&gt;10.1038/s41591-018-0124-5&lt;/electronic-resource-num&gt;&lt;/record&gt;&lt;/Cite&gt;&lt;/EndNote&gt;</w:instrText>
      </w:r>
      <w:r>
        <w:fldChar w:fldCharType="separate"/>
      </w:r>
      <w:r w:rsidR="00AC16F7" w:rsidRPr="00AC16F7">
        <w:rPr>
          <w:noProof/>
          <w:vertAlign w:val="superscript"/>
        </w:rPr>
        <w:t>7</w:t>
      </w:r>
      <w:r>
        <w:fldChar w:fldCharType="end"/>
      </w:r>
      <w:r w:rsidRPr="00613868">
        <w:t xml:space="preserve">. This method allows </w:t>
      </w:r>
      <w:r>
        <w:t>for a meticulous</w:t>
      </w:r>
      <w:r w:rsidR="005A2901">
        <w:t xml:space="preserve"> investigation of cell fate mapping and phenotyping</w:t>
      </w:r>
      <w:r w:rsidRPr="00613868">
        <w:t>,</w:t>
      </w:r>
      <w:r>
        <w:t xml:space="preserve"> which are</w:t>
      </w:r>
      <w:r w:rsidRPr="00613868">
        <w:t xml:space="preserve"> key parameters </w:t>
      </w:r>
      <w:r w:rsidR="005A2901">
        <w:t>controlled by</w:t>
      </w:r>
      <w:r w:rsidRPr="00613868">
        <w:t xml:space="preserve"> </w:t>
      </w:r>
      <w:r>
        <w:t>potential</w:t>
      </w:r>
      <w:r w:rsidRPr="00613868">
        <w:t xml:space="preserve"> mechanisms </w:t>
      </w:r>
      <w:r>
        <w:t>at play</w:t>
      </w:r>
      <w:r w:rsidRPr="00613868">
        <w:t xml:space="preserve"> in </w:t>
      </w:r>
      <w:r>
        <w:t xml:space="preserve">advanced </w:t>
      </w:r>
      <w:r w:rsidRPr="00613868">
        <w:t>atherosclero</w:t>
      </w:r>
      <w:r>
        <w:t>tic lesion</w:t>
      </w:r>
      <w:r w:rsidR="005A2901">
        <w:t>s</w:t>
      </w:r>
      <w:r w:rsidRPr="00613868">
        <w:t xml:space="preserve">. </w:t>
      </w:r>
    </w:p>
    <w:p w14:paraId="08C07C75" w14:textId="77777777" w:rsidR="00240E77" w:rsidRPr="00613868" w:rsidRDefault="00240E77" w:rsidP="008B7031"/>
    <w:p w14:paraId="5B735876" w14:textId="37F40528" w:rsidR="00240E77" w:rsidRPr="00613868" w:rsidRDefault="00240E77" w:rsidP="008B7031">
      <w:r>
        <w:t xml:space="preserve">The </w:t>
      </w:r>
      <w:r w:rsidRPr="00613868">
        <w:t xml:space="preserve">SMC-lineage tracing mouse model is a powerful tool to </w:t>
      </w:r>
      <w:r>
        <w:t xml:space="preserve">accurately </w:t>
      </w:r>
      <w:r w:rsidR="005A2901">
        <w:t>track the fate and phenotypic modulations of this lineage and</w:t>
      </w:r>
      <w:r>
        <w:t xml:space="preserve"> </w:t>
      </w:r>
      <w:r w:rsidR="005A2901">
        <w:t>their contribution to</w:t>
      </w:r>
      <w:r w:rsidRPr="00613868">
        <w:t xml:space="preserve"> atherosclerosis p</w:t>
      </w:r>
      <w:r w:rsidR="005A2901">
        <w:t>athogenesis</w:t>
      </w:r>
      <w:r w:rsidRPr="00613868">
        <w:t>. T</w:t>
      </w:r>
      <w:r>
        <w:t>he t</w:t>
      </w:r>
      <w:r w:rsidRPr="00613868">
        <w:t xml:space="preserve">amoxifen-inducible </w:t>
      </w:r>
      <w:proofErr w:type="spellStart"/>
      <w:r w:rsidRPr="00613868">
        <w:rPr>
          <w:i/>
        </w:rPr>
        <w:t>Cre-loxP</w:t>
      </w:r>
      <w:proofErr w:type="spellEnd"/>
      <w:r w:rsidRPr="00613868">
        <w:t xml:space="preserve"> system enable</w:t>
      </w:r>
      <w:r>
        <w:t>s</w:t>
      </w:r>
      <w:r w:rsidRPr="00613868">
        <w:t xml:space="preserve"> label</w:t>
      </w:r>
      <w:r>
        <w:t>ing of</w:t>
      </w:r>
      <w:r w:rsidRPr="00613868">
        <w:t xml:space="preserve"> mature vascular SMC expressing </w:t>
      </w:r>
      <w:r w:rsidR="005A2901">
        <w:t>MYH11</w:t>
      </w:r>
      <w:r w:rsidRPr="00613868">
        <w:t xml:space="preserve"> </w:t>
      </w:r>
      <w:r w:rsidRPr="00730EC9">
        <w:rPr>
          <w:noProof/>
        </w:rPr>
        <w:t>prior to</w:t>
      </w:r>
      <w:r>
        <w:t xml:space="preserve"> the</w:t>
      </w:r>
      <w:r w:rsidRPr="00613868">
        <w:t xml:space="preserve"> </w:t>
      </w:r>
      <w:r>
        <w:t>initiation</w:t>
      </w:r>
      <w:r w:rsidRPr="00613868">
        <w:t xml:space="preserve"> of atherosclerosis. Compelling evidence using </w:t>
      </w:r>
      <w:r w:rsidR="005A2901">
        <w:t xml:space="preserve">this </w:t>
      </w:r>
      <w:r w:rsidRPr="00613868">
        <w:t>system has demonstrated that atherosclerotic plaques are highly plastic and vascular SMC can undergo phenotypic switch</w:t>
      </w:r>
      <w:r w:rsidR="009F49E7">
        <w:t>ing</w:t>
      </w:r>
      <w:r w:rsidRPr="00613868">
        <w:t xml:space="preserve">, losing </w:t>
      </w:r>
      <w:r>
        <w:t>their</w:t>
      </w:r>
      <w:r w:rsidRPr="00613868">
        <w:t xml:space="preserve"> contractile phenotype </w:t>
      </w:r>
      <w:r>
        <w:t>and</w:t>
      </w:r>
      <w:r w:rsidRPr="00613868">
        <w:t xml:space="preserve"> SMC-specific markers, proliferating, migrating</w:t>
      </w:r>
      <w:r>
        <w:t>,</w:t>
      </w:r>
      <w:r w:rsidRPr="00613868">
        <w:t xml:space="preserve"> and even transdifferentiating into macrophage-like cells</w:t>
      </w:r>
      <w:r w:rsidRPr="00613868">
        <w:fldChar w:fldCharType="begin">
          <w:fldData xml:space="preserve">PEVuZE5vdGU+PENpdGU+PEF1dGhvcj5TaGFua21hbjwvQXV0aG9yPjxZZWFyPjIwMTU8L1llYXI+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</w:fldData>
        </w:fldChar>
      </w:r>
      <w:r w:rsidR="00AC16F7">
        <w:instrText xml:space="preserve"> ADDIN EN.CITE </w:instrText>
      </w:r>
      <w:r w:rsidR="00AC16F7">
        <w:fldChar w:fldCharType="begin">
          <w:fldData xml:space="preserve">PEVuZE5vdGU+PENpdGU+PEF1dGhvcj5TaGFua21hbjwvQXV0aG9yPjxZZWFyPjIwMTU8L1llYXI+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</w:fldData>
        </w:fldChar>
      </w:r>
      <w:r w:rsidR="00AC16F7">
        <w:instrText xml:space="preserve"> ADDIN EN.CITE.DATA </w:instrText>
      </w:r>
      <w:r w:rsidR="00AC16F7">
        <w:fldChar w:fldCharType="end"/>
      </w:r>
      <w:r w:rsidRPr="00613868">
        <w:fldChar w:fldCharType="separate"/>
      </w:r>
      <w:r w:rsidR="00AC16F7" w:rsidRPr="00AC16F7">
        <w:rPr>
          <w:noProof/>
          <w:vertAlign w:val="superscript"/>
        </w:rPr>
        <w:t>17,18</w:t>
      </w:r>
      <w:r w:rsidRPr="00613868">
        <w:fldChar w:fldCharType="end"/>
      </w:r>
      <w:r w:rsidRPr="00613868">
        <w:t>. In the present protocol, we show how lineage-tracing detection and immunofluorescent staining for</w:t>
      </w:r>
      <w:r w:rsidR="005A2901">
        <w:t xml:space="preserve"> markers</w:t>
      </w:r>
      <w:r w:rsidRPr="00613868">
        <w:t xml:space="preserve"> of interest can be </w:t>
      </w:r>
      <w:r>
        <w:t>integrated</w:t>
      </w:r>
      <w:r w:rsidRPr="00613868">
        <w:t xml:space="preserve"> to precisely determine phenotypic transitions undertaken by SMC and their relative frequency among </w:t>
      </w:r>
      <w:r>
        <w:t>o</w:t>
      </w:r>
      <w:r w:rsidRPr="00613868">
        <w:t>the</w:t>
      </w:r>
      <w:r>
        <w:t>r</w:t>
      </w:r>
      <w:r w:rsidRPr="00613868">
        <w:t xml:space="preserve"> SMC populations.</w:t>
      </w:r>
    </w:p>
    <w:p w14:paraId="73159D67" w14:textId="77777777" w:rsidR="00240E77" w:rsidRPr="00613868" w:rsidRDefault="00240E77" w:rsidP="008B7031"/>
    <w:p w14:paraId="1F445FE5" w14:textId="4046779B" w:rsidR="00240E77" w:rsidRPr="00613868" w:rsidRDefault="005A2901" w:rsidP="008B7031">
      <w:r>
        <w:t xml:space="preserve">This methodology is highly complementary with </w:t>
      </w:r>
      <w:r w:rsidR="003B7EFD">
        <w:t>other assays frequently performed in the field. First, ass</w:t>
      </w:r>
      <w:r w:rsidR="00240E77" w:rsidRPr="00613868">
        <w:t xml:space="preserve">essment of atherosclerotic lesion burden by </w:t>
      </w:r>
      <w:proofErr w:type="spellStart"/>
      <w:r w:rsidR="00240E77" w:rsidRPr="00613868">
        <w:rPr>
          <w:i/>
        </w:rPr>
        <w:t>en</w:t>
      </w:r>
      <w:proofErr w:type="spellEnd"/>
      <w:r w:rsidR="00240E77" w:rsidRPr="00613868">
        <w:rPr>
          <w:i/>
        </w:rPr>
        <w:t xml:space="preserve"> face</w:t>
      </w:r>
      <w:r w:rsidR="00240E77" w:rsidRPr="00613868">
        <w:t xml:space="preserve"> aortic preparations</w:t>
      </w:r>
      <w:r w:rsidR="003B7EFD">
        <w:t xml:space="preserve"> combined with lipid staining by Sudan IV</w:t>
      </w:r>
      <w:r w:rsidR="00240E77" w:rsidRPr="00613868">
        <w:t xml:space="preserve"> is</w:t>
      </w:r>
      <w:r w:rsidR="003B7EFD" w:rsidRPr="003B7EFD">
        <w:t xml:space="preserve"> </w:t>
      </w:r>
      <w:r w:rsidR="003B7EFD" w:rsidRPr="00613868">
        <w:t xml:space="preserve">widely used due to its convenience and </w:t>
      </w:r>
      <w:r w:rsidR="003B7EFD">
        <w:t>speed.</w:t>
      </w:r>
      <w:r w:rsidR="00240E77">
        <w:t xml:space="preserve"> </w:t>
      </w:r>
      <w:r w:rsidR="003B7EFD">
        <w:t xml:space="preserve">However, this is </w:t>
      </w:r>
      <w:r w:rsidR="00240E77">
        <w:t>an</w:t>
      </w:r>
      <w:r w:rsidR="00240E77" w:rsidRPr="00613868">
        <w:t xml:space="preserve"> inadequate measure of key morphological parameters such as lesion size, lumen size, and vessel remodeling. Staining of </w:t>
      </w:r>
      <w:proofErr w:type="spellStart"/>
      <w:r w:rsidR="00240E77" w:rsidRPr="00613868">
        <w:rPr>
          <w:i/>
        </w:rPr>
        <w:t>en</w:t>
      </w:r>
      <w:proofErr w:type="spellEnd"/>
      <w:r w:rsidR="00240E77" w:rsidRPr="00613868">
        <w:rPr>
          <w:i/>
        </w:rPr>
        <w:t xml:space="preserve"> face</w:t>
      </w:r>
      <w:r w:rsidR="00240E77" w:rsidRPr="00613868">
        <w:t xml:space="preserve"> aortic preparation by Sudan IV to visualize lipid deposition </w:t>
      </w:r>
      <w:r w:rsidR="00240E77">
        <w:t>can be</w:t>
      </w:r>
      <w:r w:rsidR="00240E77" w:rsidRPr="00613868">
        <w:t xml:space="preserve"> used to quantify relative lesion</w:t>
      </w:r>
      <w:r w:rsidR="00760616">
        <w:t xml:space="preserve"> area</w:t>
      </w:r>
      <w:r w:rsidR="00240E77" w:rsidRPr="00613868">
        <w:t xml:space="preserve"> within the aorta</w:t>
      </w:r>
      <w:r w:rsidR="00240E77">
        <w:t>, but</w:t>
      </w:r>
      <w:r w:rsidR="00240E77" w:rsidRPr="00613868">
        <w:t xml:space="preserve"> </w:t>
      </w:r>
      <w:r w:rsidR="00240E77">
        <w:t xml:space="preserve">it </w:t>
      </w:r>
      <w:r w:rsidR="00240E77" w:rsidRPr="00613868">
        <w:t xml:space="preserve">can provide inconsistent staining of lesions, as only the neutral lipid component is visualized while regions occupied by other constituents, such as extracellular matrix, </w:t>
      </w:r>
      <w:r w:rsidR="00D00FCB">
        <w:t>usually are</w:t>
      </w:r>
      <w:r w:rsidR="00240E77" w:rsidRPr="00613868">
        <w:t xml:space="preserve"> neglected</w:t>
      </w:r>
      <w:r w:rsidR="00240E77" w:rsidRPr="00613868">
        <w:fldChar w:fldCharType="begin">
          <w:fldData xml:space="preserve">PEVuZE5vdGU+PENpdGU+PEF1dGhvcj5EYXVnaGVydHk8L0F1dGhvcj48WWVhcj4yMDE3PC9ZZWFy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</w:fldData>
        </w:fldChar>
      </w:r>
      <w:r w:rsidR="00AC16F7">
        <w:instrText xml:space="preserve"> ADDIN EN.CITE </w:instrText>
      </w:r>
      <w:r w:rsidR="00AC16F7">
        <w:fldChar w:fldCharType="begin">
          <w:fldData xml:space="preserve">PEVuZE5vdGU+PENpdGU+PEF1dGhvcj5EYXVnaGVydHk8L0F1dGhvcj48WWVhcj4yMDE3PC9ZZWFy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</w:fldData>
        </w:fldChar>
      </w:r>
      <w:r w:rsidR="00AC16F7">
        <w:instrText xml:space="preserve"> ADDIN EN.CITE.DATA </w:instrText>
      </w:r>
      <w:r w:rsidR="00AC16F7">
        <w:fldChar w:fldCharType="end"/>
      </w:r>
      <w:r w:rsidR="00240E77" w:rsidRPr="00613868">
        <w:fldChar w:fldCharType="separate"/>
      </w:r>
      <w:r w:rsidR="00AC16F7" w:rsidRPr="00AC16F7">
        <w:rPr>
          <w:noProof/>
          <w:vertAlign w:val="superscript"/>
        </w:rPr>
        <w:t>8</w:t>
      </w:r>
      <w:r w:rsidR="00240E77" w:rsidRPr="00613868">
        <w:fldChar w:fldCharType="end"/>
      </w:r>
      <w:r w:rsidR="00240E77" w:rsidRPr="00613868">
        <w:t xml:space="preserve">. Moreover, </w:t>
      </w:r>
      <w:proofErr w:type="spellStart"/>
      <w:r w:rsidR="00240E77" w:rsidRPr="00613868">
        <w:rPr>
          <w:i/>
        </w:rPr>
        <w:t>en</w:t>
      </w:r>
      <w:proofErr w:type="spellEnd"/>
      <w:r w:rsidR="00240E77" w:rsidRPr="00613868">
        <w:rPr>
          <w:i/>
        </w:rPr>
        <w:t xml:space="preserve"> face</w:t>
      </w:r>
      <w:r w:rsidR="00240E77" w:rsidRPr="00613868">
        <w:t xml:space="preserve"> staining is unable to inform about the lesion morphology and cannot distinguish between fatty streaks and advanced lesions. </w:t>
      </w:r>
      <w:r w:rsidR="003B7EFD">
        <w:t>Vessel</w:t>
      </w:r>
      <w:r w:rsidR="003B7EFD" w:rsidRPr="00613868">
        <w:t xml:space="preserve"> morphology is </w:t>
      </w:r>
      <w:r w:rsidR="003B7EFD">
        <w:t>an</w:t>
      </w:r>
      <w:r w:rsidR="003B7EFD" w:rsidRPr="00613868">
        <w:t xml:space="preserve"> important parameter used for evaluating atherosclerosis sta</w:t>
      </w:r>
      <w:r w:rsidR="003B7EFD">
        <w:t>ge and rupture risk</w:t>
      </w:r>
      <w:r w:rsidR="003B7EFD" w:rsidRPr="00613868">
        <w:t xml:space="preserve">, including </w:t>
      </w:r>
      <w:r w:rsidR="003B7EFD">
        <w:t xml:space="preserve">lesion size, </w:t>
      </w:r>
      <w:r w:rsidR="003B7EFD" w:rsidRPr="00613868">
        <w:t>lumen diameter, vessel remodelin</w:t>
      </w:r>
      <w:r w:rsidR="003B7EFD">
        <w:t>g</w:t>
      </w:r>
      <w:r w:rsidR="003B7EFD" w:rsidRPr="00613868">
        <w:fldChar w:fldCharType="begin">
          <w:fldData xml:space="preserve">PEVuZE5vdGU+PENpdGU+PEF1dGhvcj5OaXNoaW9rYTwvQXV0aG9yPjxZZWFyPjE5OTY8L1llYXI+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</w:fldData>
        </w:fldChar>
      </w:r>
      <w:r w:rsidR="003B7EFD">
        <w:instrText xml:space="preserve"> ADDIN EN.CITE </w:instrText>
      </w:r>
      <w:r w:rsidR="003B7EFD">
        <w:fldChar w:fldCharType="begin">
          <w:fldData xml:space="preserve">PEVuZE5vdGU+PENpdGU+PEF1dGhvcj5OaXNoaW9rYTwvQXV0aG9yPjxZZWFyPjE5OTY8L1llYXI+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</w:fldData>
        </w:fldChar>
      </w:r>
      <w:r w:rsidR="003B7EFD">
        <w:instrText xml:space="preserve"> ADDIN EN.CITE.DATA </w:instrText>
      </w:r>
      <w:r w:rsidR="003B7EFD">
        <w:fldChar w:fldCharType="end"/>
      </w:r>
      <w:r w:rsidR="003B7EFD" w:rsidRPr="00613868">
        <w:fldChar w:fldCharType="separate"/>
      </w:r>
      <w:r w:rsidR="003B7EFD" w:rsidRPr="00AC16F7">
        <w:rPr>
          <w:noProof/>
          <w:vertAlign w:val="superscript"/>
        </w:rPr>
        <w:t>7,36,37</w:t>
      </w:r>
      <w:r w:rsidR="003B7EFD" w:rsidRPr="00613868">
        <w:fldChar w:fldCharType="end"/>
      </w:r>
      <w:r w:rsidR="003B7EFD" w:rsidRPr="00613868">
        <w:t>.</w:t>
      </w:r>
      <w:r w:rsidR="003B7EFD">
        <w:t xml:space="preserve"> These analyses require the conservation of the vessel morphology for proper quantification. </w:t>
      </w:r>
      <w:r w:rsidR="00774733">
        <w:t>Importantly, protocols</w:t>
      </w:r>
      <w:r w:rsidR="003B7EFD">
        <w:t xml:space="preserve"> </w:t>
      </w:r>
      <w:r w:rsidR="00774733">
        <w:t xml:space="preserve">for </w:t>
      </w:r>
      <w:r w:rsidR="003B7EFD">
        <w:t>investigat</w:t>
      </w:r>
      <w:r w:rsidR="00774733">
        <w:t xml:space="preserve">ion of </w:t>
      </w:r>
      <w:r w:rsidR="003B7EFD">
        <w:t xml:space="preserve">morphological parameters </w:t>
      </w:r>
      <w:r w:rsidR="00774733">
        <w:t xml:space="preserve">greatly overlap with the protocol detailed here. </w:t>
      </w:r>
      <w:proofErr w:type="gramStart"/>
      <w:r w:rsidR="00774733">
        <w:t>In particular, they</w:t>
      </w:r>
      <w:proofErr w:type="gramEnd"/>
      <w:r w:rsidR="00774733">
        <w:t xml:space="preserve"> rely on the </w:t>
      </w:r>
      <w:r w:rsidR="00240E77" w:rsidRPr="00613868">
        <w:t>use</w:t>
      </w:r>
      <w:r w:rsidR="006C6F46">
        <w:t xml:space="preserve"> of</w:t>
      </w:r>
      <w:r w:rsidR="00240E77" w:rsidRPr="00613868">
        <w:t xml:space="preserve"> </w:t>
      </w:r>
      <w:r w:rsidR="004373A1">
        <w:t xml:space="preserve">a </w:t>
      </w:r>
      <w:r w:rsidR="00240E77" w:rsidRPr="00613868">
        <w:t>gravity-driven vascular perfusion system for PBS an</w:t>
      </w:r>
      <w:r w:rsidR="006C6F46">
        <w:t>d fixative perfusion</w:t>
      </w:r>
      <w:r w:rsidR="00774733">
        <w:t xml:space="preserve"> to</w:t>
      </w:r>
      <w:r w:rsidR="006C6F46">
        <w:t xml:space="preserve"> provide greater consistency in the pressure applied</w:t>
      </w:r>
      <w:r w:rsidR="00240E77" w:rsidRPr="00613868">
        <w:t xml:space="preserve">. The </w:t>
      </w:r>
      <w:r w:rsidR="004373A1">
        <w:t>g</w:t>
      </w:r>
      <w:r w:rsidR="00240E77" w:rsidRPr="00613868">
        <w:t xml:space="preserve">ravity-driven infiltration system guarantees a constant flow speed and pressure between each independent mouse and prevents the inconsistency of manual force-driven perfusion between independent experiments or researchers. The gravity perfusion system should be set up to induce perfusion at a pressure </w:t>
      </w:r>
      <w:r w:rsidR="00240E77">
        <w:t>near</w:t>
      </w:r>
      <w:r w:rsidR="00240E77" w:rsidRPr="00613868">
        <w:t xml:space="preserve"> the average </w:t>
      </w:r>
      <w:r w:rsidR="00240E77">
        <w:t xml:space="preserve">murine </w:t>
      </w:r>
      <w:r w:rsidR="00240E77" w:rsidRPr="00613868">
        <w:t xml:space="preserve">blood pressure (70-120 mmHg). Second, we provided a standardized and systematic method of embedding and sectioning </w:t>
      </w:r>
      <w:r w:rsidR="00240E77">
        <w:t>for</w:t>
      </w:r>
      <w:r w:rsidR="00240E77" w:rsidRPr="00613868">
        <w:t xml:space="preserve"> the brachiocephalic artery. By defining the start site of sectioning and quantifying </w:t>
      </w:r>
      <w:r w:rsidR="00240E77">
        <w:t xml:space="preserve">the lesion </w:t>
      </w:r>
      <w:r w:rsidR="00240E77" w:rsidRPr="00613868">
        <w:t xml:space="preserve">area </w:t>
      </w:r>
      <w:r w:rsidR="00240E77">
        <w:t xml:space="preserve">at multiple locations </w:t>
      </w:r>
      <w:r w:rsidR="00240E77" w:rsidRPr="00613868">
        <w:t xml:space="preserve">throughout the brachiocephalic artery, </w:t>
      </w:r>
      <w:r w:rsidR="00240E77">
        <w:t xml:space="preserve">we </w:t>
      </w:r>
      <w:r w:rsidR="00D00FCB">
        <w:t>can</w:t>
      </w:r>
      <w:r w:rsidR="00240E77">
        <w:t xml:space="preserve"> limit the </w:t>
      </w:r>
      <w:r w:rsidR="00240E77">
        <w:lastRenderedPageBreak/>
        <w:t>random variation that comes with limited sampling</w:t>
      </w:r>
      <w:r w:rsidR="00240E77" w:rsidRPr="00613868">
        <w:t>.</w:t>
      </w:r>
    </w:p>
    <w:p w14:paraId="1D1FA830" w14:textId="77777777" w:rsidR="00240E77" w:rsidRPr="00613868" w:rsidRDefault="00240E77" w:rsidP="008B7031"/>
    <w:p w14:paraId="628404AA" w14:textId="60047B8F" w:rsidR="00240E77" w:rsidRPr="00613868" w:rsidRDefault="00774733" w:rsidP="008B7031">
      <w:r>
        <w:t>F</w:t>
      </w:r>
      <w:r w:rsidR="00240E77" w:rsidRPr="00613868">
        <w:t>low cytometry is another technique</w:t>
      </w:r>
      <w:r>
        <w:t xml:space="preserve"> highly complementary with immunofluorescent staining coupled with single cell counting</w:t>
      </w:r>
      <w:r w:rsidR="00240E77" w:rsidRPr="00613868">
        <w:t xml:space="preserve"> that has been widely used in quantifying cell populations within atherosclerotic lesions</w:t>
      </w:r>
      <w:r w:rsidR="00240E77" w:rsidRPr="00613868">
        <w:fldChar w:fldCharType="begin"/>
      </w:r>
      <w:r w:rsidR="003B7EFD">
        <w:instrText xml:space="preserve"> ADDIN EN.CITE &lt;EndNote&gt;&lt;Cite&gt;&lt;Author&gt;Galkina&lt;/Author&gt;&lt;Year&gt;2006&lt;/Year&gt;&lt;RecNum&gt;26&lt;/RecNum&gt;&lt;DisplayText&gt;&lt;style face="superscript"&gt;38&lt;/style&gt;&lt;/DisplayText&gt;&lt;record&gt;&lt;rec-number&gt;26&lt;/rec-number&gt;&lt;foreign-keys&gt;&lt;key app="EN" db-id="df9w90a0b55f9hepdwxx5saf5v5ea9xfvvde" timestamp="1542382463"&gt;26&lt;/key&gt;&lt;/foreign-keys&gt;&lt;ref-type name="Journal Article"&gt;17&lt;/ref-type&gt;&lt;contributors&gt;&lt;authors&gt;&lt;author&gt;Galkina, Elena&lt;/author&gt;&lt;author&gt;Kadl, Alexandra&lt;/author&gt;&lt;author&gt;Sanders, John&lt;/author&gt;&lt;author&gt;Varughese, Danielle&lt;/author&gt;&lt;author&gt;Sarembock, Ian J.&lt;/author&gt;&lt;author&gt;Ley, Klaus&lt;/author&gt;&lt;/authors&gt;&lt;/contributors&gt;&lt;titles&gt;&lt;title&gt;Lymphocyte recruitment into the aortic wall before and during development of atherosclerosis is partially L-selectin dependent&lt;/title&gt;&lt;secondary-title&gt;The Journal of Experimental Medicine&lt;/secondary-title&gt;&lt;/titles&gt;&lt;periodical&gt;&lt;full-title&gt;The Journal of Experimental Medicine&lt;/full-title&gt;&lt;/periodical&gt;&lt;pages&gt;1273-1282&lt;/pages&gt;&lt;volume&gt;203&lt;/volume&gt;&lt;number&gt;5&lt;/number&gt;&lt;dates&gt;&lt;year&gt;2006&lt;/year&gt;&lt;/dates&gt;&lt;urls&gt;&lt;related-urls&gt;&lt;url&gt;http://jem.rupress.org/content/jem/203/5/1273.full.pdf&lt;/url&gt;&lt;/related-urls&gt;&lt;/urls&gt;&lt;electronic-resource-num&gt;10.1084/jem.20052205&lt;/electronic-resource-num&gt;&lt;/record&gt;&lt;/Cite&gt;&lt;/EndNote&gt;</w:instrText>
      </w:r>
      <w:r w:rsidR="00240E77" w:rsidRPr="00613868">
        <w:fldChar w:fldCharType="separate"/>
      </w:r>
      <w:r w:rsidR="003B7EFD" w:rsidRPr="003B7EFD">
        <w:rPr>
          <w:noProof/>
          <w:vertAlign w:val="superscript"/>
        </w:rPr>
        <w:t>38</w:t>
      </w:r>
      <w:r w:rsidR="00240E77" w:rsidRPr="00613868">
        <w:fldChar w:fldCharType="end"/>
      </w:r>
      <w:r w:rsidR="00240E77" w:rsidRPr="00613868">
        <w:t xml:space="preserve">. It consists </w:t>
      </w:r>
      <w:r w:rsidR="00EE189B">
        <w:t>of</w:t>
      </w:r>
      <w:r w:rsidR="00EE189B" w:rsidRPr="00613868">
        <w:t xml:space="preserve"> </w:t>
      </w:r>
      <w:r w:rsidR="00240E77" w:rsidRPr="00613868">
        <w:t xml:space="preserve">the digestion of mouse aorta and labeling of the released cells with fluorescent antibodies. Flow cytometry offers a quantitative analysis of the cellular populations present in the aorta. However, </w:t>
      </w:r>
      <w:r w:rsidR="00240E77">
        <w:t xml:space="preserve">like all technologies, </w:t>
      </w:r>
      <w:r w:rsidR="00240E77" w:rsidRPr="00613868">
        <w:t xml:space="preserve">flow cytometry </w:t>
      </w:r>
      <w:r w:rsidR="00240E77">
        <w:t>has</w:t>
      </w:r>
      <w:r w:rsidR="00240E77" w:rsidRPr="00613868">
        <w:t xml:space="preserve"> limitations. </w:t>
      </w:r>
      <w:r>
        <w:t>Despite</w:t>
      </w:r>
      <w:r w:rsidR="00240E77">
        <w:t xml:space="preserve"> the distinct benefit of fitting a large array of simultaneous markers, there is a complete loss of spatial resolution</w:t>
      </w:r>
      <w:r w:rsidR="00D00FCB">
        <w:t>,</w:t>
      </w:r>
      <w:r w:rsidR="00240E77">
        <w:t xml:space="preserve"> and it becomes unclear whether a cell population is enriched in the fibrous cap or the necrotic core.</w:t>
      </w:r>
      <w:r w:rsidR="00240E77" w:rsidRPr="00613868">
        <w:t xml:space="preserve"> Additionally, there is a risk of dilution effect since flow cytometry requires a large number of cells and </w:t>
      </w:r>
      <w:r w:rsidR="00240E77">
        <w:t xml:space="preserve">often </w:t>
      </w:r>
      <w:r w:rsidR="00240E77" w:rsidRPr="00613868">
        <w:t xml:space="preserve">does not focus only on atherosclerotic areas. </w:t>
      </w:r>
      <w:r>
        <w:t>For this reason, immunofluorescence and flow cytometry can be used in a complementary manner to allow for both high dimensional profiling and lesion localization.</w:t>
      </w:r>
    </w:p>
    <w:p w14:paraId="7DB3D5AE" w14:textId="77777777" w:rsidR="00240E77" w:rsidRPr="00613868" w:rsidRDefault="00240E77" w:rsidP="008B7031"/>
    <w:p w14:paraId="0F6845B4" w14:textId="112847A5" w:rsidR="00774733" w:rsidRDefault="00774733" w:rsidP="008B7031">
      <w:r>
        <w:t>Finally, the protocol is focused on the quantification of SMC population</w:t>
      </w:r>
      <w:r w:rsidR="00327CE3">
        <w:t>s</w:t>
      </w:r>
      <w:r>
        <w:t xml:space="preserve"> in BCA advanced lesion using paraformaldehyde-fixed and paraffin</w:t>
      </w:r>
      <w:r w:rsidR="00760616">
        <w:t>-</w:t>
      </w:r>
      <w:r>
        <w:t xml:space="preserve">embedded tissue sections. However, this protocol can be used to investigate other vascular beds including the aortic root or the abdominal aorta, two vascular territories subject to atherosclerosis development. Systematic processing and sectioning of the aortic root have been previously </w:t>
      </w:r>
      <w:r w:rsidR="00BD5977">
        <w:t>well described</w:t>
      </w:r>
      <w:r w:rsidR="00BD5977">
        <w:fldChar w:fldCharType="begin">
          <w:fldData xml:space="preserve">PEVuZE5vdGU+PENpdGU+PEF1dGhvcj5EYXVnaGVydHk8L0F1dGhvcj48WWVhcj4yMDE3PC9ZZWFy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</w:fldData>
        </w:fldChar>
      </w:r>
      <w:r w:rsidR="00BD5977">
        <w:instrText xml:space="preserve"> ADDIN EN.CITE </w:instrText>
      </w:r>
      <w:r w:rsidR="00BD5977">
        <w:fldChar w:fldCharType="begin">
          <w:fldData xml:space="preserve">PEVuZE5vdGU+PENpdGU+PEF1dGhvcj5EYXVnaGVydHk8L0F1dGhvcj48WWVhcj4yMDE3PC9ZZWFy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</w:fldData>
        </w:fldChar>
      </w:r>
      <w:r w:rsidR="00BD5977">
        <w:instrText xml:space="preserve"> ADDIN EN.CITE.DATA </w:instrText>
      </w:r>
      <w:r w:rsidR="00BD5977">
        <w:fldChar w:fldCharType="end"/>
      </w:r>
      <w:r w:rsidR="00BD5977">
        <w:fldChar w:fldCharType="separate"/>
      </w:r>
      <w:r w:rsidR="00BD5977" w:rsidRPr="00BD5977">
        <w:rPr>
          <w:noProof/>
          <w:vertAlign w:val="superscript"/>
        </w:rPr>
        <w:t>8,39</w:t>
      </w:r>
      <w:r w:rsidR="00BD5977">
        <w:fldChar w:fldCharType="end"/>
      </w:r>
      <w:r w:rsidR="00BD5977">
        <w:t>. As atherosclerosis develops at different locations and that genetic manipulation or therapeutic intervention can non-homogenously impact these sites</w:t>
      </w:r>
      <w:r w:rsidR="00BD5977">
        <w:fldChar w:fldCharType="begin"/>
      </w:r>
      <w:r w:rsidR="00BD5977">
        <w:instrText xml:space="preserve"> ADDIN EN.CITE &lt;EndNote&gt;&lt;Cite&gt;&lt;Author&gt;Newman&lt;/Author&gt;&lt;Year&gt;2018&lt;/Year&gt;&lt;RecNum&gt;35&lt;/RecNum&gt;&lt;DisplayText&gt;&lt;style face="superscript"&gt;21&lt;/style&gt;&lt;/DisplayText&gt;&lt;record&gt;&lt;rec-number&gt;35&lt;/rec-number&gt;&lt;foreign-keys&gt;&lt;key app="EN" db-id="df9w90a0b55f9hepdwxx5saf5v5ea9xfvvde" timestamp="1542806166"&gt;35&lt;/key&gt;&lt;/foreign-keys&gt;&lt;ref-type name="Journal Article"&gt;17&lt;/ref-type&gt;&lt;contributors&gt;&lt;authors&gt;&lt;author&gt;Newman, A. A.&lt;/author&gt;&lt;author&gt;Baylis, R. A.&lt;/author&gt;&lt;author&gt;Hess, D. L.&lt;/author&gt;&lt;author&gt;Griffith, S. D.&lt;/author&gt;&lt;author&gt;Shankman, L. S.&lt;/author&gt;&lt;author&gt;Cherepanova, O. A.&lt;/author&gt;&lt;author&gt;Owens, G. K.&lt;/author&gt;&lt;/authors&gt;&lt;/contributors&gt;&lt;auth-address&gt;Robert M. Berne Cardiovascular Research Center.&amp;#xD;Department of Biochemistry and Molecular Genetics, and.&amp;#xD;Department of Molecular Physiology and Biological Physics, University of Virginia, Charlottesville, Virginia, USA.&lt;/auth-address&gt;&lt;titles&gt;&lt;title&gt;Irradiation abolishes smooth muscle investment into vascular lesions in specific vascular beds&lt;/title&gt;&lt;secondary-title&gt;JCI Insight&lt;/secondary-title&gt;&lt;/titles&gt;&lt;periodical&gt;&lt;full-title&gt;JCI Insight&lt;/full-title&gt;&lt;/periodical&gt;&lt;volume&gt;3&lt;/volume&gt;&lt;number&gt;15&lt;/number&gt;&lt;edition&gt;2018/08/10&lt;/edition&gt;&lt;keywords&gt;&lt;keyword&gt;Atherosclerosis&lt;/keyword&gt;&lt;keyword&gt;Radiation therapy&lt;/keyword&gt;&lt;keyword&gt;Vascular Biology&lt;/keyword&gt;&lt;/keywords&gt;&lt;dates&gt;&lt;year&gt;2018&lt;/year&gt;&lt;pub-dates&gt;&lt;date&gt;Aug 9&lt;/date&gt;&lt;/pub-dates&gt;&lt;/dates&gt;&lt;isbn&gt;2379-3708 (Electronic)&amp;#xD;2379-3708 (Linking)&lt;/isbn&gt;&lt;accession-num&gt;30089722&lt;/accession-num&gt;&lt;urls&gt;&lt;related-urls&gt;&lt;url&gt;https://www.ncbi.nlm.nih.gov/pubmed/30089722&lt;/url&gt;&lt;/related-urls&gt;&lt;/urls&gt;&lt;custom2&gt;PMC6129122&lt;/custom2&gt;&lt;electronic-resource-num&gt;10.1172/jci.insight.121017&lt;/electronic-resource-num&gt;&lt;/record&gt;&lt;/Cite&gt;&lt;/EndNote&gt;</w:instrText>
      </w:r>
      <w:r w:rsidR="00BD5977">
        <w:fldChar w:fldCharType="separate"/>
      </w:r>
      <w:r w:rsidR="00BD5977" w:rsidRPr="00BD5977">
        <w:rPr>
          <w:noProof/>
          <w:vertAlign w:val="superscript"/>
        </w:rPr>
        <w:t>21</w:t>
      </w:r>
      <w:r w:rsidR="00BD5977">
        <w:fldChar w:fldCharType="end"/>
      </w:r>
      <w:r w:rsidR="00BD5977">
        <w:t>, it is important to investigate as many vascular beds as possible to draw accurate conclusions.</w:t>
      </w:r>
      <w:r>
        <w:t xml:space="preserve"> </w:t>
      </w:r>
      <w:r w:rsidR="00BD5977">
        <w:t>Immunofluorescent staining and single cell counting can also be performed using frozen sections. This might be necessary due to the incompatibility of antibodies with paraffin sections. Al</w:t>
      </w:r>
      <w:r w:rsidR="00D00FCB">
        <w:t>though</w:t>
      </w:r>
      <w:r w:rsidR="00BD5977">
        <w:t xml:space="preserve"> the animal perfusion and tissue embedding will differ from this protocol, investigators can follow the rest of the experimental procedures described here. </w:t>
      </w:r>
    </w:p>
    <w:p w14:paraId="4577F443" w14:textId="77777777" w:rsidR="00774733" w:rsidRDefault="00774733" w:rsidP="008B7031"/>
    <w:p w14:paraId="771971F0" w14:textId="72263C43" w:rsidR="00240E77" w:rsidRPr="00613868" w:rsidRDefault="00240E77" w:rsidP="008B7031">
      <w:pPr>
        <w:rPr>
          <w:sz w:val="28"/>
        </w:rPr>
      </w:pPr>
      <w:r>
        <w:t xml:space="preserve">In conclusion, the </w:t>
      </w:r>
      <w:r w:rsidRPr="00613868">
        <w:t>techniques</w:t>
      </w:r>
      <w:r>
        <w:t xml:space="preserve"> described </w:t>
      </w:r>
      <w:r w:rsidR="00760616">
        <w:t>here</w:t>
      </w:r>
      <w:r w:rsidRPr="00613868">
        <w:t xml:space="preserve"> </w:t>
      </w:r>
      <w:r>
        <w:t>outline a systematic approach to analyzing</w:t>
      </w:r>
      <w:r w:rsidR="00D00FCB">
        <w:t xml:space="preserve"> </w:t>
      </w:r>
      <w:r>
        <w:t xml:space="preserve">lesion </w:t>
      </w:r>
      <w:r w:rsidR="00D00FCB">
        <w:t xml:space="preserve">cell populations and </w:t>
      </w:r>
      <w:r>
        <w:t>phenotyp</w:t>
      </w:r>
      <w:r w:rsidR="00D00FCB">
        <w:t>es in late-stage murine atherosclerosis</w:t>
      </w:r>
      <w:r w:rsidRPr="00613868">
        <w:t>.</w:t>
      </w:r>
      <w:r w:rsidR="000A2758">
        <w:t xml:space="preserve"> This protocol can serve as a template to investigate lesion populations by immunofluorescent staining in all types of experimental design including early and late-stage atherosclerosis, as well as prevention and intervention studies. </w:t>
      </w:r>
    </w:p>
    <w:p w14:paraId="359D2D3C" w14:textId="77777777" w:rsidR="00240E77" w:rsidRPr="001B1519" w:rsidRDefault="00240E77" w:rsidP="008B7031">
      <w:pPr>
        <w:rPr>
          <w:rFonts w:asciiTheme="minorHAnsi" w:hAnsiTheme="minorHAnsi" w:cstheme="minorHAnsi"/>
          <w:color w:val="auto"/>
        </w:rPr>
      </w:pPr>
    </w:p>
    <w:p w14:paraId="1734505F" w14:textId="44911E6D" w:rsidR="00AA03DF" w:rsidRPr="001B1519" w:rsidRDefault="00AA03DF" w:rsidP="008B7031">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ACKNOWLEDGMENTS:</w:t>
      </w:r>
    </w:p>
    <w:p w14:paraId="07491861" w14:textId="77777777" w:rsidR="00240E77" w:rsidRDefault="00240E77" w:rsidP="008B7031"/>
    <w:p w14:paraId="2D96E92E" w14:textId="6F32B4A5" w:rsidR="00AA03DF" w:rsidRPr="001B1519" w:rsidRDefault="00240E77" w:rsidP="008B7031">
      <w:pPr>
        <w:rPr>
          <w:rFonts w:asciiTheme="minorHAnsi" w:hAnsiTheme="minorHAnsi" w:cstheme="minorHAnsi"/>
          <w:b/>
          <w:bCs/>
        </w:rPr>
      </w:pPr>
      <w:r w:rsidRPr="00A75BE0">
        <w:t>We thank the Center for Biologic Imaging (CBI) at the University of Pittsburgh for their assistance. This work was supported by is supported by Scientific Development Grant 15SDG25860021 from the American Heart Association to D.G. R.A.B. was supported by NIH grant F30 HL136188.</w:t>
      </w:r>
    </w:p>
    <w:p w14:paraId="167A097A" w14:textId="77777777" w:rsidR="00240E77" w:rsidRDefault="00240E77" w:rsidP="008B7031">
      <w:pPr>
        <w:pStyle w:val="NormalWeb"/>
        <w:spacing w:before="0" w:beforeAutospacing="0" w:after="0" w:afterAutospacing="0"/>
        <w:rPr>
          <w:rFonts w:asciiTheme="minorHAnsi" w:hAnsiTheme="minorHAnsi" w:cstheme="minorHAnsi"/>
          <w:b/>
        </w:rPr>
      </w:pPr>
    </w:p>
    <w:p w14:paraId="5D52ED8B" w14:textId="2C89F135" w:rsidR="00AA03DF" w:rsidRDefault="00AA03DF" w:rsidP="008B7031">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rPr>
        <w:t>DISCLOSURES</w:t>
      </w:r>
      <w:r w:rsidRPr="001B1519">
        <w:rPr>
          <w:rFonts w:asciiTheme="minorHAnsi" w:hAnsiTheme="minorHAnsi" w:cstheme="minorHAnsi"/>
          <w:b/>
          <w:bCs/>
        </w:rPr>
        <w:t>:</w:t>
      </w:r>
    </w:p>
    <w:p w14:paraId="42F74789" w14:textId="77777777" w:rsidR="00240E77" w:rsidRPr="001B1519" w:rsidRDefault="00240E77" w:rsidP="008B7031">
      <w:pPr>
        <w:pStyle w:val="NormalWeb"/>
        <w:spacing w:before="0" w:beforeAutospacing="0" w:after="0" w:afterAutospacing="0"/>
        <w:rPr>
          <w:rFonts w:asciiTheme="minorHAnsi" w:hAnsiTheme="minorHAnsi" w:cstheme="minorHAnsi"/>
          <w:color w:val="808080"/>
        </w:rPr>
      </w:pPr>
    </w:p>
    <w:p w14:paraId="66030076" w14:textId="42807A4F" w:rsidR="00AA03DF" w:rsidRDefault="00240E77" w:rsidP="008B7031">
      <w:r w:rsidRPr="00A75BE0">
        <w:t>The authors have nothing to disclose.</w:t>
      </w:r>
    </w:p>
    <w:p w14:paraId="55E0F68D" w14:textId="77777777" w:rsidR="00240E77" w:rsidRPr="001B1519" w:rsidRDefault="00240E77" w:rsidP="008B7031">
      <w:pPr>
        <w:rPr>
          <w:rFonts w:asciiTheme="minorHAnsi" w:hAnsiTheme="minorHAnsi" w:cstheme="minorHAnsi"/>
          <w:color w:val="auto"/>
        </w:rPr>
      </w:pPr>
    </w:p>
    <w:p w14:paraId="315B4FAD" w14:textId="77B59306" w:rsidR="00B32616" w:rsidRPr="001B1519" w:rsidRDefault="009726EE" w:rsidP="008B7031">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p>
    <w:p w14:paraId="25C05F1D" w14:textId="237DA308" w:rsidR="00D04760" w:rsidRDefault="00D04760" w:rsidP="008B7031">
      <w:pPr>
        <w:rPr>
          <w:rFonts w:asciiTheme="minorHAnsi" w:hAnsiTheme="minorHAnsi" w:cstheme="minorHAnsi"/>
          <w:b/>
          <w:color w:val="808080"/>
        </w:rPr>
      </w:pPr>
    </w:p>
    <w:p w14:paraId="1715D4E2" w14:textId="548906D3" w:rsidR="00BD5977" w:rsidRPr="00BD5977" w:rsidRDefault="00240E77" w:rsidP="008B7031">
      <w:pPr>
        <w:pStyle w:val="EndNoteBibliography"/>
        <w:spacing w:after="0"/>
        <w:ind w:left="720" w:hanging="720"/>
      </w:pPr>
      <w:r w:rsidRPr="00A75BE0">
        <w:rPr>
          <w:szCs w:val="24"/>
        </w:rPr>
        <w:fldChar w:fldCharType="begin"/>
      </w:r>
      <w:r w:rsidRPr="00A75BE0">
        <w:rPr>
          <w:szCs w:val="24"/>
        </w:rPr>
        <w:instrText xml:space="preserve"> ADDIN EN.REFLIST </w:instrText>
      </w:r>
      <w:r w:rsidRPr="00A75BE0">
        <w:rPr>
          <w:szCs w:val="24"/>
        </w:rPr>
        <w:fldChar w:fldCharType="separate"/>
      </w:r>
      <w:r w:rsidR="00BD5977" w:rsidRPr="00BD5977">
        <w:t>1</w:t>
      </w:r>
      <w:r w:rsidR="00BD5977" w:rsidRPr="00BD5977">
        <w:tab/>
      </w:r>
      <w:r w:rsidR="00013BA9">
        <w:t xml:space="preserve">GBD </w:t>
      </w:r>
      <w:r w:rsidR="00BD5977" w:rsidRPr="00BD5977">
        <w:t>DALYs</w:t>
      </w:r>
      <w:r w:rsidR="00013BA9">
        <w:t xml:space="preserve"> and HALE</w:t>
      </w:r>
      <w:r w:rsidR="00BD5977" w:rsidRPr="00BD5977">
        <w:t xml:space="preserve"> Collaborators. Global, regional, and national disability-adjusted life-years (DALYs) for 315 diseases and injuries and healthy life expectancy (HALE), 1990-2015: a systematic analysis for the Global Burden of Disease Study 2015. </w:t>
      </w:r>
      <w:r w:rsidR="00BD5977" w:rsidRPr="00BD5977">
        <w:rPr>
          <w:i/>
        </w:rPr>
        <w:t>Lancet.</w:t>
      </w:r>
      <w:r w:rsidR="00BD5977" w:rsidRPr="00BD5977">
        <w:t xml:space="preserve"> </w:t>
      </w:r>
      <w:r w:rsidR="00BD5977" w:rsidRPr="00BD5977">
        <w:rPr>
          <w:b/>
        </w:rPr>
        <w:t>388</w:t>
      </w:r>
      <w:r w:rsidR="00BD5977" w:rsidRPr="00BD5977">
        <w:t xml:space="preserve"> (10053), 1603-1658, doi:10.1016/S0140-6736(16)31460-X</w:t>
      </w:r>
      <w:r w:rsidR="00074AD3">
        <w:t xml:space="preserve"> (</w:t>
      </w:r>
      <w:r w:rsidR="00BD5977" w:rsidRPr="00BD5977">
        <w:t>2016).</w:t>
      </w:r>
    </w:p>
    <w:p w14:paraId="7010BFA7" w14:textId="4D11885B" w:rsidR="00BD5977" w:rsidRPr="00BD5977" w:rsidRDefault="00BD5977" w:rsidP="008B7031">
      <w:pPr>
        <w:pStyle w:val="EndNoteBibliography"/>
        <w:spacing w:after="0"/>
        <w:ind w:left="720" w:hanging="720"/>
      </w:pPr>
      <w:r w:rsidRPr="00BD5977">
        <w:t>2</w:t>
      </w:r>
      <w:r w:rsidRPr="00BD5977">
        <w:tab/>
        <w:t>Benjamin, E. J.</w:t>
      </w:r>
      <w:r w:rsidRPr="00BD5977">
        <w:rPr>
          <w:i/>
        </w:rPr>
        <w:t xml:space="preserve"> </w:t>
      </w:r>
      <w:r w:rsidR="00013BA9" w:rsidRPr="00013BA9">
        <w:t>et al.</w:t>
      </w:r>
      <w:r w:rsidRPr="00BD5977">
        <w:t xml:space="preserve"> Heart Disease and Stroke Statistics-2018 Update: A Report From the American Heart Association. </w:t>
      </w:r>
      <w:r w:rsidRPr="00BD5977">
        <w:rPr>
          <w:i/>
        </w:rPr>
        <w:t>Circulation.</w:t>
      </w:r>
      <w:r w:rsidRPr="00BD5977">
        <w:t xml:space="preserve"> </w:t>
      </w:r>
      <w:r w:rsidRPr="00BD5977">
        <w:rPr>
          <w:b/>
        </w:rPr>
        <w:t>137</w:t>
      </w:r>
      <w:r w:rsidRPr="00BD5977">
        <w:t xml:space="preserve"> (12), e67-e492, doi:10.1161/CIR.0000000000000558</w:t>
      </w:r>
      <w:r w:rsidR="00074AD3">
        <w:t xml:space="preserve"> (</w:t>
      </w:r>
      <w:r w:rsidRPr="00BD5977">
        <w:t>2018).</w:t>
      </w:r>
    </w:p>
    <w:p w14:paraId="751763B1" w14:textId="57AF5A76" w:rsidR="00BD5977" w:rsidRPr="00BD5977" w:rsidRDefault="00BD5977" w:rsidP="008B7031">
      <w:pPr>
        <w:pStyle w:val="EndNoteBibliography"/>
        <w:spacing w:after="0"/>
        <w:ind w:left="720" w:hanging="720"/>
      </w:pPr>
      <w:r w:rsidRPr="00BD5977">
        <w:t>3</w:t>
      </w:r>
      <w:r w:rsidRPr="00BD5977">
        <w:tab/>
        <w:t>Hay, M., Thomas, D. W., Craighead, J. L., Economides, C.</w:t>
      </w:r>
      <w:r w:rsidR="00013BA9">
        <w:t>,</w:t>
      </w:r>
      <w:r w:rsidRPr="00BD5977">
        <w:t xml:space="preserve"> Rosenthal, J. Clinical development success rates for investigational drugs. </w:t>
      </w:r>
      <w:r w:rsidRPr="00BD5977">
        <w:rPr>
          <w:i/>
        </w:rPr>
        <w:t>Nat</w:t>
      </w:r>
      <w:r w:rsidR="00074AD3">
        <w:rPr>
          <w:i/>
        </w:rPr>
        <w:t>ure</w:t>
      </w:r>
      <w:r w:rsidRPr="00BD5977">
        <w:rPr>
          <w:i/>
        </w:rPr>
        <w:t xml:space="preserve"> Biotechnol</w:t>
      </w:r>
      <w:r w:rsidR="00074AD3">
        <w:rPr>
          <w:i/>
        </w:rPr>
        <w:t>ogy</w:t>
      </w:r>
      <w:r w:rsidRPr="00BD5977">
        <w:rPr>
          <w:i/>
        </w:rPr>
        <w:t>.</w:t>
      </w:r>
      <w:r w:rsidRPr="00BD5977">
        <w:t xml:space="preserve"> </w:t>
      </w:r>
      <w:r w:rsidRPr="00BD5977">
        <w:rPr>
          <w:b/>
        </w:rPr>
        <w:t>32</w:t>
      </w:r>
      <w:r w:rsidRPr="00BD5977">
        <w:t xml:space="preserve"> (1), 40-51, doi:10.1038/nbt.2786</w:t>
      </w:r>
      <w:r w:rsidR="00074AD3">
        <w:t xml:space="preserve"> (</w:t>
      </w:r>
      <w:r w:rsidRPr="00BD5977">
        <w:t>2014).</w:t>
      </w:r>
    </w:p>
    <w:p w14:paraId="5910F473" w14:textId="517B7988" w:rsidR="00BD5977" w:rsidRPr="00BD5977" w:rsidRDefault="00BD5977" w:rsidP="008B7031">
      <w:pPr>
        <w:pStyle w:val="EndNoteBibliography"/>
        <w:spacing w:after="0"/>
        <w:ind w:left="720" w:hanging="720"/>
      </w:pPr>
      <w:r w:rsidRPr="00BD5977">
        <w:t>4</w:t>
      </w:r>
      <w:r w:rsidRPr="00BD5977">
        <w:tab/>
        <w:t>Bhaskar, V.</w:t>
      </w:r>
      <w:r w:rsidRPr="00BD5977">
        <w:rPr>
          <w:i/>
        </w:rPr>
        <w:t xml:space="preserve"> </w:t>
      </w:r>
      <w:r w:rsidR="00013BA9" w:rsidRPr="00013BA9">
        <w:t>et al.</w:t>
      </w:r>
      <w:r w:rsidRPr="00BD5977">
        <w:t xml:space="preserve"> Monoclonal antibodies targeting IL-1 beta reduce biomarkers of atherosclerosis in vitro and inhibit atherosclerotic plaque formation in Apolipoprotein E-deficient mice. </w:t>
      </w:r>
      <w:r w:rsidRPr="00BD5977">
        <w:rPr>
          <w:i/>
        </w:rPr>
        <w:t>Atherosclerosis.</w:t>
      </w:r>
      <w:r w:rsidRPr="00BD5977">
        <w:t xml:space="preserve"> </w:t>
      </w:r>
      <w:r w:rsidRPr="00BD5977">
        <w:rPr>
          <w:b/>
        </w:rPr>
        <w:t>216</w:t>
      </w:r>
      <w:r w:rsidRPr="00BD5977">
        <w:t xml:space="preserve"> (2), 313-320,</w:t>
      </w:r>
      <w:r w:rsidR="00013BA9">
        <w:t xml:space="preserve"> </w:t>
      </w:r>
      <w:r w:rsidRPr="00BD5977">
        <w:t>doi:10.1016/j.atherosclerosis.2011.02.026</w:t>
      </w:r>
      <w:r w:rsidR="00074AD3">
        <w:t xml:space="preserve"> (</w:t>
      </w:r>
      <w:r w:rsidRPr="00BD5977">
        <w:t>2011).</w:t>
      </w:r>
    </w:p>
    <w:p w14:paraId="6984B5A9" w14:textId="5025DC0E" w:rsidR="00BD5977" w:rsidRPr="00BD5977" w:rsidRDefault="00BD5977" w:rsidP="008B7031">
      <w:pPr>
        <w:pStyle w:val="EndNoteBibliography"/>
        <w:spacing w:after="0"/>
        <w:ind w:left="720" w:hanging="720"/>
      </w:pPr>
      <w:r w:rsidRPr="00BD5977">
        <w:t>5</w:t>
      </w:r>
      <w:r w:rsidRPr="00BD5977">
        <w:tab/>
        <w:t>Isoda, K.</w:t>
      </w:r>
      <w:r w:rsidRPr="00BD5977">
        <w:rPr>
          <w:i/>
        </w:rPr>
        <w:t xml:space="preserve"> </w:t>
      </w:r>
      <w:r w:rsidR="00013BA9" w:rsidRPr="00013BA9">
        <w:t>et al.</w:t>
      </w:r>
      <w:r w:rsidRPr="00BD5977">
        <w:t xml:space="preserve"> Lack of interleukin-1 receptor antagonist modulates plaque composition in apolipoprotein E-deficient mice. </w:t>
      </w:r>
      <w:r w:rsidR="00074AD3" w:rsidRPr="00074AD3">
        <w:rPr>
          <w:i/>
        </w:rPr>
        <w:t>Arteriosclerosis, Thrombosis, and Vascular Biology</w:t>
      </w:r>
      <w:r w:rsidRPr="00BD5977">
        <w:rPr>
          <w:i/>
        </w:rPr>
        <w:t>.</w:t>
      </w:r>
      <w:r w:rsidRPr="00BD5977">
        <w:t xml:space="preserve"> </w:t>
      </w:r>
      <w:r w:rsidRPr="00BD5977">
        <w:rPr>
          <w:b/>
        </w:rPr>
        <w:t>24</w:t>
      </w:r>
      <w:r w:rsidRPr="00BD5977">
        <w:t xml:space="preserve"> (6), 1068-1073, doi:10.1161/01.ATV.0000127025.48140.a3</w:t>
      </w:r>
      <w:r w:rsidR="00074AD3">
        <w:t xml:space="preserve"> (</w:t>
      </w:r>
      <w:r w:rsidRPr="00BD5977">
        <w:t>2004).</w:t>
      </w:r>
    </w:p>
    <w:p w14:paraId="0677B76D" w14:textId="2E64E81D" w:rsidR="00BD5977" w:rsidRPr="00BD5977" w:rsidRDefault="00BD5977" w:rsidP="008B7031">
      <w:pPr>
        <w:pStyle w:val="EndNoteBibliography"/>
        <w:spacing w:after="0"/>
        <w:ind w:left="720" w:hanging="720"/>
      </w:pPr>
      <w:r w:rsidRPr="00BD5977">
        <w:t>6</w:t>
      </w:r>
      <w:r w:rsidRPr="00BD5977">
        <w:tab/>
        <w:t>Kirii, H.</w:t>
      </w:r>
      <w:r w:rsidRPr="00BD5977">
        <w:rPr>
          <w:i/>
        </w:rPr>
        <w:t xml:space="preserve"> </w:t>
      </w:r>
      <w:r w:rsidR="00013BA9" w:rsidRPr="00013BA9">
        <w:t>et al.</w:t>
      </w:r>
      <w:r w:rsidRPr="00BD5977">
        <w:t xml:space="preserve"> Lack of interleukin-1beta decreases the severity of atherosclerosis in ApoE-deficient mice. </w:t>
      </w:r>
      <w:r w:rsidR="00074AD3" w:rsidRPr="00074AD3">
        <w:rPr>
          <w:i/>
        </w:rPr>
        <w:t>Arteriosclerosis, Thrombosis, and Vascular Biology</w:t>
      </w:r>
      <w:r w:rsidRPr="00BD5977">
        <w:rPr>
          <w:i/>
        </w:rPr>
        <w:t>.</w:t>
      </w:r>
      <w:r w:rsidRPr="00BD5977">
        <w:t xml:space="preserve"> </w:t>
      </w:r>
      <w:r w:rsidRPr="00BD5977">
        <w:rPr>
          <w:b/>
        </w:rPr>
        <w:t>23</w:t>
      </w:r>
      <w:r w:rsidRPr="00BD5977">
        <w:t xml:space="preserve"> (4), 656-660, doi:10.1161/01.ATV.0000064374.15232.C3</w:t>
      </w:r>
      <w:r w:rsidR="00074AD3">
        <w:t xml:space="preserve"> (</w:t>
      </w:r>
      <w:r w:rsidRPr="00BD5977">
        <w:t>2003).</w:t>
      </w:r>
    </w:p>
    <w:p w14:paraId="276A4F1F" w14:textId="00545D0E" w:rsidR="00BD5977" w:rsidRPr="00BD5977" w:rsidRDefault="00BD5977" w:rsidP="008B7031">
      <w:pPr>
        <w:pStyle w:val="EndNoteBibliography"/>
        <w:spacing w:after="0"/>
        <w:ind w:left="720" w:hanging="720"/>
      </w:pPr>
      <w:r w:rsidRPr="00BD5977">
        <w:t>7</w:t>
      </w:r>
      <w:r w:rsidRPr="00BD5977">
        <w:tab/>
        <w:t>Gomez, D.</w:t>
      </w:r>
      <w:r w:rsidRPr="00BD5977">
        <w:rPr>
          <w:i/>
        </w:rPr>
        <w:t xml:space="preserve"> </w:t>
      </w:r>
      <w:r w:rsidR="00013BA9" w:rsidRPr="00013BA9">
        <w:t>et al.</w:t>
      </w:r>
      <w:r w:rsidRPr="00BD5977">
        <w:t xml:space="preserve"> Interleukin-1β has atheroprotective effects in advanced atherosclerotic lesions of mice. </w:t>
      </w:r>
      <w:r w:rsidRPr="00BD5977">
        <w:rPr>
          <w:i/>
        </w:rPr>
        <w:t>Nature Medicine.</w:t>
      </w:r>
      <w:r w:rsidR="00074AD3">
        <w:rPr>
          <w:i/>
        </w:rPr>
        <w:t xml:space="preserve"> </w:t>
      </w:r>
      <w:r w:rsidR="00074AD3" w:rsidRPr="00074AD3">
        <w:rPr>
          <w:b/>
        </w:rPr>
        <w:t>24</w:t>
      </w:r>
      <w:r w:rsidR="00074AD3" w:rsidRPr="00074AD3">
        <w:t>, 1418-1429,</w:t>
      </w:r>
      <w:r w:rsidRPr="00BD5977">
        <w:t xml:space="preserve"> doi:10.1038/s41591-018-0124-5</w:t>
      </w:r>
      <w:r w:rsidR="00074AD3">
        <w:t xml:space="preserve"> (</w:t>
      </w:r>
      <w:r w:rsidRPr="00BD5977">
        <w:t>2018).</w:t>
      </w:r>
    </w:p>
    <w:p w14:paraId="152D02C6" w14:textId="0DD91C33" w:rsidR="00BD5977" w:rsidRPr="00BD5977" w:rsidRDefault="00BD5977" w:rsidP="008B7031">
      <w:pPr>
        <w:pStyle w:val="EndNoteBibliography"/>
        <w:spacing w:after="0"/>
        <w:ind w:left="720" w:hanging="720"/>
      </w:pPr>
      <w:r w:rsidRPr="00BD5977">
        <w:t>8</w:t>
      </w:r>
      <w:r w:rsidRPr="00BD5977">
        <w:tab/>
        <w:t>Daugherty, A.</w:t>
      </w:r>
      <w:r w:rsidRPr="00BD5977">
        <w:rPr>
          <w:i/>
        </w:rPr>
        <w:t xml:space="preserve"> </w:t>
      </w:r>
      <w:r w:rsidR="00013BA9" w:rsidRPr="00013BA9">
        <w:t>et al.</w:t>
      </w:r>
      <w:r w:rsidRPr="00BD5977">
        <w:t xml:space="preserve"> Recommendation on Design, Execution, and Reporting of Animal Atherosclerosis Studies: A Scientific Statement From the American Heart Association. </w:t>
      </w:r>
      <w:r w:rsidRPr="00BD5977">
        <w:rPr>
          <w:i/>
        </w:rPr>
        <w:t>Circ</w:t>
      </w:r>
      <w:r w:rsidR="00074AD3">
        <w:rPr>
          <w:i/>
        </w:rPr>
        <w:t>ulation</w:t>
      </w:r>
      <w:r w:rsidRPr="00BD5977">
        <w:rPr>
          <w:i/>
        </w:rPr>
        <w:t xml:space="preserve"> Res</w:t>
      </w:r>
      <w:r w:rsidR="00074AD3">
        <w:rPr>
          <w:i/>
        </w:rPr>
        <w:t>earch</w:t>
      </w:r>
      <w:r w:rsidRPr="00BD5977">
        <w:rPr>
          <w:i/>
        </w:rPr>
        <w:t>.</w:t>
      </w:r>
      <w:r w:rsidRPr="00BD5977">
        <w:t xml:space="preserve"> </w:t>
      </w:r>
      <w:r w:rsidRPr="00BD5977">
        <w:rPr>
          <w:b/>
        </w:rPr>
        <w:t>121</w:t>
      </w:r>
      <w:r w:rsidRPr="00BD5977">
        <w:t xml:space="preserve"> (6), e53-e79, doi:10.1161/RES.0000000000000169</w:t>
      </w:r>
      <w:r w:rsidR="00074AD3">
        <w:t xml:space="preserve"> (</w:t>
      </w:r>
      <w:r w:rsidRPr="00BD5977">
        <w:t>2017).</w:t>
      </w:r>
    </w:p>
    <w:p w14:paraId="61F6B612" w14:textId="6901CCC2" w:rsidR="00BD5977" w:rsidRPr="00BD5977" w:rsidRDefault="00BD5977" w:rsidP="008B7031">
      <w:pPr>
        <w:pStyle w:val="EndNoteBibliography"/>
        <w:spacing w:after="0"/>
        <w:ind w:left="720" w:hanging="720"/>
      </w:pPr>
      <w:r w:rsidRPr="00BD5977">
        <w:t>9</w:t>
      </w:r>
      <w:r w:rsidRPr="00BD5977">
        <w:tab/>
        <w:t>Baylis, R. A., Gomez, D.</w:t>
      </w:r>
      <w:r w:rsidR="00013BA9">
        <w:t>,</w:t>
      </w:r>
      <w:r w:rsidRPr="00BD5977">
        <w:t xml:space="preserve"> Owens, G. K. Shifting the Focus of Preclinical, Murine Atherosclerosis Studies From Prevention to Late-Stage Intervention. </w:t>
      </w:r>
      <w:r w:rsidR="00074AD3" w:rsidRPr="00BD5977">
        <w:rPr>
          <w:i/>
        </w:rPr>
        <w:t>Circ</w:t>
      </w:r>
      <w:r w:rsidR="00074AD3">
        <w:rPr>
          <w:i/>
        </w:rPr>
        <w:t>ulation</w:t>
      </w:r>
      <w:r w:rsidR="00074AD3" w:rsidRPr="00BD5977">
        <w:rPr>
          <w:i/>
        </w:rPr>
        <w:t xml:space="preserve"> Res</w:t>
      </w:r>
      <w:r w:rsidR="00074AD3">
        <w:rPr>
          <w:i/>
        </w:rPr>
        <w:t>earch</w:t>
      </w:r>
      <w:r w:rsidRPr="00BD5977">
        <w:rPr>
          <w:i/>
        </w:rPr>
        <w:t>.</w:t>
      </w:r>
      <w:r w:rsidRPr="00BD5977">
        <w:t xml:space="preserve"> </w:t>
      </w:r>
      <w:r w:rsidRPr="00BD5977">
        <w:rPr>
          <w:b/>
        </w:rPr>
        <w:t>120</w:t>
      </w:r>
      <w:r w:rsidRPr="00BD5977">
        <w:t xml:space="preserve"> (5), 775-777, doi:10.1161/CIRCRESAHA.116.310101</w:t>
      </w:r>
      <w:r w:rsidR="00074AD3">
        <w:t xml:space="preserve"> (</w:t>
      </w:r>
      <w:r w:rsidRPr="00BD5977">
        <w:t>2017).</w:t>
      </w:r>
    </w:p>
    <w:p w14:paraId="17E9B96C" w14:textId="03872D55" w:rsidR="00BD5977" w:rsidRPr="00BD5977" w:rsidRDefault="00BD5977" w:rsidP="008B7031">
      <w:pPr>
        <w:pStyle w:val="EndNoteBibliography"/>
        <w:spacing w:after="0"/>
        <w:ind w:left="720" w:hanging="720"/>
      </w:pPr>
      <w:r w:rsidRPr="00BD5977">
        <w:t>10</w:t>
      </w:r>
      <w:r w:rsidRPr="00BD5977">
        <w:tab/>
        <w:t>Kolodgie, F. D.</w:t>
      </w:r>
      <w:r w:rsidRPr="00BD5977">
        <w:rPr>
          <w:i/>
        </w:rPr>
        <w:t xml:space="preserve"> </w:t>
      </w:r>
      <w:r w:rsidR="00013BA9" w:rsidRPr="00013BA9">
        <w:t>et al.</w:t>
      </w:r>
      <w:r w:rsidRPr="00BD5977">
        <w:t xml:space="preserve"> Pathologic assessment of the vulnerable human coronary plaque. </w:t>
      </w:r>
      <w:r w:rsidRPr="00BD5977">
        <w:rPr>
          <w:i/>
        </w:rPr>
        <w:t>Heart.</w:t>
      </w:r>
      <w:r w:rsidRPr="00BD5977">
        <w:t xml:space="preserve"> </w:t>
      </w:r>
      <w:r w:rsidRPr="00BD5977">
        <w:rPr>
          <w:b/>
        </w:rPr>
        <w:t>90</w:t>
      </w:r>
      <w:r w:rsidRPr="00BD5977">
        <w:t xml:space="preserve"> (12), 1385-1391, doi:10.1136/hrt.2004.041798</w:t>
      </w:r>
      <w:r w:rsidR="00074AD3">
        <w:t xml:space="preserve"> (</w:t>
      </w:r>
      <w:r w:rsidRPr="00BD5977">
        <w:t>2004).</w:t>
      </w:r>
    </w:p>
    <w:p w14:paraId="142625EE" w14:textId="4816BA81" w:rsidR="00BD5977" w:rsidRPr="00BD5977" w:rsidRDefault="00BD5977" w:rsidP="008B7031">
      <w:pPr>
        <w:pStyle w:val="EndNoteBibliography"/>
        <w:spacing w:after="0"/>
        <w:ind w:left="720" w:hanging="720"/>
      </w:pPr>
      <w:r w:rsidRPr="00BD5977">
        <w:t>11</w:t>
      </w:r>
      <w:r w:rsidRPr="00BD5977">
        <w:tab/>
        <w:t>Virmani, R., Kolodgie, F. D., Burke, A. P., Farb, A.</w:t>
      </w:r>
      <w:r w:rsidR="00013BA9">
        <w:t>,</w:t>
      </w:r>
      <w:r w:rsidRPr="00BD5977">
        <w:t xml:space="preserve"> Schwartz, S. M. Lessons from sudden coronary death: a comprehensive morphological classification scheme for atherosclerotic lesions.</w:t>
      </w:r>
      <w:r w:rsidR="00074AD3" w:rsidRPr="00074AD3">
        <w:rPr>
          <w:i/>
        </w:rPr>
        <w:t xml:space="preserve"> Arteriosclerosis, Thrombosis, and Vascular Biology</w:t>
      </w:r>
      <w:r w:rsidRPr="00BD5977">
        <w:rPr>
          <w:i/>
        </w:rPr>
        <w:t>.</w:t>
      </w:r>
      <w:r w:rsidRPr="00BD5977">
        <w:t xml:space="preserve"> </w:t>
      </w:r>
      <w:r w:rsidRPr="00BD5977">
        <w:rPr>
          <w:b/>
        </w:rPr>
        <w:t>20</w:t>
      </w:r>
      <w:r w:rsidRPr="00BD5977">
        <w:t xml:space="preserve"> (5), 1262-1275 (2000).</w:t>
      </w:r>
    </w:p>
    <w:p w14:paraId="11B4A37E" w14:textId="3B582A9A" w:rsidR="00BD5977" w:rsidRPr="00BD5977" w:rsidRDefault="00BD5977" w:rsidP="008B7031">
      <w:pPr>
        <w:pStyle w:val="EndNoteBibliography"/>
        <w:spacing w:after="0"/>
        <w:ind w:left="720" w:hanging="720"/>
      </w:pPr>
      <w:r w:rsidRPr="00BD5977">
        <w:t>12</w:t>
      </w:r>
      <w:r w:rsidRPr="00BD5977">
        <w:tab/>
        <w:t>Gomez, D.</w:t>
      </w:r>
      <w:r w:rsidR="00013BA9">
        <w:t>,</w:t>
      </w:r>
      <w:r w:rsidRPr="00BD5977">
        <w:t xml:space="preserve"> Owens, G. K. Smooth muscle cell phenotypic switching in atherosclerosis. </w:t>
      </w:r>
      <w:r w:rsidRPr="00BD5977">
        <w:rPr>
          <w:i/>
        </w:rPr>
        <w:t>Cardiovasc</w:t>
      </w:r>
      <w:r w:rsidR="00074AD3">
        <w:rPr>
          <w:i/>
        </w:rPr>
        <w:t>ular</w:t>
      </w:r>
      <w:r w:rsidRPr="00BD5977">
        <w:rPr>
          <w:i/>
        </w:rPr>
        <w:t xml:space="preserve"> Res</w:t>
      </w:r>
      <w:r w:rsidR="00074AD3">
        <w:rPr>
          <w:i/>
        </w:rPr>
        <w:t>earch</w:t>
      </w:r>
      <w:r w:rsidRPr="00BD5977">
        <w:rPr>
          <w:i/>
        </w:rPr>
        <w:t>.</w:t>
      </w:r>
      <w:r w:rsidRPr="00BD5977">
        <w:t xml:space="preserve"> </w:t>
      </w:r>
      <w:r w:rsidRPr="00BD5977">
        <w:rPr>
          <w:b/>
        </w:rPr>
        <w:t>95</w:t>
      </w:r>
      <w:r w:rsidRPr="00BD5977">
        <w:t xml:space="preserve"> (2), 156-164, doi:10.1093/cvr/cvs115</w:t>
      </w:r>
      <w:r w:rsidR="00074AD3">
        <w:t xml:space="preserve"> (</w:t>
      </w:r>
      <w:r w:rsidRPr="00BD5977">
        <w:t>2012).</w:t>
      </w:r>
    </w:p>
    <w:p w14:paraId="1F2562F2" w14:textId="4F70EA9A" w:rsidR="00BD5977" w:rsidRPr="00BD5977" w:rsidRDefault="00BD5977" w:rsidP="008B7031">
      <w:pPr>
        <w:pStyle w:val="EndNoteBibliography"/>
        <w:spacing w:after="0"/>
        <w:ind w:left="720" w:hanging="720"/>
      </w:pPr>
      <w:r w:rsidRPr="00BD5977">
        <w:t>13</w:t>
      </w:r>
      <w:r w:rsidRPr="00BD5977">
        <w:tab/>
        <w:t>Owens, G. K., Kumar, M. S.</w:t>
      </w:r>
      <w:r w:rsidR="00013BA9">
        <w:t>,</w:t>
      </w:r>
      <w:r w:rsidRPr="00BD5977">
        <w:t xml:space="preserve"> Wamhoff, B. R. Molecular regulation of vascular smooth muscle cell differentiation in development and disease. </w:t>
      </w:r>
      <w:r w:rsidRPr="00BD5977">
        <w:rPr>
          <w:i/>
        </w:rPr>
        <w:t>Physiol</w:t>
      </w:r>
      <w:r w:rsidR="004373A1">
        <w:rPr>
          <w:i/>
        </w:rPr>
        <w:t>ogical</w:t>
      </w:r>
      <w:r w:rsidRPr="00BD5977">
        <w:rPr>
          <w:i/>
        </w:rPr>
        <w:t xml:space="preserve"> Rev</w:t>
      </w:r>
      <w:r w:rsidR="004373A1">
        <w:rPr>
          <w:i/>
        </w:rPr>
        <w:t>iews</w:t>
      </w:r>
      <w:r w:rsidRPr="00BD5977">
        <w:rPr>
          <w:i/>
        </w:rPr>
        <w:t>.</w:t>
      </w:r>
      <w:r w:rsidRPr="00BD5977">
        <w:t xml:space="preserve"> </w:t>
      </w:r>
      <w:r w:rsidRPr="00BD5977">
        <w:rPr>
          <w:b/>
        </w:rPr>
        <w:t>84</w:t>
      </w:r>
      <w:r w:rsidRPr="00BD5977">
        <w:t xml:space="preserve"> (3), 767-801, doi:10.1152/physrev.00041.2003</w:t>
      </w:r>
      <w:r w:rsidR="00074AD3">
        <w:t xml:space="preserve"> (</w:t>
      </w:r>
      <w:r w:rsidRPr="00BD5977">
        <w:t>2004).</w:t>
      </w:r>
    </w:p>
    <w:p w14:paraId="6D15518F" w14:textId="5EAF7597" w:rsidR="00BD5977" w:rsidRPr="00BD5977" w:rsidRDefault="00BD5977" w:rsidP="008B7031">
      <w:pPr>
        <w:pStyle w:val="EndNoteBibliography"/>
        <w:spacing w:after="0"/>
        <w:ind w:left="720" w:hanging="720"/>
      </w:pPr>
      <w:r w:rsidRPr="00BD5977">
        <w:t>14</w:t>
      </w:r>
      <w:r w:rsidRPr="00BD5977">
        <w:tab/>
        <w:t>Speer, M. Y.</w:t>
      </w:r>
      <w:r w:rsidRPr="00BD5977">
        <w:rPr>
          <w:i/>
        </w:rPr>
        <w:t xml:space="preserve"> </w:t>
      </w:r>
      <w:r w:rsidR="00013BA9" w:rsidRPr="00013BA9">
        <w:t>et al.</w:t>
      </w:r>
      <w:r w:rsidRPr="00BD5977">
        <w:t xml:space="preserve"> Smooth muscle cells give rise to osteochondrogenic precursors and chondrocytes in calcifying arteries. </w:t>
      </w:r>
      <w:r w:rsidR="00074AD3" w:rsidRPr="00BD5977">
        <w:rPr>
          <w:i/>
        </w:rPr>
        <w:t>Circ</w:t>
      </w:r>
      <w:r w:rsidR="00074AD3">
        <w:rPr>
          <w:i/>
        </w:rPr>
        <w:t>ulation</w:t>
      </w:r>
      <w:r w:rsidR="00074AD3" w:rsidRPr="00BD5977">
        <w:rPr>
          <w:i/>
        </w:rPr>
        <w:t xml:space="preserve"> Res</w:t>
      </w:r>
      <w:r w:rsidR="00074AD3">
        <w:rPr>
          <w:i/>
        </w:rPr>
        <w:t>earch</w:t>
      </w:r>
      <w:r w:rsidR="00074AD3" w:rsidRPr="00BD5977">
        <w:rPr>
          <w:i/>
        </w:rPr>
        <w:t>.</w:t>
      </w:r>
      <w:r w:rsidRPr="00BD5977">
        <w:t xml:space="preserve"> </w:t>
      </w:r>
      <w:r w:rsidRPr="00BD5977">
        <w:rPr>
          <w:b/>
        </w:rPr>
        <w:t>104</w:t>
      </w:r>
      <w:r w:rsidRPr="00BD5977">
        <w:t xml:space="preserve"> (6), 733-741, doi:10.1161/CIRCRESAHA.108.183053</w:t>
      </w:r>
      <w:r w:rsidR="00074AD3">
        <w:t xml:space="preserve"> (</w:t>
      </w:r>
      <w:r w:rsidRPr="00BD5977">
        <w:t>2009).</w:t>
      </w:r>
    </w:p>
    <w:p w14:paraId="3D11F109" w14:textId="51AE8A6A" w:rsidR="00BD5977" w:rsidRPr="00BD5977" w:rsidRDefault="00BD5977" w:rsidP="008B7031">
      <w:pPr>
        <w:pStyle w:val="EndNoteBibliography"/>
        <w:spacing w:after="0"/>
        <w:ind w:left="720" w:hanging="720"/>
      </w:pPr>
      <w:r w:rsidRPr="00BD5977">
        <w:lastRenderedPageBreak/>
        <w:t>15</w:t>
      </w:r>
      <w:r w:rsidRPr="00BD5977">
        <w:tab/>
        <w:t>Gomez, D., Shankman, L. S., Nguyen, A. T.</w:t>
      </w:r>
      <w:r w:rsidR="00013BA9">
        <w:t>,</w:t>
      </w:r>
      <w:r w:rsidRPr="00BD5977">
        <w:t xml:space="preserve"> Owens, G. K. Detection of histone modifications at specific gene loci in single cells in histological sections. </w:t>
      </w:r>
      <w:r w:rsidRPr="00BD5977">
        <w:rPr>
          <w:i/>
        </w:rPr>
        <w:t>Nat</w:t>
      </w:r>
      <w:r w:rsidR="00074AD3">
        <w:rPr>
          <w:i/>
        </w:rPr>
        <w:t>ure</w:t>
      </w:r>
      <w:r w:rsidRPr="00BD5977">
        <w:rPr>
          <w:i/>
        </w:rPr>
        <w:t xml:space="preserve"> Methods.</w:t>
      </w:r>
      <w:r w:rsidRPr="00BD5977">
        <w:t xml:space="preserve"> </w:t>
      </w:r>
      <w:r w:rsidRPr="00BD5977">
        <w:rPr>
          <w:b/>
        </w:rPr>
        <w:t>10</w:t>
      </w:r>
      <w:r w:rsidRPr="00BD5977">
        <w:t xml:space="preserve"> (2), 171-177, doi:10.1038/nmeth.2332</w:t>
      </w:r>
      <w:r w:rsidR="00074AD3">
        <w:t xml:space="preserve"> (</w:t>
      </w:r>
      <w:r w:rsidRPr="00BD5977">
        <w:t>2013).</w:t>
      </w:r>
    </w:p>
    <w:p w14:paraId="50FE6045" w14:textId="6A7B089B" w:rsidR="00BD5977" w:rsidRPr="00BD5977" w:rsidRDefault="00BD5977" w:rsidP="008B7031">
      <w:pPr>
        <w:pStyle w:val="EndNoteBibliography"/>
        <w:spacing w:after="0"/>
        <w:ind w:left="720" w:hanging="720"/>
      </w:pPr>
      <w:r w:rsidRPr="00BD5977">
        <w:t>16</w:t>
      </w:r>
      <w:r w:rsidRPr="00BD5977">
        <w:tab/>
        <w:t>Feil, S.</w:t>
      </w:r>
      <w:r w:rsidRPr="00BD5977">
        <w:rPr>
          <w:i/>
        </w:rPr>
        <w:t xml:space="preserve"> </w:t>
      </w:r>
      <w:r w:rsidR="00013BA9" w:rsidRPr="00013BA9">
        <w:t>et al.</w:t>
      </w:r>
      <w:r w:rsidRPr="00BD5977">
        <w:t xml:space="preserve"> Transdifferentiation of vascular smooth muscle cells to macrophage-like cells during atherogenesis. </w:t>
      </w:r>
      <w:r w:rsidR="00074AD3" w:rsidRPr="00BD5977">
        <w:rPr>
          <w:i/>
        </w:rPr>
        <w:t>Circ</w:t>
      </w:r>
      <w:r w:rsidR="00074AD3">
        <w:rPr>
          <w:i/>
        </w:rPr>
        <w:t>ulation</w:t>
      </w:r>
      <w:r w:rsidR="00074AD3" w:rsidRPr="00BD5977">
        <w:rPr>
          <w:i/>
        </w:rPr>
        <w:t xml:space="preserve"> Res</w:t>
      </w:r>
      <w:r w:rsidR="00074AD3">
        <w:rPr>
          <w:i/>
        </w:rPr>
        <w:t>earch</w:t>
      </w:r>
      <w:r w:rsidR="00074AD3" w:rsidRPr="00BD5977">
        <w:rPr>
          <w:i/>
        </w:rPr>
        <w:t>.</w:t>
      </w:r>
      <w:r w:rsidRPr="00BD5977">
        <w:t xml:space="preserve"> </w:t>
      </w:r>
      <w:r w:rsidRPr="00BD5977">
        <w:rPr>
          <w:b/>
        </w:rPr>
        <w:t>115</w:t>
      </w:r>
      <w:r w:rsidRPr="00BD5977">
        <w:t xml:space="preserve"> (7), 662-667, doi:10.1161/CIRCRESAHA.115.304634</w:t>
      </w:r>
      <w:r w:rsidR="00074AD3">
        <w:t xml:space="preserve"> (</w:t>
      </w:r>
      <w:r w:rsidRPr="00BD5977">
        <w:t>2014).</w:t>
      </w:r>
    </w:p>
    <w:p w14:paraId="2AE968A2" w14:textId="3C6A2FAA" w:rsidR="00BD5977" w:rsidRPr="00BD5977" w:rsidRDefault="00BD5977" w:rsidP="008B7031">
      <w:pPr>
        <w:pStyle w:val="EndNoteBibliography"/>
        <w:spacing w:after="0"/>
        <w:ind w:left="720" w:hanging="720"/>
      </w:pPr>
      <w:r w:rsidRPr="00BD5977">
        <w:t>17</w:t>
      </w:r>
      <w:r w:rsidRPr="00BD5977">
        <w:tab/>
        <w:t>Shankman, L. S.</w:t>
      </w:r>
      <w:r w:rsidRPr="00BD5977">
        <w:rPr>
          <w:i/>
        </w:rPr>
        <w:t xml:space="preserve"> </w:t>
      </w:r>
      <w:r w:rsidR="00013BA9" w:rsidRPr="00013BA9">
        <w:t>et al.</w:t>
      </w:r>
      <w:r w:rsidRPr="00BD5977">
        <w:t xml:space="preserve"> KLF4-dependent phenotypic modulation of smooth muscle cells has a key role in atherosclerotic plaque pathogenesis. </w:t>
      </w:r>
      <w:r w:rsidRPr="00BD5977">
        <w:rPr>
          <w:i/>
        </w:rPr>
        <w:t>Nature Medicine.</w:t>
      </w:r>
      <w:r w:rsidRPr="00BD5977">
        <w:t xml:space="preserve"> </w:t>
      </w:r>
      <w:r w:rsidRPr="00BD5977">
        <w:rPr>
          <w:b/>
        </w:rPr>
        <w:t>21</w:t>
      </w:r>
      <w:r w:rsidR="00074AD3">
        <w:t>,</w:t>
      </w:r>
      <w:r w:rsidRPr="00BD5977">
        <w:t xml:space="preserve"> 628, doi:10.1038/nm.3866 (2015).</w:t>
      </w:r>
    </w:p>
    <w:p w14:paraId="7A492FB1" w14:textId="0AEFEA3A" w:rsidR="00BD5977" w:rsidRPr="00BD5977" w:rsidRDefault="00BD5977" w:rsidP="008B7031">
      <w:pPr>
        <w:pStyle w:val="EndNoteBibliography"/>
        <w:spacing w:after="0"/>
        <w:ind w:left="720" w:hanging="720"/>
      </w:pPr>
      <w:r w:rsidRPr="00BD5977">
        <w:t>18</w:t>
      </w:r>
      <w:r w:rsidRPr="00BD5977">
        <w:tab/>
        <w:t>Cherepanova, O. A.</w:t>
      </w:r>
      <w:r w:rsidRPr="00BD5977">
        <w:rPr>
          <w:i/>
        </w:rPr>
        <w:t xml:space="preserve"> </w:t>
      </w:r>
      <w:r w:rsidR="00013BA9" w:rsidRPr="00013BA9">
        <w:t>et al.</w:t>
      </w:r>
      <w:r w:rsidRPr="00BD5977">
        <w:t xml:space="preserve"> Activation of the pluripotency factor OCT4 in smooth muscle cells is atheroprotective. </w:t>
      </w:r>
      <w:r w:rsidRPr="00BD5977">
        <w:rPr>
          <w:i/>
        </w:rPr>
        <w:t>Nature Medicine.</w:t>
      </w:r>
      <w:r w:rsidRPr="00BD5977">
        <w:t xml:space="preserve"> </w:t>
      </w:r>
      <w:r w:rsidRPr="00BD5977">
        <w:rPr>
          <w:b/>
        </w:rPr>
        <w:t>22</w:t>
      </w:r>
      <w:r w:rsidR="00074AD3">
        <w:t>,</w:t>
      </w:r>
      <w:r w:rsidRPr="00BD5977">
        <w:t xml:space="preserve"> 657, doi:10.1038/nm.4109</w:t>
      </w:r>
      <w:r w:rsidR="008B7031">
        <w:t xml:space="preserve"> </w:t>
      </w:r>
      <w:r w:rsidRPr="00BD5977">
        <w:t>(2016).</w:t>
      </w:r>
    </w:p>
    <w:p w14:paraId="76CE6032" w14:textId="4FDB1B51" w:rsidR="00BD5977" w:rsidRPr="00BD5977" w:rsidRDefault="00BD5977" w:rsidP="008B7031">
      <w:pPr>
        <w:pStyle w:val="EndNoteBibliography"/>
        <w:spacing w:after="0"/>
        <w:ind w:left="720" w:hanging="720"/>
      </w:pPr>
      <w:r w:rsidRPr="00BD5977">
        <w:t>19</w:t>
      </w:r>
      <w:r w:rsidRPr="00BD5977">
        <w:tab/>
        <w:t>Albarran-Juarez, J., Kaur, H., Grimm, M., Offermanns, S.</w:t>
      </w:r>
      <w:r w:rsidR="00013BA9">
        <w:t>,</w:t>
      </w:r>
      <w:r w:rsidRPr="00BD5977">
        <w:t xml:space="preserve"> Wettschureck, N. Lineage tracing of cells involved in atherosclerosis. </w:t>
      </w:r>
      <w:r w:rsidRPr="00BD5977">
        <w:rPr>
          <w:i/>
        </w:rPr>
        <w:t>Atherosclerosis.</w:t>
      </w:r>
      <w:r w:rsidRPr="00BD5977">
        <w:t xml:space="preserve"> </w:t>
      </w:r>
      <w:r w:rsidRPr="00BD5977">
        <w:rPr>
          <w:b/>
        </w:rPr>
        <w:t>251</w:t>
      </w:r>
      <w:r w:rsidR="00074AD3">
        <w:t>,</w:t>
      </w:r>
      <w:r w:rsidRPr="00BD5977">
        <w:t xml:space="preserve"> 445-453, doi:10.1016/j.atherosclerosis.2016.06.012</w:t>
      </w:r>
      <w:r w:rsidR="00074AD3">
        <w:t xml:space="preserve"> (</w:t>
      </w:r>
      <w:r w:rsidRPr="00BD5977">
        <w:t>2016).</w:t>
      </w:r>
    </w:p>
    <w:p w14:paraId="002BB2CA" w14:textId="6B2A972B" w:rsidR="00BD5977" w:rsidRPr="00BD5977" w:rsidRDefault="00BD5977" w:rsidP="008B7031">
      <w:pPr>
        <w:pStyle w:val="EndNoteBibliography"/>
        <w:spacing w:after="0"/>
        <w:ind w:left="720" w:hanging="720"/>
      </w:pPr>
      <w:r w:rsidRPr="00BD5977">
        <w:t>20</w:t>
      </w:r>
      <w:r w:rsidRPr="00BD5977">
        <w:tab/>
        <w:t>Chappell, J.</w:t>
      </w:r>
      <w:r w:rsidRPr="00BD5977">
        <w:rPr>
          <w:i/>
        </w:rPr>
        <w:t xml:space="preserve"> </w:t>
      </w:r>
      <w:r w:rsidR="00013BA9" w:rsidRPr="00013BA9">
        <w:t>et al.</w:t>
      </w:r>
      <w:r w:rsidRPr="00BD5977">
        <w:t xml:space="preserve"> Extensive Proliferation of a Subset of Differentiated, yet Plastic, Medial Vascular Smooth Muscle Cells Contributes to Neointimal Formation in Mouse Injury and Atherosclerosis Models. </w:t>
      </w:r>
      <w:r w:rsidR="00074AD3" w:rsidRPr="00BD5977">
        <w:rPr>
          <w:i/>
        </w:rPr>
        <w:t>Circ</w:t>
      </w:r>
      <w:r w:rsidR="00074AD3">
        <w:rPr>
          <w:i/>
        </w:rPr>
        <w:t>ulation</w:t>
      </w:r>
      <w:r w:rsidR="00074AD3" w:rsidRPr="00BD5977">
        <w:rPr>
          <w:i/>
        </w:rPr>
        <w:t xml:space="preserve"> Res</w:t>
      </w:r>
      <w:r w:rsidR="00074AD3">
        <w:rPr>
          <w:i/>
        </w:rPr>
        <w:t>earch</w:t>
      </w:r>
      <w:r w:rsidRPr="00BD5977">
        <w:rPr>
          <w:i/>
        </w:rPr>
        <w:t>.</w:t>
      </w:r>
      <w:r w:rsidRPr="00BD5977">
        <w:t xml:space="preserve"> </w:t>
      </w:r>
      <w:r w:rsidRPr="00BD5977">
        <w:rPr>
          <w:b/>
        </w:rPr>
        <w:t>119</w:t>
      </w:r>
      <w:r w:rsidRPr="00BD5977">
        <w:t xml:space="preserve"> (12), 1313-1323, doi:10.1161/CIRCRESAHA.116.309799</w:t>
      </w:r>
      <w:r w:rsidR="00074AD3">
        <w:t xml:space="preserve"> (</w:t>
      </w:r>
      <w:r w:rsidRPr="00BD5977">
        <w:t>2016).</w:t>
      </w:r>
    </w:p>
    <w:p w14:paraId="59CE1236" w14:textId="0E4DC1AF" w:rsidR="00BD5977" w:rsidRPr="00BD5977" w:rsidRDefault="00BD5977" w:rsidP="008B7031">
      <w:pPr>
        <w:pStyle w:val="EndNoteBibliography"/>
        <w:spacing w:after="0"/>
        <w:ind w:left="720" w:hanging="720"/>
      </w:pPr>
      <w:r w:rsidRPr="00BD5977">
        <w:t>21</w:t>
      </w:r>
      <w:r w:rsidRPr="00BD5977">
        <w:tab/>
        <w:t>Newman, A. A.</w:t>
      </w:r>
      <w:r w:rsidRPr="00BD5977">
        <w:rPr>
          <w:i/>
        </w:rPr>
        <w:t xml:space="preserve"> </w:t>
      </w:r>
      <w:r w:rsidR="00013BA9" w:rsidRPr="00013BA9">
        <w:t>et al.</w:t>
      </w:r>
      <w:r w:rsidRPr="00BD5977">
        <w:t xml:space="preserve"> Irradiation abolishes smooth muscle investment into vascular lesions in specific vascular beds. </w:t>
      </w:r>
      <w:r w:rsidRPr="00BD5977">
        <w:rPr>
          <w:i/>
        </w:rPr>
        <w:t>JCI Insight.</w:t>
      </w:r>
      <w:r w:rsidRPr="00BD5977">
        <w:t xml:space="preserve"> </w:t>
      </w:r>
      <w:r w:rsidRPr="00BD5977">
        <w:rPr>
          <w:b/>
        </w:rPr>
        <w:t>3</w:t>
      </w:r>
      <w:r w:rsidRPr="00BD5977">
        <w:t xml:space="preserve"> (15), doi:10.1172/jci.insight.121017</w:t>
      </w:r>
      <w:r w:rsidR="00074AD3">
        <w:t xml:space="preserve"> (</w:t>
      </w:r>
      <w:r w:rsidRPr="00BD5977">
        <w:t>2018).</w:t>
      </w:r>
    </w:p>
    <w:p w14:paraId="24C38494" w14:textId="635FEA12" w:rsidR="00BD5977" w:rsidRPr="00BD5977" w:rsidRDefault="00BD5977" w:rsidP="008B7031">
      <w:pPr>
        <w:pStyle w:val="EndNoteBibliography"/>
        <w:spacing w:after="0"/>
        <w:ind w:left="720" w:hanging="720"/>
      </w:pPr>
      <w:r w:rsidRPr="00BD5977">
        <w:t>22</w:t>
      </w:r>
      <w:r w:rsidRPr="00BD5977">
        <w:tab/>
        <w:t>Dobnikar, L.</w:t>
      </w:r>
      <w:r w:rsidRPr="00BD5977">
        <w:rPr>
          <w:i/>
        </w:rPr>
        <w:t xml:space="preserve"> </w:t>
      </w:r>
      <w:r w:rsidR="00013BA9" w:rsidRPr="00013BA9">
        <w:t>et al.</w:t>
      </w:r>
      <w:r w:rsidRPr="00BD5977">
        <w:t xml:space="preserve"> Disease-relevant transcriptional signatures identified in individual smooth muscle cells from healthy mouse vessels. </w:t>
      </w:r>
      <w:r w:rsidR="00074AD3" w:rsidRPr="00BD5977">
        <w:rPr>
          <w:i/>
        </w:rPr>
        <w:t>Nat</w:t>
      </w:r>
      <w:r w:rsidR="00074AD3">
        <w:rPr>
          <w:i/>
        </w:rPr>
        <w:t>ure</w:t>
      </w:r>
      <w:r w:rsidR="00074AD3" w:rsidRPr="00BD5977">
        <w:rPr>
          <w:i/>
        </w:rPr>
        <w:t xml:space="preserve"> Commun</w:t>
      </w:r>
      <w:r w:rsidR="00074AD3">
        <w:rPr>
          <w:i/>
        </w:rPr>
        <w:t>ications</w:t>
      </w:r>
      <w:r w:rsidRPr="00BD5977">
        <w:rPr>
          <w:i/>
        </w:rPr>
        <w:t>.</w:t>
      </w:r>
      <w:r w:rsidRPr="00BD5977">
        <w:t xml:space="preserve"> </w:t>
      </w:r>
      <w:r w:rsidRPr="00BD5977">
        <w:rPr>
          <w:b/>
        </w:rPr>
        <w:t>9</w:t>
      </w:r>
      <w:r w:rsidRPr="00BD5977">
        <w:t xml:space="preserve"> (1), 4567, doi:10.1038/s41467-018-06891-x</w:t>
      </w:r>
      <w:r w:rsidR="00074AD3">
        <w:t xml:space="preserve"> (</w:t>
      </w:r>
      <w:r w:rsidRPr="00BD5977">
        <w:t>2018).</w:t>
      </w:r>
    </w:p>
    <w:p w14:paraId="138041B9" w14:textId="2D433243" w:rsidR="00BD5977" w:rsidRPr="00BD5977" w:rsidRDefault="00BD5977" w:rsidP="008B7031">
      <w:pPr>
        <w:pStyle w:val="EndNoteBibliography"/>
        <w:spacing w:after="0"/>
        <w:ind w:left="720" w:hanging="720"/>
      </w:pPr>
      <w:r w:rsidRPr="00BD5977">
        <w:t>23</w:t>
      </w:r>
      <w:r w:rsidRPr="00BD5977">
        <w:tab/>
        <w:t>Misra, A.</w:t>
      </w:r>
      <w:r w:rsidRPr="00BD5977">
        <w:rPr>
          <w:i/>
        </w:rPr>
        <w:t xml:space="preserve"> </w:t>
      </w:r>
      <w:r w:rsidR="00013BA9" w:rsidRPr="00013BA9">
        <w:t>et al.</w:t>
      </w:r>
      <w:r w:rsidRPr="00BD5977">
        <w:t xml:space="preserve"> Integrin beta3 regulates clonality and fate of smooth muscle-derived atherosclerotic plaque cells. </w:t>
      </w:r>
      <w:r w:rsidRPr="00BD5977">
        <w:rPr>
          <w:i/>
        </w:rPr>
        <w:t>Nat</w:t>
      </w:r>
      <w:r w:rsidR="00074AD3">
        <w:rPr>
          <w:i/>
        </w:rPr>
        <w:t>ure</w:t>
      </w:r>
      <w:r w:rsidRPr="00BD5977">
        <w:rPr>
          <w:i/>
        </w:rPr>
        <w:t xml:space="preserve"> Commun</w:t>
      </w:r>
      <w:r w:rsidR="00074AD3">
        <w:rPr>
          <w:i/>
        </w:rPr>
        <w:t>ications</w:t>
      </w:r>
      <w:r w:rsidRPr="00BD5977">
        <w:rPr>
          <w:i/>
        </w:rPr>
        <w:t>.</w:t>
      </w:r>
      <w:r w:rsidRPr="00BD5977">
        <w:t xml:space="preserve"> </w:t>
      </w:r>
      <w:r w:rsidRPr="00BD5977">
        <w:rPr>
          <w:b/>
        </w:rPr>
        <w:t>9</w:t>
      </w:r>
      <w:r w:rsidRPr="00BD5977">
        <w:t xml:space="preserve"> (1), 2073, doi:10.1038/s41467-018-04447-7</w:t>
      </w:r>
      <w:r w:rsidR="00074AD3">
        <w:t xml:space="preserve"> (</w:t>
      </w:r>
      <w:r w:rsidRPr="00BD5977">
        <w:t>2018).</w:t>
      </w:r>
    </w:p>
    <w:p w14:paraId="1A14E272" w14:textId="4936EB6C" w:rsidR="00BD5977" w:rsidRPr="00BD5977" w:rsidRDefault="00BD5977" w:rsidP="008B7031">
      <w:pPr>
        <w:pStyle w:val="EndNoteBibliography"/>
        <w:spacing w:after="0"/>
        <w:ind w:left="720" w:hanging="720"/>
      </w:pPr>
      <w:r w:rsidRPr="00BD5977">
        <w:t>24</w:t>
      </w:r>
      <w:r w:rsidRPr="00BD5977">
        <w:tab/>
        <w:t>Majesky, M. W.</w:t>
      </w:r>
      <w:r w:rsidRPr="00BD5977">
        <w:rPr>
          <w:i/>
        </w:rPr>
        <w:t xml:space="preserve"> </w:t>
      </w:r>
      <w:r w:rsidR="00013BA9" w:rsidRPr="00013BA9">
        <w:t>et al.</w:t>
      </w:r>
      <w:r w:rsidRPr="00BD5977">
        <w:t xml:space="preserve"> Differentiated Smooth Muscle Cells Generate a Subpopulation of Resident Vascular Progenitor Cells in the Adventitia Regulated by Klf4. </w:t>
      </w:r>
      <w:r w:rsidR="00074AD3" w:rsidRPr="00BD5977">
        <w:rPr>
          <w:i/>
        </w:rPr>
        <w:t>Circ</w:t>
      </w:r>
      <w:r w:rsidR="00074AD3">
        <w:rPr>
          <w:i/>
        </w:rPr>
        <w:t>ulation</w:t>
      </w:r>
      <w:r w:rsidR="00074AD3" w:rsidRPr="00BD5977">
        <w:rPr>
          <w:i/>
        </w:rPr>
        <w:t xml:space="preserve"> Res</w:t>
      </w:r>
      <w:r w:rsidR="00074AD3">
        <w:rPr>
          <w:i/>
        </w:rPr>
        <w:t>earch</w:t>
      </w:r>
      <w:r w:rsidRPr="00BD5977">
        <w:rPr>
          <w:i/>
        </w:rPr>
        <w:t>.</w:t>
      </w:r>
      <w:r w:rsidRPr="00BD5977">
        <w:t xml:space="preserve"> </w:t>
      </w:r>
      <w:r w:rsidRPr="00BD5977">
        <w:rPr>
          <w:b/>
        </w:rPr>
        <w:t>120</w:t>
      </w:r>
      <w:r w:rsidRPr="00BD5977">
        <w:t xml:space="preserve"> (2), 296-311, doi:10.1161/CIRCRESAHA.116.309322</w:t>
      </w:r>
      <w:r w:rsidR="00074AD3">
        <w:t xml:space="preserve"> (</w:t>
      </w:r>
      <w:r w:rsidRPr="00BD5977">
        <w:t>2017).</w:t>
      </w:r>
    </w:p>
    <w:p w14:paraId="13BB21B8" w14:textId="560E0C0B" w:rsidR="00BD5977" w:rsidRPr="00BD5977" w:rsidRDefault="00BD5977" w:rsidP="008B7031">
      <w:pPr>
        <w:pStyle w:val="EndNoteBibliography"/>
        <w:spacing w:after="0"/>
        <w:ind w:left="720" w:hanging="720"/>
      </w:pPr>
      <w:r w:rsidRPr="00BD5977">
        <w:t>25</w:t>
      </w:r>
      <w:r w:rsidRPr="00BD5977">
        <w:tab/>
        <w:t>Herring, B. P., Hoggatt, A. M., Burlak, C.</w:t>
      </w:r>
      <w:r w:rsidR="00013BA9">
        <w:t>,</w:t>
      </w:r>
      <w:r w:rsidRPr="00BD5977">
        <w:t xml:space="preserve"> Offermanns, S. Previously differentiated medial vascular smooth muscle cells contribute to neointima formation following vascular injury. </w:t>
      </w:r>
      <w:r w:rsidRPr="00BD5977">
        <w:rPr>
          <w:i/>
        </w:rPr>
        <w:t>Vasc</w:t>
      </w:r>
      <w:r w:rsidR="00074AD3">
        <w:rPr>
          <w:i/>
        </w:rPr>
        <w:t>ular</w:t>
      </w:r>
      <w:r w:rsidRPr="00BD5977">
        <w:rPr>
          <w:i/>
        </w:rPr>
        <w:t xml:space="preserve"> Cell.</w:t>
      </w:r>
      <w:r w:rsidRPr="00BD5977">
        <w:t xml:space="preserve"> </w:t>
      </w:r>
      <w:r w:rsidRPr="00BD5977">
        <w:rPr>
          <w:b/>
        </w:rPr>
        <w:t>6</w:t>
      </w:r>
      <w:r w:rsidR="00074AD3">
        <w:t>,</w:t>
      </w:r>
      <w:r w:rsidRPr="00BD5977">
        <w:t xml:space="preserve"> 21, doi:10.1186/2045-824X-6-21</w:t>
      </w:r>
      <w:r w:rsidR="00074AD3">
        <w:t xml:space="preserve"> (</w:t>
      </w:r>
      <w:r w:rsidRPr="00BD5977">
        <w:t>2014).</w:t>
      </w:r>
    </w:p>
    <w:p w14:paraId="757A0848" w14:textId="2E979144" w:rsidR="00BD5977" w:rsidRPr="00BD5977" w:rsidRDefault="00BD5977" w:rsidP="008B7031">
      <w:pPr>
        <w:pStyle w:val="EndNoteBibliography"/>
        <w:spacing w:after="0"/>
        <w:ind w:left="720" w:hanging="720"/>
      </w:pPr>
      <w:r w:rsidRPr="00BD5977">
        <w:t>26</w:t>
      </w:r>
      <w:r w:rsidRPr="00BD5977">
        <w:tab/>
        <w:t>Sheikh, A. Q., Misra, A., Rosas, I. O., Adams, R. H.</w:t>
      </w:r>
      <w:r w:rsidR="00013BA9">
        <w:t>,</w:t>
      </w:r>
      <w:r w:rsidRPr="00BD5977">
        <w:t xml:space="preserve"> Greif, D. M. Smooth muscle cell progenitors are primed to muscularize in pulmonary hypertension. </w:t>
      </w:r>
      <w:r w:rsidRPr="00BD5977">
        <w:rPr>
          <w:i/>
        </w:rPr>
        <w:t>Sci</w:t>
      </w:r>
      <w:r w:rsidR="00074AD3">
        <w:rPr>
          <w:i/>
        </w:rPr>
        <w:t>ence</w:t>
      </w:r>
      <w:r w:rsidRPr="00BD5977">
        <w:rPr>
          <w:i/>
        </w:rPr>
        <w:t xml:space="preserve"> Transl</w:t>
      </w:r>
      <w:r w:rsidR="00074AD3">
        <w:rPr>
          <w:i/>
        </w:rPr>
        <w:t>ational</w:t>
      </w:r>
      <w:r w:rsidRPr="00BD5977">
        <w:rPr>
          <w:i/>
        </w:rPr>
        <w:t xml:space="preserve"> Med</w:t>
      </w:r>
      <w:r w:rsidR="00074AD3">
        <w:rPr>
          <w:i/>
        </w:rPr>
        <w:t>icine</w:t>
      </w:r>
      <w:r w:rsidRPr="00BD5977">
        <w:rPr>
          <w:i/>
        </w:rPr>
        <w:t>.</w:t>
      </w:r>
      <w:r w:rsidRPr="00BD5977">
        <w:t xml:space="preserve"> </w:t>
      </w:r>
      <w:r w:rsidRPr="00BD5977">
        <w:rPr>
          <w:b/>
        </w:rPr>
        <w:t>7</w:t>
      </w:r>
      <w:r w:rsidRPr="00BD5977">
        <w:t xml:space="preserve"> (308), 308ra159, doi:10.1126/scitranslmed.aaa9712</w:t>
      </w:r>
      <w:r w:rsidR="00074AD3">
        <w:t xml:space="preserve"> (</w:t>
      </w:r>
      <w:r w:rsidRPr="00BD5977">
        <w:t>2015).</w:t>
      </w:r>
    </w:p>
    <w:p w14:paraId="5B8A5C02" w14:textId="120BBD1B" w:rsidR="00BD5977" w:rsidRPr="00BD5977" w:rsidRDefault="00BD5977" w:rsidP="008B7031">
      <w:pPr>
        <w:pStyle w:val="EndNoteBibliography"/>
        <w:spacing w:after="0"/>
        <w:ind w:left="720" w:hanging="720"/>
      </w:pPr>
      <w:r w:rsidRPr="00BD5977">
        <w:t>27</w:t>
      </w:r>
      <w:r w:rsidRPr="00BD5977">
        <w:tab/>
        <w:t>Bentzon, J. F.</w:t>
      </w:r>
      <w:r w:rsidR="00013BA9">
        <w:t>,</w:t>
      </w:r>
      <w:r w:rsidRPr="00BD5977">
        <w:t xml:space="preserve"> Majesky, M. W. Lineage tracking of origin and fate of smooth muscle cells in atherosclerosis. </w:t>
      </w:r>
      <w:r w:rsidRPr="00BD5977">
        <w:rPr>
          <w:i/>
        </w:rPr>
        <w:t>Cardiovasc</w:t>
      </w:r>
      <w:r w:rsidR="00074AD3">
        <w:rPr>
          <w:i/>
        </w:rPr>
        <w:t>ular</w:t>
      </w:r>
      <w:r w:rsidRPr="00BD5977">
        <w:rPr>
          <w:i/>
        </w:rPr>
        <w:t xml:space="preserve"> Res</w:t>
      </w:r>
      <w:r w:rsidR="00074AD3">
        <w:rPr>
          <w:i/>
        </w:rPr>
        <w:t>earch</w:t>
      </w:r>
      <w:r w:rsidRPr="00BD5977">
        <w:rPr>
          <w:i/>
        </w:rPr>
        <w:t>.</w:t>
      </w:r>
      <w:r w:rsidRPr="00BD5977">
        <w:t xml:space="preserve"> </w:t>
      </w:r>
      <w:r w:rsidRPr="00BD5977">
        <w:rPr>
          <w:b/>
        </w:rPr>
        <w:t>114</w:t>
      </w:r>
      <w:r w:rsidRPr="00BD5977">
        <w:t xml:space="preserve"> (4), 492-500, doi:10.1093/cvr/cvx251</w:t>
      </w:r>
      <w:r w:rsidR="00074AD3">
        <w:t xml:space="preserve"> (</w:t>
      </w:r>
      <w:r w:rsidRPr="00BD5977">
        <w:t>2018).</w:t>
      </w:r>
    </w:p>
    <w:p w14:paraId="0CEA8D0A" w14:textId="1F3C41D6" w:rsidR="00BD5977" w:rsidRPr="00BD5977" w:rsidRDefault="00BD5977" w:rsidP="008B7031">
      <w:pPr>
        <w:pStyle w:val="EndNoteBibliography"/>
        <w:spacing w:after="0"/>
        <w:ind w:left="720" w:hanging="720"/>
      </w:pPr>
      <w:r w:rsidRPr="00BD5977">
        <w:t>28</w:t>
      </w:r>
      <w:r w:rsidRPr="00BD5977">
        <w:tab/>
        <w:t>Wirth, A.</w:t>
      </w:r>
      <w:r w:rsidRPr="00BD5977">
        <w:rPr>
          <w:i/>
        </w:rPr>
        <w:t xml:space="preserve"> </w:t>
      </w:r>
      <w:r w:rsidR="00013BA9" w:rsidRPr="00013BA9">
        <w:t>et al.</w:t>
      </w:r>
      <w:r w:rsidRPr="00BD5977">
        <w:t xml:space="preserve"> G12-G13-LARG-mediated signaling in vascular smooth muscle is required for salt-induced hypertension. </w:t>
      </w:r>
      <w:r w:rsidRPr="00BD5977">
        <w:rPr>
          <w:i/>
        </w:rPr>
        <w:t>Nat</w:t>
      </w:r>
      <w:r w:rsidR="00074AD3">
        <w:rPr>
          <w:i/>
        </w:rPr>
        <w:t>ure</w:t>
      </w:r>
      <w:r w:rsidRPr="00BD5977">
        <w:rPr>
          <w:i/>
        </w:rPr>
        <w:t xml:space="preserve"> Med</w:t>
      </w:r>
      <w:r w:rsidR="00074AD3">
        <w:rPr>
          <w:i/>
        </w:rPr>
        <w:t>icine</w:t>
      </w:r>
      <w:r w:rsidRPr="00BD5977">
        <w:rPr>
          <w:i/>
        </w:rPr>
        <w:t>.</w:t>
      </w:r>
      <w:r w:rsidRPr="00BD5977">
        <w:t xml:space="preserve"> </w:t>
      </w:r>
      <w:r w:rsidRPr="00BD5977">
        <w:rPr>
          <w:b/>
        </w:rPr>
        <w:t>14</w:t>
      </w:r>
      <w:r w:rsidRPr="00BD5977">
        <w:t xml:space="preserve"> (1), 64-68, doi:10.1038/nm1666</w:t>
      </w:r>
      <w:r w:rsidR="00074AD3">
        <w:t xml:space="preserve"> (</w:t>
      </w:r>
      <w:r w:rsidRPr="00BD5977">
        <w:t>2008).</w:t>
      </w:r>
    </w:p>
    <w:p w14:paraId="7318E0A4" w14:textId="7C774075" w:rsidR="00BD5977" w:rsidRPr="00BD5977" w:rsidRDefault="00BD5977" w:rsidP="008B7031">
      <w:pPr>
        <w:pStyle w:val="EndNoteBibliography"/>
        <w:spacing w:after="0"/>
        <w:ind w:left="720" w:hanging="720"/>
      </w:pPr>
      <w:r w:rsidRPr="00BD5977">
        <w:t>29</w:t>
      </w:r>
      <w:r w:rsidRPr="00BD5977">
        <w:tab/>
        <w:t xml:space="preserve">Mattson, D. L. Comparison of arterial blood pressure in different strains of mice. </w:t>
      </w:r>
      <w:r w:rsidRPr="00BD5977">
        <w:rPr>
          <w:i/>
        </w:rPr>
        <w:t>Am</w:t>
      </w:r>
      <w:r w:rsidR="00074AD3">
        <w:rPr>
          <w:i/>
        </w:rPr>
        <w:t>erican</w:t>
      </w:r>
      <w:r w:rsidRPr="00BD5977">
        <w:rPr>
          <w:i/>
        </w:rPr>
        <w:t xml:space="preserve"> J</w:t>
      </w:r>
      <w:r w:rsidR="00074AD3">
        <w:rPr>
          <w:i/>
        </w:rPr>
        <w:t>ournal</w:t>
      </w:r>
      <w:r w:rsidRPr="00BD5977">
        <w:rPr>
          <w:i/>
        </w:rPr>
        <w:t xml:space="preserve"> </w:t>
      </w:r>
      <w:r w:rsidR="00074AD3">
        <w:rPr>
          <w:i/>
        </w:rPr>
        <w:t xml:space="preserve">of </w:t>
      </w:r>
      <w:r w:rsidRPr="00BD5977">
        <w:rPr>
          <w:i/>
        </w:rPr>
        <w:t>Hypertens</w:t>
      </w:r>
      <w:r w:rsidR="00074AD3">
        <w:rPr>
          <w:i/>
        </w:rPr>
        <w:t>ion</w:t>
      </w:r>
      <w:r w:rsidRPr="00BD5977">
        <w:rPr>
          <w:i/>
        </w:rPr>
        <w:t>.</w:t>
      </w:r>
      <w:r w:rsidRPr="00BD5977">
        <w:t xml:space="preserve"> </w:t>
      </w:r>
      <w:r w:rsidRPr="00BD5977">
        <w:rPr>
          <w:b/>
        </w:rPr>
        <w:t>14</w:t>
      </w:r>
      <w:r w:rsidRPr="00BD5977">
        <w:t xml:space="preserve"> (5 Pt 1), 405-408 (2001).</w:t>
      </w:r>
    </w:p>
    <w:p w14:paraId="0A7D5482" w14:textId="71EB8A20" w:rsidR="00BD5977" w:rsidRPr="00BD5977" w:rsidRDefault="00BD5977" w:rsidP="008B7031">
      <w:pPr>
        <w:pStyle w:val="EndNoteBibliography"/>
        <w:spacing w:after="0"/>
        <w:ind w:left="720" w:hanging="720"/>
      </w:pPr>
      <w:r w:rsidRPr="00BD5977">
        <w:lastRenderedPageBreak/>
        <w:t>30</w:t>
      </w:r>
      <w:r w:rsidRPr="00BD5977">
        <w:tab/>
        <w:t>Whitesall, S. E., Hoff, J. B., Vollmer, A. P.</w:t>
      </w:r>
      <w:r w:rsidR="00013BA9">
        <w:t>,</w:t>
      </w:r>
      <w:r w:rsidRPr="00BD5977">
        <w:t xml:space="preserve"> D'Alecy, L. G. Comparison of simultaneous measurement of mouse systolic arterial blood pressure by radiotelemetry and tail-cuff methods.</w:t>
      </w:r>
      <w:r w:rsidR="00074AD3" w:rsidRPr="00074AD3">
        <w:t xml:space="preserve"> </w:t>
      </w:r>
      <w:r w:rsidR="00074AD3" w:rsidRPr="00074AD3">
        <w:rPr>
          <w:i/>
        </w:rPr>
        <w:t>American Journal of Physiology-Heart and Circulatory Physiology</w:t>
      </w:r>
      <w:r w:rsidRPr="00074AD3">
        <w:rPr>
          <w:i/>
        </w:rPr>
        <w:t xml:space="preserve">. </w:t>
      </w:r>
      <w:r w:rsidRPr="00BD5977">
        <w:rPr>
          <w:b/>
        </w:rPr>
        <w:t>286</w:t>
      </w:r>
      <w:r w:rsidRPr="00BD5977">
        <w:t xml:space="preserve"> (6), H2408-2415, doi:10.1152/ajpheart.01089.2003</w:t>
      </w:r>
      <w:r w:rsidR="00074AD3">
        <w:t xml:space="preserve"> (</w:t>
      </w:r>
      <w:r w:rsidRPr="00BD5977">
        <w:t>2004).</w:t>
      </w:r>
    </w:p>
    <w:p w14:paraId="6381C27D" w14:textId="24B4240C" w:rsidR="00BD5977" w:rsidRPr="00BD5977" w:rsidRDefault="00BD5977" w:rsidP="008B7031">
      <w:pPr>
        <w:pStyle w:val="EndNoteBibliography"/>
        <w:spacing w:after="0"/>
        <w:ind w:left="720" w:hanging="720"/>
      </w:pPr>
      <w:r w:rsidRPr="00BD5977">
        <w:t>31</w:t>
      </w:r>
      <w:r w:rsidRPr="00BD5977">
        <w:tab/>
        <w:t>Durgin, B. G.</w:t>
      </w:r>
      <w:r w:rsidRPr="00BD5977">
        <w:rPr>
          <w:i/>
        </w:rPr>
        <w:t xml:space="preserve"> </w:t>
      </w:r>
      <w:r w:rsidR="00013BA9" w:rsidRPr="00013BA9">
        <w:t>et al.</w:t>
      </w:r>
      <w:r w:rsidRPr="00BD5977">
        <w:t xml:space="preserve"> Smooth muscle cell-specific deletion of Col15a1 unexpectedly leads to impaired development of advanced atherosclerotic lesions. </w:t>
      </w:r>
      <w:r w:rsidR="00074AD3" w:rsidRPr="00074AD3">
        <w:rPr>
          <w:i/>
        </w:rPr>
        <w:t>American Journal of Physiology-Heart and Circulatory Physiology</w:t>
      </w:r>
      <w:r w:rsidRPr="00BD5977">
        <w:rPr>
          <w:i/>
        </w:rPr>
        <w:t>.</w:t>
      </w:r>
      <w:r w:rsidRPr="00BD5977">
        <w:t xml:space="preserve"> </w:t>
      </w:r>
      <w:r w:rsidRPr="00BD5977">
        <w:rPr>
          <w:b/>
        </w:rPr>
        <w:t>312</w:t>
      </w:r>
      <w:r w:rsidRPr="00BD5977">
        <w:t xml:space="preserve"> (5), H943-H958, doi:10.1152/ajpheart.00029.2017</w:t>
      </w:r>
      <w:r w:rsidR="00074AD3">
        <w:t xml:space="preserve"> (</w:t>
      </w:r>
      <w:r w:rsidRPr="00BD5977">
        <w:t>2017).</w:t>
      </w:r>
    </w:p>
    <w:p w14:paraId="5DFEEC7D" w14:textId="0E3834F3" w:rsidR="00BD5977" w:rsidRPr="00BD5977" w:rsidRDefault="00BD5977" w:rsidP="008B7031">
      <w:pPr>
        <w:pStyle w:val="EndNoteBibliography"/>
        <w:spacing w:after="0"/>
        <w:ind w:left="720" w:hanging="720"/>
      </w:pPr>
      <w:r w:rsidRPr="00BD5977">
        <w:t>32</w:t>
      </w:r>
      <w:r w:rsidRPr="00BD5977">
        <w:tab/>
        <w:t>Durham, A. L., Speer, M. Y., Scatena, M., Giachelli, C. M.</w:t>
      </w:r>
      <w:r w:rsidR="00013BA9">
        <w:t xml:space="preserve">, </w:t>
      </w:r>
      <w:r w:rsidRPr="00BD5977">
        <w:t xml:space="preserve">Shanahan, C. M. Role of smooth muscle cells in vascular calcification: implications in atherosclerosis and arterial stiffness. </w:t>
      </w:r>
      <w:r w:rsidRPr="00BD5977">
        <w:rPr>
          <w:i/>
        </w:rPr>
        <w:t>Cardiovasc</w:t>
      </w:r>
      <w:r w:rsidR="00074AD3">
        <w:rPr>
          <w:i/>
        </w:rPr>
        <w:t>ular</w:t>
      </w:r>
      <w:r w:rsidRPr="00BD5977">
        <w:rPr>
          <w:i/>
        </w:rPr>
        <w:t xml:space="preserve"> Res</w:t>
      </w:r>
      <w:r w:rsidR="00074AD3">
        <w:rPr>
          <w:i/>
        </w:rPr>
        <w:t>earch</w:t>
      </w:r>
      <w:r w:rsidRPr="00BD5977">
        <w:rPr>
          <w:i/>
        </w:rPr>
        <w:t>.</w:t>
      </w:r>
      <w:r w:rsidRPr="00BD5977">
        <w:t xml:space="preserve"> </w:t>
      </w:r>
      <w:r w:rsidRPr="00BD5977">
        <w:rPr>
          <w:b/>
        </w:rPr>
        <w:t>114</w:t>
      </w:r>
      <w:r w:rsidRPr="00BD5977">
        <w:t xml:space="preserve"> (4), 590-600, doi:10.1093/cvr/cvy010</w:t>
      </w:r>
      <w:r w:rsidR="00074AD3">
        <w:t xml:space="preserve"> (</w:t>
      </w:r>
      <w:r w:rsidRPr="00BD5977">
        <w:t>2018).</w:t>
      </w:r>
    </w:p>
    <w:p w14:paraId="3D1F72E0" w14:textId="44FB6BA2" w:rsidR="00BD5977" w:rsidRPr="00BD5977" w:rsidRDefault="00BD5977" w:rsidP="008B7031">
      <w:pPr>
        <w:pStyle w:val="EndNoteBibliography"/>
        <w:spacing w:after="0"/>
        <w:ind w:left="720" w:hanging="720"/>
      </w:pPr>
      <w:r w:rsidRPr="00BD5977">
        <w:t>33</w:t>
      </w:r>
      <w:r w:rsidRPr="00BD5977">
        <w:tab/>
        <w:t>Lin, M. E.</w:t>
      </w:r>
      <w:r w:rsidRPr="00BD5977">
        <w:rPr>
          <w:i/>
        </w:rPr>
        <w:t xml:space="preserve"> </w:t>
      </w:r>
      <w:r w:rsidR="00013BA9" w:rsidRPr="00013BA9">
        <w:t>et al.</w:t>
      </w:r>
      <w:r w:rsidRPr="00BD5977">
        <w:t xml:space="preserve"> Runx2 Deletion in Smooth muscle Cells Inhibits Vascular Osteochondrogenesis and Calcification but not Atherosclerotic Lesion Formation. </w:t>
      </w:r>
      <w:r w:rsidR="00074AD3" w:rsidRPr="00BD5977">
        <w:rPr>
          <w:i/>
        </w:rPr>
        <w:t>Cardiovasc</w:t>
      </w:r>
      <w:r w:rsidR="00074AD3">
        <w:rPr>
          <w:i/>
        </w:rPr>
        <w:t>ular</w:t>
      </w:r>
      <w:r w:rsidR="00074AD3" w:rsidRPr="00BD5977">
        <w:rPr>
          <w:i/>
        </w:rPr>
        <w:t xml:space="preserve"> Res</w:t>
      </w:r>
      <w:r w:rsidR="00074AD3">
        <w:rPr>
          <w:i/>
        </w:rPr>
        <w:t>earch</w:t>
      </w:r>
      <w:r w:rsidRPr="00BD5977">
        <w:rPr>
          <w:i/>
        </w:rPr>
        <w:t>.</w:t>
      </w:r>
      <w:r w:rsidRPr="00BD5977">
        <w:t xml:space="preserve"> doi:10.1093/cvr/cvw205</w:t>
      </w:r>
      <w:r w:rsidR="00074AD3">
        <w:t xml:space="preserve"> (</w:t>
      </w:r>
      <w:r w:rsidRPr="00BD5977">
        <w:t>2016).</w:t>
      </w:r>
    </w:p>
    <w:p w14:paraId="743F6DDA" w14:textId="271DC50A" w:rsidR="00BD5977" w:rsidRPr="00BD5977" w:rsidRDefault="00BD5977" w:rsidP="008B7031">
      <w:pPr>
        <w:pStyle w:val="EndNoteBibliography"/>
        <w:spacing w:after="0"/>
        <w:ind w:left="720" w:hanging="720"/>
      </w:pPr>
      <w:r w:rsidRPr="00BD5977">
        <w:t>34</w:t>
      </w:r>
      <w:r w:rsidRPr="00BD5977">
        <w:tab/>
        <w:t>Kilkenny, C., Browne, W. J., Cuthill, I. C., Emerson, M.</w:t>
      </w:r>
      <w:r w:rsidR="00013BA9">
        <w:t>,</w:t>
      </w:r>
      <w:r w:rsidRPr="00BD5977">
        <w:t xml:space="preserve"> Altman, D. G. Improving Bioscience Research Reporting: The ARRIVE Guidelines for Reporting Animal Research. </w:t>
      </w:r>
      <w:r w:rsidRPr="00BD5977">
        <w:rPr>
          <w:i/>
        </w:rPr>
        <w:t>P</w:t>
      </w:r>
      <w:r w:rsidR="00074AD3">
        <w:rPr>
          <w:i/>
        </w:rPr>
        <w:t>LoS</w:t>
      </w:r>
      <w:r w:rsidRPr="00BD5977">
        <w:rPr>
          <w:i/>
        </w:rPr>
        <w:t xml:space="preserve"> Biology.</w:t>
      </w:r>
      <w:r w:rsidRPr="00BD5977">
        <w:t xml:space="preserve"> </w:t>
      </w:r>
      <w:r w:rsidRPr="00BD5977">
        <w:rPr>
          <w:b/>
        </w:rPr>
        <w:t>8</w:t>
      </w:r>
      <w:r w:rsidRPr="00BD5977">
        <w:t xml:space="preserve"> (6), doi:ARTN e1000412</w:t>
      </w:r>
      <w:r w:rsidR="008B7031">
        <w:t xml:space="preserve"> </w:t>
      </w:r>
      <w:r w:rsidRPr="00BD5977">
        <w:t>10.1371/journal.pbio.1000412</w:t>
      </w:r>
      <w:r w:rsidR="00074AD3">
        <w:t xml:space="preserve"> (</w:t>
      </w:r>
      <w:r w:rsidRPr="00BD5977">
        <w:t>2010).</w:t>
      </w:r>
    </w:p>
    <w:p w14:paraId="2E550F10" w14:textId="1936DF0A" w:rsidR="00BD5977" w:rsidRPr="00BD5977" w:rsidRDefault="00BD5977" w:rsidP="008B7031">
      <w:pPr>
        <w:pStyle w:val="EndNoteBibliography"/>
        <w:spacing w:after="0"/>
        <w:ind w:left="720" w:hanging="720"/>
      </w:pPr>
      <w:r w:rsidRPr="00BD5977">
        <w:t>35</w:t>
      </w:r>
      <w:r w:rsidRPr="00BD5977">
        <w:tab/>
        <w:t>Landis, S. C.</w:t>
      </w:r>
      <w:r w:rsidRPr="00BD5977">
        <w:rPr>
          <w:i/>
        </w:rPr>
        <w:t xml:space="preserve"> </w:t>
      </w:r>
      <w:r w:rsidR="00013BA9" w:rsidRPr="00013BA9">
        <w:t>et al.</w:t>
      </w:r>
      <w:r w:rsidRPr="00BD5977">
        <w:t xml:space="preserve"> A call for transparent reporting to optimize the predictive value of preclinical research. </w:t>
      </w:r>
      <w:r w:rsidRPr="00BD5977">
        <w:rPr>
          <w:i/>
        </w:rPr>
        <w:t>Nature.</w:t>
      </w:r>
      <w:r w:rsidRPr="00BD5977">
        <w:t xml:space="preserve"> </w:t>
      </w:r>
      <w:r w:rsidRPr="00BD5977">
        <w:rPr>
          <w:b/>
        </w:rPr>
        <w:t>490</w:t>
      </w:r>
      <w:r w:rsidRPr="00BD5977">
        <w:t xml:space="preserve"> (7419), 187-191, doi:10.1038/nature11556</w:t>
      </w:r>
      <w:r w:rsidR="00074AD3">
        <w:t xml:space="preserve"> (</w:t>
      </w:r>
      <w:r w:rsidRPr="00BD5977">
        <w:t>2012).</w:t>
      </w:r>
    </w:p>
    <w:p w14:paraId="1F21D170" w14:textId="3F0CED99" w:rsidR="00BD5977" w:rsidRPr="00BD5977" w:rsidRDefault="00BD5977" w:rsidP="008B7031">
      <w:pPr>
        <w:pStyle w:val="EndNoteBibliography"/>
        <w:spacing w:after="0"/>
        <w:ind w:left="720" w:hanging="720"/>
      </w:pPr>
      <w:r w:rsidRPr="00BD5977">
        <w:t>36</w:t>
      </w:r>
      <w:r w:rsidRPr="00BD5977">
        <w:tab/>
        <w:t>Nishioka, T.</w:t>
      </w:r>
      <w:r w:rsidRPr="00BD5977">
        <w:rPr>
          <w:i/>
        </w:rPr>
        <w:t xml:space="preserve"> </w:t>
      </w:r>
      <w:r w:rsidR="00013BA9" w:rsidRPr="00013BA9">
        <w:t>et al.</w:t>
      </w:r>
      <w:r w:rsidRPr="00BD5977">
        <w:t xml:space="preserve"> Contribution of inadequate compensatory enlargement to development of human coronary artery stenosis: An in vivo intravascular ultrasound study. </w:t>
      </w:r>
      <w:r w:rsidRPr="00BD5977">
        <w:rPr>
          <w:i/>
        </w:rPr>
        <w:t>Journal of the American College of Cardiology.</w:t>
      </w:r>
      <w:r w:rsidRPr="00BD5977">
        <w:t xml:space="preserve"> </w:t>
      </w:r>
      <w:r w:rsidRPr="00BD5977">
        <w:rPr>
          <w:b/>
        </w:rPr>
        <w:t>27</w:t>
      </w:r>
      <w:r w:rsidRPr="00BD5977">
        <w:t xml:space="preserve"> (7), 1571-1576, doi:Doi 10.1016/0735-1097(96)00071-X</w:t>
      </w:r>
      <w:r w:rsidR="00074AD3">
        <w:t xml:space="preserve"> (</w:t>
      </w:r>
      <w:r w:rsidRPr="00BD5977">
        <w:t>1996).</w:t>
      </w:r>
    </w:p>
    <w:p w14:paraId="1F64AA15" w14:textId="2369BC11" w:rsidR="00BD5977" w:rsidRPr="00BD5977" w:rsidRDefault="00BD5977" w:rsidP="008B7031">
      <w:pPr>
        <w:pStyle w:val="EndNoteBibliography"/>
        <w:spacing w:after="0"/>
        <w:ind w:left="720" w:hanging="720"/>
      </w:pPr>
      <w:r w:rsidRPr="00BD5977">
        <w:t>37</w:t>
      </w:r>
      <w:r w:rsidRPr="00BD5977">
        <w:tab/>
        <w:t>Pasterkamp, G.</w:t>
      </w:r>
      <w:r w:rsidRPr="00BD5977">
        <w:rPr>
          <w:i/>
        </w:rPr>
        <w:t xml:space="preserve"> </w:t>
      </w:r>
      <w:r w:rsidR="00013BA9" w:rsidRPr="00013BA9">
        <w:t>et al.</w:t>
      </w:r>
      <w:r w:rsidRPr="00BD5977">
        <w:t xml:space="preserve"> Paradoxical Arterial-Wall Shrinkage May Contribute to Luminal Narrowing of Human Atherosclerotic Femoral Arteries. </w:t>
      </w:r>
      <w:r w:rsidRPr="00BD5977">
        <w:rPr>
          <w:i/>
        </w:rPr>
        <w:t>Circulation.</w:t>
      </w:r>
      <w:r w:rsidRPr="00BD5977">
        <w:t xml:space="preserve"> </w:t>
      </w:r>
      <w:r w:rsidRPr="00BD5977">
        <w:rPr>
          <w:b/>
        </w:rPr>
        <w:t>91</w:t>
      </w:r>
      <w:r w:rsidRPr="00BD5977">
        <w:t xml:space="preserve"> (5), 1444-1449 (1995).</w:t>
      </w:r>
    </w:p>
    <w:p w14:paraId="35874536" w14:textId="57FF3321" w:rsidR="00BD5977" w:rsidRPr="00BD5977" w:rsidRDefault="00BD5977" w:rsidP="008B7031">
      <w:pPr>
        <w:pStyle w:val="EndNoteBibliography"/>
        <w:spacing w:after="0"/>
        <w:ind w:left="720" w:hanging="720"/>
      </w:pPr>
      <w:r w:rsidRPr="00BD5977">
        <w:t>38</w:t>
      </w:r>
      <w:r w:rsidRPr="00BD5977">
        <w:tab/>
        <w:t>Galkina, E.</w:t>
      </w:r>
      <w:r w:rsidRPr="00BD5977">
        <w:rPr>
          <w:i/>
        </w:rPr>
        <w:t xml:space="preserve"> </w:t>
      </w:r>
      <w:r w:rsidR="00013BA9" w:rsidRPr="00013BA9">
        <w:t>et al.</w:t>
      </w:r>
      <w:r w:rsidRPr="00BD5977">
        <w:t xml:space="preserve"> Lymphocyte recruitment into the aortic wall before and during development of atherosclerosis is partially L-selectin dependent. </w:t>
      </w:r>
      <w:r w:rsidRPr="00BD5977">
        <w:rPr>
          <w:i/>
        </w:rPr>
        <w:t>The Journal of Experimental Medicine.</w:t>
      </w:r>
      <w:r w:rsidRPr="00BD5977">
        <w:t xml:space="preserve"> </w:t>
      </w:r>
      <w:r w:rsidRPr="00BD5977">
        <w:rPr>
          <w:b/>
        </w:rPr>
        <w:t>203</w:t>
      </w:r>
      <w:r w:rsidRPr="00BD5977">
        <w:t xml:space="preserve"> (5), 1273-1282, doi:10.1084/jem.20052205</w:t>
      </w:r>
      <w:r w:rsidR="00074AD3">
        <w:t xml:space="preserve"> (</w:t>
      </w:r>
      <w:r w:rsidRPr="00BD5977">
        <w:t>2006).</w:t>
      </w:r>
    </w:p>
    <w:p w14:paraId="66401BC0" w14:textId="6EF9AF22" w:rsidR="00BD5977" w:rsidRPr="00BD5977" w:rsidRDefault="00BD5977" w:rsidP="008B7031">
      <w:pPr>
        <w:pStyle w:val="EndNoteBibliography"/>
        <w:spacing w:after="0"/>
        <w:ind w:left="720" w:hanging="720"/>
      </w:pPr>
      <w:r w:rsidRPr="00BD5977">
        <w:t>39</w:t>
      </w:r>
      <w:r w:rsidRPr="00BD5977">
        <w:tab/>
        <w:t>Venegas-Pino, D. E., Banko, N., Khan, M. I., Shi, Y.</w:t>
      </w:r>
      <w:r w:rsidR="00013BA9">
        <w:t>,</w:t>
      </w:r>
      <w:r w:rsidRPr="00BD5977">
        <w:t xml:space="preserve"> Werstuck, G. H. Quantitative analysis and characterization of atherosclerotic lesions in the murine aortic sinus. </w:t>
      </w:r>
      <w:r w:rsidRPr="00BD5977">
        <w:rPr>
          <w:i/>
        </w:rPr>
        <w:t>J</w:t>
      </w:r>
      <w:r w:rsidR="00074AD3">
        <w:rPr>
          <w:i/>
        </w:rPr>
        <w:t>ournal of</w:t>
      </w:r>
      <w:r w:rsidRPr="00BD5977">
        <w:rPr>
          <w:i/>
        </w:rPr>
        <w:t xml:space="preserve"> Vis</w:t>
      </w:r>
      <w:r w:rsidR="00074AD3">
        <w:rPr>
          <w:i/>
        </w:rPr>
        <w:t>ual</w:t>
      </w:r>
      <w:r w:rsidRPr="00BD5977">
        <w:rPr>
          <w:i/>
        </w:rPr>
        <w:t xml:space="preserve"> Exp</w:t>
      </w:r>
      <w:r w:rsidR="00074AD3">
        <w:rPr>
          <w:i/>
        </w:rPr>
        <w:t>eriments</w:t>
      </w:r>
      <w:r w:rsidRPr="00BD5977">
        <w:rPr>
          <w:i/>
        </w:rPr>
        <w:t>.</w:t>
      </w:r>
      <w:r w:rsidRPr="00BD5977">
        <w:t xml:space="preserve"> </w:t>
      </w:r>
      <w:r w:rsidRPr="00074AD3">
        <w:rPr>
          <w:b/>
        </w:rPr>
        <w:t>82</w:t>
      </w:r>
      <w:r w:rsidRPr="00BD5977">
        <w:t>, 50933, doi:10.3791/50933</w:t>
      </w:r>
      <w:r w:rsidR="00074AD3">
        <w:t xml:space="preserve"> (</w:t>
      </w:r>
      <w:r w:rsidRPr="00BD5977">
        <w:t>2013).</w:t>
      </w:r>
    </w:p>
    <w:p w14:paraId="07DCF19F" w14:textId="6699ACC7" w:rsidR="009F659A" w:rsidRPr="00962E71" w:rsidRDefault="00240E77" w:rsidP="008B7031">
      <w:pPr>
        <w:rPr>
          <w:rFonts w:asciiTheme="minorHAnsi" w:hAnsiTheme="minorHAnsi" w:cstheme="minorHAnsi"/>
          <w:color w:val="808080" w:themeColor="background1" w:themeShade="80"/>
        </w:rPr>
      </w:pPr>
      <w:r w:rsidRPr="00A75BE0">
        <w:fldChar w:fldCharType="end"/>
      </w:r>
      <w:bookmarkStart w:id="0" w:name="_GoBack"/>
      <w:bookmarkEnd w:id="0"/>
    </w:p>
    <w:sectPr w:rsidR="009F659A" w:rsidRPr="00962E71" w:rsidSect="008B7031">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035495" w14:textId="77777777" w:rsidR="00EF4A5B" w:rsidRDefault="00EF4A5B" w:rsidP="00621C4E">
      <w:r>
        <w:separator/>
      </w:r>
    </w:p>
  </w:endnote>
  <w:endnote w:type="continuationSeparator" w:id="0">
    <w:p w14:paraId="6DBDA0EE" w14:textId="77777777" w:rsidR="00EF4A5B" w:rsidRDefault="00EF4A5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E8BE6" w14:textId="68CDE408" w:rsidR="00013BA9" w:rsidRDefault="00013BA9">
    <w:pPr>
      <w:pStyle w:val="Footer"/>
    </w:pPr>
  </w:p>
  <w:p w14:paraId="39947363" w14:textId="71AB2B06" w:rsidR="00013BA9" w:rsidRPr="00494F77" w:rsidRDefault="00013BA9"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013BA9" w:rsidRDefault="00013BA9"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7C53EF" w14:textId="77777777" w:rsidR="00EF4A5B" w:rsidRDefault="00EF4A5B" w:rsidP="00621C4E">
      <w:r>
        <w:separator/>
      </w:r>
    </w:p>
  </w:footnote>
  <w:footnote w:type="continuationSeparator" w:id="0">
    <w:p w14:paraId="0EA61965" w14:textId="77777777" w:rsidR="00EF4A5B" w:rsidRDefault="00EF4A5B"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013BA9" w:rsidRPr="006F06E4" w:rsidRDefault="00013BA9"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3B508794" w:rsidR="00013BA9" w:rsidRPr="006F06E4" w:rsidRDefault="00013BA9"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0557D7"/>
    <w:multiLevelType w:val="multilevel"/>
    <w:tmpl w:val="712C48F2"/>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2.%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631A26"/>
    <w:multiLevelType w:val="multilevel"/>
    <w:tmpl w:val="26CCAA0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F81FDC"/>
    <w:multiLevelType w:val="hybridMultilevel"/>
    <w:tmpl w:val="A680FCBC"/>
    <w:lvl w:ilvl="0" w:tplc="2C3C4164">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44F49D0"/>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FE471F"/>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9" w15:restartNumberingAfterBreak="0">
    <w:nsid w:val="1E1E18B3"/>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BE70721"/>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34C948A6"/>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A530BB"/>
    <w:multiLevelType w:val="multilevel"/>
    <w:tmpl w:val="65C495E2"/>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44E076B8"/>
    <w:multiLevelType w:val="multilevel"/>
    <w:tmpl w:val="B8E23C32"/>
    <w:lvl w:ilvl="0">
      <w:start w:val="1"/>
      <w:numFmt w:val="decimal"/>
      <w:lvlText w:val="%1."/>
      <w:lvlJc w:val="left"/>
      <w:pPr>
        <w:ind w:left="2700" w:hanging="360"/>
      </w:pPr>
    </w:lvl>
    <w:lvl w:ilvl="1">
      <w:start w:val="2"/>
      <w:numFmt w:val="decimal"/>
      <w:isLgl/>
      <w:lvlText w:val="%1.%2"/>
      <w:lvlJc w:val="left"/>
      <w:pPr>
        <w:ind w:left="2880" w:hanging="540"/>
      </w:pPr>
      <w:rPr>
        <w:rFonts w:hint="default"/>
      </w:rPr>
    </w:lvl>
    <w:lvl w:ilvl="2">
      <w:start w:val="1"/>
      <w:numFmt w:val="decimal"/>
      <w:isLgl/>
      <w:lvlText w:val="%1.%2.%3"/>
      <w:lvlJc w:val="left"/>
      <w:pPr>
        <w:ind w:left="3060" w:hanging="720"/>
      </w:pPr>
      <w:rPr>
        <w:rFonts w:hint="default"/>
      </w:rPr>
    </w:lvl>
    <w:lvl w:ilvl="3">
      <w:start w:val="1"/>
      <w:numFmt w:val="decimal"/>
      <w:isLgl/>
      <w:lvlText w:val="%1.%2.%3.%4"/>
      <w:lvlJc w:val="left"/>
      <w:pPr>
        <w:ind w:left="3060" w:hanging="720"/>
      </w:pPr>
      <w:rPr>
        <w:rFonts w:hint="default"/>
      </w:rPr>
    </w:lvl>
    <w:lvl w:ilvl="4">
      <w:start w:val="1"/>
      <w:numFmt w:val="decimal"/>
      <w:isLgl/>
      <w:lvlText w:val="%1.%2.%3.%4.%5"/>
      <w:lvlJc w:val="left"/>
      <w:pPr>
        <w:ind w:left="3420" w:hanging="1080"/>
      </w:pPr>
      <w:rPr>
        <w:rFonts w:hint="default"/>
      </w:rPr>
    </w:lvl>
    <w:lvl w:ilvl="5">
      <w:start w:val="1"/>
      <w:numFmt w:val="decimal"/>
      <w:isLgl/>
      <w:lvlText w:val="%1.%2.%3.%4.%5.%6"/>
      <w:lvlJc w:val="left"/>
      <w:pPr>
        <w:ind w:left="3420" w:hanging="1080"/>
      </w:pPr>
      <w:rPr>
        <w:rFonts w:hint="default"/>
      </w:rPr>
    </w:lvl>
    <w:lvl w:ilvl="6">
      <w:start w:val="1"/>
      <w:numFmt w:val="decimal"/>
      <w:isLgl/>
      <w:lvlText w:val="%1.%2.%3.%4.%5.%6.%7"/>
      <w:lvlJc w:val="left"/>
      <w:pPr>
        <w:ind w:left="3780" w:hanging="1440"/>
      </w:pPr>
      <w:rPr>
        <w:rFonts w:hint="default"/>
      </w:rPr>
    </w:lvl>
    <w:lvl w:ilvl="7">
      <w:start w:val="1"/>
      <w:numFmt w:val="decimal"/>
      <w:isLgl/>
      <w:lvlText w:val="%1.%2.%3.%4.%5.%6.%7.%8"/>
      <w:lvlJc w:val="left"/>
      <w:pPr>
        <w:ind w:left="3780" w:hanging="1440"/>
      </w:pPr>
      <w:rPr>
        <w:rFonts w:hint="default"/>
      </w:rPr>
    </w:lvl>
    <w:lvl w:ilvl="8">
      <w:start w:val="1"/>
      <w:numFmt w:val="decimal"/>
      <w:isLgl/>
      <w:lvlText w:val="%1.%2.%3.%4.%5.%6.%7.%8.%9"/>
      <w:lvlJc w:val="left"/>
      <w:pPr>
        <w:ind w:left="4140" w:hanging="1800"/>
      </w:pPr>
      <w:rPr>
        <w:rFonts w:hint="default"/>
      </w:rPr>
    </w:lvl>
  </w:abstractNum>
  <w:abstractNum w:abstractNumId="2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1"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4C2D1128"/>
    <w:multiLevelType w:val="multilevel"/>
    <w:tmpl w:val="C9E634A8"/>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23" w15:restartNumberingAfterBreak="0">
    <w:nsid w:val="4CD12285"/>
    <w:multiLevelType w:val="multilevel"/>
    <w:tmpl w:val="E6FE4F6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1" w15:restartNumberingAfterBreak="0">
    <w:nsid w:val="64223C23"/>
    <w:multiLevelType w:val="hybridMultilevel"/>
    <w:tmpl w:val="FB6E6DEA"/>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727B2EA4"/>
    <w:multiLevelType w:val="multilevel"/>
    <w:tmpl w:val="E6FE4F6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8A94939"/>
    <w:multiLevelType w:val="hybridMultilevel"/>
    <w:tmpl w:val="C870EAE8"/>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0" w15:restartNumberingAfterBreak="0">
    <w:nsid w:val="7E652BE7"/>
    <w:multiLevelType w:val="hybridMultilevel"/>
    <w:tmpl w:val="950A3B60"/>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0F">
      <w:start w:val="1"/>
      <w:numFmt w:val="decimal"/>
      <w:lvlText w:val="%3."/>
      <w:lvlJc w:val="left"/>
      <w:pPr>
        <w:ind w:left="2160" w:hanging="180"/>
      </w:pPr>
    </w:lvl>
    <w:lvl w:ilvl="3" w:tplc="223A5466">
      <w:start w:val="1"/>
      <w:numFmt w:val="upperLetter"/>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28"/>
  </w:num>
  <w:num w:numId="3">
    <w:abstractNumId w:val="7"/>
  </w:num>
  <w:num w:numId="4">
    <w:abstractNumId w:val="26"/>
  </w:num>
  <w:num w:numId="5">
    <w:abstractNumId w:val="15"/>
  </w:num>
  <w:num w:numId="6">
    <w:abstractNumId w:val="25"/>
  </w:num>
  <w:num w:numId="7">
    <w:abstractNumId w:val="1"/>
  </w:num>
  <w:num w:numId="8">
    <w:abstractNumId w:val="16"/>
  </w:num>
  <w:num w:numId="9">
    <w:abstractNumId w:val="17"/>
  </w:num>
  <w:num w:numId="10">
    <w:abstractNumId w:val="27"/>
  </w:num>
  <w:num w:numId="11">
    <w:abstractNumId w:val="32"/>
  </w:num>
  <w:num w:numId="12">
    <w:abstractNumId w:val="2"/>
  </w:num>
  <w:num w:numId="13">
    <w:abstractNumId w:val="29"/>
  </w:num>
  <w:num w:numId="14">
    <w:abstractNumId w:val="37"/>
  </w:num>
  <w:num w:numId="15">
    <w:abstractNumId w:val="20"/>
  </w:num>
  <w:num w:numId="16">
    <w:abstractNumId w:val="14"/>
  </w:num>
  <w:num w:numId="17">
    <w:abstractNumId w:val="30"/>
  </w:num>
  <w:num w:numId="18">
    <w:abstractNumId w:val="21"/>
  </w:num>
  <w:num w:numId="19">
    <w:abstractNumId w:val="34"/>
  </w:num>
  <w:num w:numId="20">
    <w:abstractNumId w:val="4"/>
  </w:num>
  <w:num w:numId="21">
    <w:abstractNumId w:val="35"/>
  </w:num>
  <w:num w:numId="22">
    <w:abstractNumId w:val="33"/>
  </w:num>
  <w:num w:numId="23">
    <w:abstractNumId w:val="24"/>
  </w:num>
  <w:num w:numId="24">
    <w:abstractNumId w:val="39"/>
  </w:num>
  <w:num w:numId="25">
    <w:abstractNumId w:val="12"/>
  </w:num>
  <w:num w:numId="26">
    <w:abstractNumId w:val="3"/>
  </w:num>
  <w:num w:numId="27">
    <w:abstractNumId w:val="19"/>
  </w:num>
  <w:num w:numId="28">
    <w:abstractNumId w:val="38"/>
  </w:num>
  <w:num w:numId="29">
    <w:abstractNumId w:val="40"/>
  </w:num>
  <w:num w:numId="30">
    <w:abstractNumId w:val="11"/>
  </w:num>
  <w:num w:numId="31">
    <w:abstractNumId w:val="13"/>
  </w:num>
  <w:num w:numId="32">
    <w:abstractNumId w:val="5"/>
  </w:num>
  <w:num w:numId="33">
    <w:abstractNumId w:val="8"/>
  </w:num>
  <w:num w:numId="34">
    <w:abstractNumId w:val="31"/>
  </w:num>
  <w:num w:numId="35">
    <w:abstractNumId w:val="9"/>
  </w:num>
  <w:num w:numId="36">
    <w:abstractNumId w:val="6"/>
  </w:num>
  <w:num w:numId="37">
    <w:abstractNumId w:val="23"/>
  </w:num>
  <w:num w:numId="38">
    <w:abstractNumId w:val="0"/>
  </w:num>
  <w:num w:numId="39">
    <w:abstractNumId w:val="36"/>
  </w:num>
  <w:num w:numId="40">
    <w:abstractNumId w:val="22"/>
  </w:num>
  <w:num w:numId="41">
    <w:abstractNumId w:val="1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E2MTc3MDKzMDExtjRS0lEKTi0uzszPAykwqgUABnPLWC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9w90a0b55f9hepdwxx5saf5v5ea9xfvvde&quot;&gt;JOVE manuscript&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8&lt;/item&gt;&lt;item&gt;29&lt;/item&gt;&lt;item&gt;30&lt;/item&gt;&lt;item&gt;31&lt;/item&gt;&lt;item&gt;32&lt;/item&gt;&lt;item&gt;33&lt;/item&gt;&lt;item&gt;34&lt;/item&gt;&lt;item&gt;35&lt;/item&gt;&lt;item&gt;36&lt;/item&gt;&lt;item&gt;37&lt;/item&gt;&lt;item&gt;38&lt;/item&gt;&lt;item&gt;39&lt;/item&gt;&lt;item&gt;40&lt;/item&gt;&lt;/record-ids&gt;&lt;/item&gt;&lt;/Libraries&gt;"/>
  </w:docVars>
  <w:rsids>
    <w:rsidRoot w:val="00EE705F"/>
    <w:rsid w:val="00001169"/>
    <w:rsid w:val="00001806"/>
    <w:rsid w:val="00005815"/>
    <w:rsid w:val="00007DBC"/>
    <w:rsid w:val="00007EA1"/>
    <w:rsid w:val="000100F0"/>
    <w:rsid w:val="000129B2"/>
    <w:rsid w:val="00012FF9"/>
    <w:rsid w:val="0001389C"/>
    <w:rsid w:val="00013BA9"/>
    <w:rsid w:val="00014314"/>
    <w:rsid w:val="00021434"/>
    <w:rsid w:val="00021774"/>
    <w:rsid w:val="00021DF3"/>
    <w:rsid w:val="00023869"/>
    <w:rsid w:val="00024598"/>
    <w:rsid w:val="00025281"/>
    <w:rsid w:val="00025CF9"/>
    <w:rsid w:val="000279B0"/>
    <w:rsid w:val="00032769"/>
    <w:rsid w:val="0003311E"/>
    <w:rsid w:val="0003349F"/>
    <w:rsid w:val="00035725"/>
    <w:rsid w:val="00037B58"/>
    <w:rsid w:val="00051B73"/>
    <w:rsid w:val="00060ABE"/>
    <w:rsid w:val="00061A50"/>
    <w:rsid w:val="0006361B"/>
    <w:rsid w:val="00064104"/>
    <w:rsid w:val="000652E3"/>
    <w:rsid w:val="00066025"/>
    <w:rsid w:val="00067A8F"/>
    <w:rsid w:val="000701D1"/>
    <w:rsid w:val="00074AD3"/>
    <w:rsid w:val="00080A20"/>
    <w:rsid w:val="00082796"/>
    <w:rsid w:val="00082DF4"/>
    <w:rsid w:val="00086FF5"/>
    <w:rsid w:val="00087C0A"/>
    <w:rsid w:val="00093BC4"/>
    <w:rsid w:val="000943E6"/>
    <w:rsid w:val="00094638"/>
    <w:rsid w:val="00097929"/>
    <w:rsid w:val="000A1E80"/>
    <w:rsid w:val="000A2758"/>
    <w:rsid w:val="000A3B70"/>
    <w:rsid w:val="000A5153"/>
    <w:rsid w:val="000A6074"/>
    <w:rsid w:val="000B10AE"/>
    <w:rsid w:val="000B30BF"/>
    <w:rsid w:val="000B566B"/>
    <w:rsid w:val="000B59FF"/>
    <w:rsid w:val="000B662E"/>
    <w:rsid w:val="000B7294"/>
    <w:rsid w:val="000B75D0"/>
    <w:rsid w:val="000C0161"/>
    <w:rsid w:val="000C1CF8"/>
    <w:rsid w:val="000C49CF"/>
    <w:rsid w:val="000C52E9"/>
    <w:rsid w:val="000C5CDC"/>
    <w:rsid w:val="000C65DC"/>
    <w:rsid w:val="000C66F3"/>
    <w:rsid w:val="000C6900"/>
    <w:rsid w:val="000D31E8"/>
    <w:rsid w:val="000D76E4"/>
    <w:rsid w:val="000E3816"/>
    <w:rsid w:val="000E4F77"/>
    <w:rsid w:val="000F265C"/>
    <w:rsid w:val="000F3AFA"/>
    <w:rsid w:val="000F5712"/>
    <w:rsid w:val="000F6611"/>
    <w:rsid w:val="000F7E22"/>
    <w:rsid w:val="00102E8C"/>
    <w:rsid w:val="00104D94"/>
    <w:rsid w:val="001104F3"/>
    <w:rsid w:val="00112EEB"/>
    <w:rsid w:val="001173FF"/>
    <w:rsid w:val="0012523C"/>
    <w:rsid w:val="0012563A"/>
    <w:rsid w:val="001264DE"/>
    <w:rsid w:val="001313A7"/>
    <w:rsid w:val="001322F7"/>
    <w:rsid w:val="0013276F"/>
    <w:rsid w:val="0013621E"/>
    <w:rsid w:val="0013642E"/>
    <w:rsid w:val="0013654B"/>
    <w:rsid w:val="00142EFE"/>
    <w:rsid w:val="00152A23"/>
    <w:rsid w:val="00155517"/>
    <w:rsid w:val="00162CB7"/>
    <w:rsid w:val="001665C9"/>
    <w:rsid w:val="00166F32"/>
    <w:rsid w:val="00170744"/>
    <w:rsid w:val="00171E5B"/>
    <w:rsid w:val="00171F94"/>
    <w:rsid w:val="00175D4E"/>
    <w:rsid w:val="0017668A"/>
    <w:rsid w:val="001766FE"/>
    <w:rsid w:val="00176A56"/>
    <w:rsid w:val="001771E7"/>
    <w:rsid w:val="00181AA7"/>
    <w:rsid w:val="00182093"/>
    <w:rsid w:val="001911FF"/>
    <w:rsid w:val="00192006"/>
    <w:rsid w:val="00193180"/>
    <w:rsid w:val="00196792"/>
    <w:rsid w:val="001A56D6"/>
    <w:rsid w:val="001B1519"/>
    <w:rsid w:val="001B2E2D"/>
    <w:rsid w:val="001B5CD2"/>
    <w:rsid w:val="001C0BEE"/>
    <w:rsid w:val="001C1E49"/>
    <w:rsid w:val="001C27C1"/>
    <w:rsid w:val="001C2A98"/>
    <w:rsid w:val="001C4D95"/>
    <w:rsid w:val="001D3D7D"/>
    <w:rsid w:val="001D3FFF"/>
    <w:rsid w:val="001D5DAD"/>
    <w:rsid w:val="001D625F"/>
    <w:rsid w:val="001D68A4"/>
    <w:rsid w:val="001D7576"/>
    <w:rsid w:val="001E0E3F"/>
    <w:rsid w:val="001E14A0"/>
    <w:rsid w:val="001E7376"/>
    <w:rsid w:val="001F225C"/>
    <w:rsid w:val="001F4CA1"/>
    <w:rsid w:val="00201CFA"/>
    <w:rsid w:val="0020220D"/>
    <w:rsid w:val="00202448"/>
    <w:rsid w:val="00202D15"/>
    <w:rsid w:val="00205B3F"/>
    <w:rsid w:val="00212EAE"/>
    <w:rsid w:val="00214BEE"/>
    <w:rsid w:val="002205B8"/>
    <w:rsid w:val="00225720"/>
    <w:rsid w:val="002259E5"/>
    <w:rsid w:val="00226140"/>
    <w:rsid w:val="002274F3"/>
    <w:rsid w:val="0023094C"/>
    <w:rsid w:val="00234BE3"/>
    <w:rsid w:val="00235A90"/>
    <w:rsid w:val="00240E77"/>
    <w:rsid w:val="00241E48"/>
    <w:rsid w:val="0024214E"/>
    <w:rsid w:val="00242300"/>
    <w:rsid w:val="00242623"/>
    <w:rsid w:val="00250558"/>
    <w:rsid w:val="002605D1"/>
    <w:rsid w:val="00260652"/>
    <w:rsid w:val="00261F25"/>
    <w:rsid w:val="002648A9"/>
    <w:rsid w:val="0026536F"/>
    <w:rsid w:val="0026553C"/>
    <w:rsid w:val="00267DD5"/>
    <w:rsid w:val="00272D78"/>
    <w:rsid w:val="00274A0A"/>
    <w:rsid w:val="00277593"/>
    <w:rsid w:val="00280909"/>
    <w:rsid w:val="00280918"/>
    <w:rsid w:val="00282AF6"/>
    <w:rsid w:val="0028596A"/>
    <w:rsid w:val="00287085"/>
    <w:rsid w:val="00290AF9"/>
    <w:rsid w:val="002967CF"/>
    <w:rsid w:val="00297788"/>
    <w:rsid w:val="002A3285"/>
    <w:rsid w:val="002A36D8"/>
    <w:rsid w:val="002A484B"/>
    <w:rsid w:val="002A64A6"/>
    <w:rsid w:val="002B3301"/>
    <w:rsid w:val="002B5E7D"/>
    <w:rsid w:val="002C47D4"/>
    <w:rsid w:val="002D0F38"/>
    <w:rsid w:val="002D31AB"/>
    <w:rsid w:val="002D77E3"/>
    <w:rsid w:val="002E4B17"/>
    <w:rsid w:val="002F2859"/>
    <w:rsid w:val="002F6E3C"/>
    <w:rsid w:val="0030117D"/>
    <w:rsid w:val="00301F30"/>
    <w:rsid w:val="003038FD"/>
    <w:rsid w:val="00303C87"/>
    <w:rsid w:val="003108E5"/>
    <w:rsid w:val="003120CB"/>
    <w:rsid w:val="00320153"/>
    <w:rsid w:val="00320367"/>
    <w:rsid w:val="00322871"/>
    <w:rsid w:val="00326FB3"/>
    <w:rsid w:val="00327CE3"/>
    <w:rsid w:val="003316D4"/>
    <w:rsid w:val="00333822"/>
    <w:rsid w:val="00336715"/>
    <w:rsid w:val="00337DBF"/>
    <w:rsid w:val="003401EC"/>
    <w:rsid w:val="00340DFD"/>
    <w:rsid w:val="00344954"/>
    <w:rsid w:val="00350CD7"/>
    <w:rsid w:val="00360C17"/>
    <w:rsid w:val="003621C6"/>
    <w:rsid w:val="003622B8"/>
    <w:rsid w:val="00366B76"/>
    <w:rsid w:val="00373051"/>
    <w:rsid w:val="00373B8F"/>
    <w:rsid w:val="00376D95"/>
    <w:rsid w:val="00377FBB"/>
    <w:rsid w:val="00385140"/>
    <w:rsid w:val="00393CC7"/>
    <w:rsid w:val="003971F7"/>
    <w:rsid w:val="003A16FC"/>
    <w:rsid w:val="003A1E26"/>
    <w:rsid w:val="003A4FCD"/>
    <w:rsid w:val="003B0944"/>
    <w:rsid w:val="003B1593"/>
    <w:rsid w:val="003B4381"/>
    <w:rsid w:val="003B643C"/>
    <w:rsid w:val="003B7EFD"/>
    <w:rsid w:val="003C1043"/>
    <w:rsid w:val="003C1A30"/>
    <w:rsid w:val="003C6779"/>
    <w:rsid w:val="003D2998"/>
    <w:rsid w:val="003D2F0A"/>
    <w:rsid w:val="003D3891"/>
    <w:rsid w:val="003D5961"/>
    <w:rsid w:val="003D5D84"/>
    <w:rsid w:val="003E0F4F"/>
    <w:rsid w:val="003E18AC"/>
    <w:rsid w:val="003E210B"/>
    <w:rsid w:val="003E259F"/>
    <w:rsid w:val="003E2A12"/>
    <w:rsid w:val="003E3384"/>
    <w:rsid w:val="003E3CA4"/>
    <w:rsid w:val="003E548E"/>
    <w:rsid w:val="003F391E"/>
    <w:rsid w:val="00405F12"/>
    <w:rsid w:val="0040631D"/>
    <w:rsid w:val="00407EC8"/>
    <w:rsid w:val="0041110A"/>
    <w:rsid w:val="00411624"/>
    <w:rsid w:val="00413B8D"/>
    <w:rsid w:val="004148E1"/>
    <w:rsid w:val="00414CFA"/>
    <w:rsid w:val="00415EC0"/>
    <w:rsid w:val="00420BE9"/>
    <w:rsid w:val="00423AD8"/>
    <w:rsid w:val="00423FDD"/>
    <w:rsid w:val="00424C85"/>
    <w:rsid w:val="004260BD"/>
    <w:rsid w:val="0043012F"/>
    <w:rsid w:val="00430F1F"/>
    <w:rsid w:val="004326EA"/>
    <w:rsid w:val="004373A1"/>
    <w:rsid w:val="0044434C"/>
    <w:rsid w:val="0044456B"/>
    <w:rsid w:val="00447BD1"/>
    <w:rsid w:val="004507F3"/>
    <w:rsid w:val="00450AF4"/>
    <w:rsid w:val="00456A57"/>
    <w:rsid w:val="00457BEE"/>
    <w:rsid w:val="004607DE"/>
    <w:rsid w:val="004671C7"/>
    <w:rsid w:val="00472F4D"/>
    <w:rsid w:val="004730BF"/>
    <w:rsid w:val="00474DCB"/>
    <w:rsid w:val="0047535C"/>
    <w:rsid w:val="004762F6"/>
    <w:rsid w:val="004765FE"/>
    <w:rsid w:val="00483EDD"/>
    <w:rsid w:val="00485870"/>
    <w:rsid w:val="00485FE8"/>
    <w:rsid w:val="00490AAE"/>
    <w:rsid w:val="00492473"/>
    <w:rsid w:val="00492EB5"/>
    <w:rsid w:val="00494F77"/>
    <w:rsid w:val="00497721"/>
    <w:rsid w:val="004A0229"/>
    <w:rsid w:val="004A35D2"/>
    <w:rsid w:val="004A43D2"/>
    <w:rsid w:val="004A71E4"/>
    <w:rsid w:val="004B2F00"/>
    <w:rsid w:val="004B6605"/>
    <w:rsid w:val="004B6E31"/>
    <w:rsid w:val="004C1D66"/>
    <w:rsid w:val="004C31D7"/>
    <w:rsid w:val="004C4AD2"/>
    <w:rsid w:val="004C6981"/>
    <w:rsid w:val="004D1F21"/>
    <w:rsid w:val="004D268C"/>
    <w:rsid w:val="004D26AF"/>
    <w:rsid w:val="004D59D8"/>
    <w:rsid w:val="004D5DA1"/>
    <w:rsid w:val="004E150F"/>
    <w:rsid w:val="004E1DCA"/>
    <w:rsid w:val="004E23A1"/>
    <w:rsid w:val="004E3489"/>
    <w:rsid w:val="004E358A"/>
    <w:rsid w:val="004E3AFA"/>
    <w:rsid w:val="004E6588"/>
    <w:rsid w:val="004F2742"/>
    <w:rsid w:val="00502A0A"/>
    <w:rsid w:val="00507C50"/>
    <w:rsid w:val="00514D40"/>
    <w:rsid w:val="00517C3A"/>
    <w:rsid w:val="00527BF4"/>
    <w:rsid w:val="005324BE"/>
    <w:rsid w:val="00534F6C"/>
    <w:rsid w:val="00535994"/>
    <w:rsid w:val="0053646D"/>
    <w:rsid w:val="00540AAD"/>
    <w:rsid w:val="00543EC1"/>
    <w:rsid w:val="00546458"/>
    <w:rsid w:val="0055087C"/>
    <w:rsid w:val="00553413"/>
    <w:rsid w:val="00555983"/>
    <w:rsid w:val="00560E31"/>
    <w:rsid w:val="00561BDA"/>
    <w:rsid w:val="0056661F"/>
    <w:rsid w:val="0057353B"/>
    <w:rsid w:val="00581B23"/>
    <w:rsid w:val="0058219C"/>
    <w:rsid w:val="0058707F"/>
    <w:rsid w:val="00591DBD"/>
    <w:rsid w:val="005931FE"/>
    <w:rsid w:val="005A0028"/>
    <w:rsid w:val="005A0ACC"/>
    <w:rsid w:val="005A2901"/>
    <w:rsid w:val="005A561B"/>
    <w:rsid w:val="005B0072"/>
    <w:rsid w:val="005B0732"/>
    <w:rsid w:val="005B144B"/>
    <w:rsid w:val="005B38A0"/>
    <w:rsid w:val="005B491C"/>
    <w:rsid w:val="005B4DBF"/>
    <w:rsid w:val="005B5DE2"/>
    <w:rsid w:val="005B674C"/>
    <w:rsid w:val="005C24F2"/>
    <w:rsid w:val="005C7561"/>
    <w:rsid w:val="005D1E57"/>
    <w:rsid w:val="005D2F57"/>
    <w:rsid w:val="005D34F6"/>
    <w:rsid w:val="005D4F1A"/>
    <w:rsid w:val="005E1884"/>
    <w:rsid w:val="005E68D7"/>
    <w:rsid w:val="005F03CD"/>
    <w:rsid w:val="005F373A"/>
    <w:rsid w:val="005F4F87"/>
    <w:rsid w:val="005F6B0E"/>
    <w:rsid w:val="005F760E"/>
    <w:rsid w:val="005F7B1D"/>
    <w:rsid w:val="0060222A"/>
    <w:rsid w:val="006070C4"/>
    <w:rsid w:val="00610C21"/>
    <w:rsid w:val="00611907"/>
    <w:rsid w:val="00613116"/>
    <w:rsid w:val="006202A6"/>
    <w:rsid w:val="0062054B"/>
    <w:rsid w:val="00621C4E"/>
    <w:rsid w:val="00624EAE"/>
    <w:rsid w:val="00630280"/>
    <w:rsid w:val="006304AF"/>
    <w:rsid w:val="006305D7"/>
    <w:rsid w:val="00632F63"/>
    <w:rsid w:val="00633A01"/>
    <w:rsid w:val="00633B97"/>
    <w:rsid w:val="006341AC"/>
    <w:rsid w:val="006341F7"/>
    <w:rsid w:val="00634585"/>
    <w:rsid w:val="00635014"/>
    <w:rsid w:val="006369CE"/>
    <w:rsid w:val="006411CA"/>
    <w:rsid w:val="006422B7"/>
    <w:rsid w:val="0064605E"/>
    <w:rsid w:val="006619C8"/>
    <w:rsid w:val="006658E8"/>
    <w:rsid w:val="0067015B"/>
    <w:rsid w:val="00671710"/>
    <w:rsid w:val="00673414"/>
    <w:rsid w:val="00673B7E"/>
    <w:rsid w:val="0067555E"/>
    <w:rsid w:val="00676079"/>
    <w:rsid w:val="00676ECD"/>
    <w:rsid w:val="00677D0A"/>
    <w:rsid w:val="0068185F"/>
    <w:rsid w:val="00681F85"/>
    <w:rsid w:val="00685BED"/>
    <w:rsid w:val="006869DF"/>
    <w:rsid w:val="006903F2"/>
    <w:rsid w:val="006A01CF"/>
    <w:rsid w:val="006A60DD"/>
    <w:rsid w:val="006B0679"/>
    <w:rsid w:val="006B074C"/>
    <w:rsid w:val="006B3B84"/>
    <w:rsid w:val="006B4E7C"/>
    <w:rsid w:val="006B5D8C"/>
    <w:rsid w:val="006B72D4"/>
    <w:rsid w:val="006C11CC"/>
    <w:rsid w:val="006C1AEB"/>
    <w:rsid w:val="006C57FE"/>
    <w:rsid w:val="006C668E"/>
    <w:rsid w:val="006C6F46"/>
    <w:rsid w:val="006E4B63"/>
    <w:rsid w:val="006F06E4"/>
    <w:rsid w:val="006F29CB"/>
    <w:rsid w:val="006F7B41"/>
    <w:rsid w:val="00702B5D"/>
    <w:rsid w:val="00703EA5"/>
    <w:rsid w:val="00703ED2"/>
    <w:rsid w:val="00707B8D"/>
    <w:rsid w:val="00713636"/>
    <w:rsid w:val="00714B8C"/>
    <w:rsid w:val="0071675D"/>
    <w:rsid w:val="00717736"/>
    <w:rsid w:val="00723892"/>
    <w:rsid w:val="007261BD"/>
    <w:rsid w:val="00730EC9"/>
    <w:rsid w:val="00732B47"/>
    <w:rsid w:val="00735CF5"/>
    <w:rsid w:val="0074063A"/>
    <w:rsid w:val="00742AA4"/>
    <w:rsid w:val="00743BA1"/>
    <w:rsid w:val="00745F1E"/>
    <w:rsid w:val="007515FE"/>
    <w:rsid w:val="007601D0"/>
    <w:rsid w:val="007603BB"/>
    <w:rsid w:val="00760616"/>
    <w:rsid w:val="0076109D"/>
    <w:rsid w:val="00767107"/>
    <w:rsid w:val="00773617"/>
    <w:rsid w:val="00773BFD"/>
    <w:rsid w:val="007743B3"/>
    <w:rsid w:val="00774490"/>
    <w:rsid w:val="00774733"/>
    <w:rsid w:val="007819FF"/>
    <w:rsid w:val="0078360C"/>
    <w:rsid w:val="00784A4C"/>
    <w:rsid w:val="00784BC6"/>
    <w:rsid w:val="0078523D"/>
    <w:rsid w:val="007931DF"/>
    <w:rsid w:val="007A0172"/>
    <w:rsid w:val="007A1804"/>
    <w:rsid w:val="007A2511"/>
    <w:rsid w:val="007A260E"/>
    <w:rsid w:val="007A4D4C"/>
    <w:rsid w:val="007A4DD6"/>
    <w:rsid w:val="007A5CB9"/>
    <w:rsid w:val="007B20AE"/>
    <w:rsid w:val="007B6B07"/>
    <w:rsid w:val="007B6D43"/>
    <w:rsid w:val="007B749A"/>
    <w:rsid w:val="007B7C6E"/>
    <w:rsid w:val="007D10FB"/>
    <w:rsid w:val="007D44D7"/>
    <w:rsid w:val="007D621A"/>
    <w:rsid w:val="007E058A"/>
    <w:rsid w:val="007E2887"/>
    <w:rsid w:val="007E5278"/>
    <w:rsid w:val="007E749C"/>
    <w:rsid w:val="007F1B5C"/>
    <w:rsid w:val="00801257"/>
    <w:rsid w:val="00803B0A"/>
    <w:rsid w:val="00804DED"/>
    <w:rsid w:val="00805B96"/>
    <w:rsid w:val="008105BE"/>
    <w:rsid w:val="008115A5"/>
    <w:rsid w:val="00811D46"/>
    <w:rsid w:val="0081415D"/>
    <w:rsid w:val="00820229"/>
    <w:rsid w:val="00822448"/>
    <w:rsid w:val="00822ABE"/>
    <w:rsid w:val="008244D1"/>
    <w:rsid w:val="00827F51"/>
    <w:rsid w:val="0083104E"/>
    <w:rsid w:val="00833EA6"/>
    <w:rsid w:val="008343BE"/>
    <w:rsid w:val="00836535"/>
    <w:rsid w:val="00840FB4"/>
    <w:rsid w:val="008410B2"/>
    <w:rsid w:val="00846186"/>
    <w:rsid w:val="008500A0"/>
    <w:rsid w:val="008524E5"/>
    <w:rsid w:val="0085351C"/>
    <w:rsid w:val="0085435A"/>
    <w:rsid w:val="008549CA"/>
    <w:rsid w:val="008556C3"/>
    <w:rsid w:val="0085687C"/>
    <w:rsid w:val="008706C5"/>
    <w:rsid w:val="00873707"/>
    <w:rsid w:val="00874B20"/>
    <w:rsid w:val="008757C6"/>
    <w:rsid w:val="008763E1"/>
    <w:rsid w:val="0087775C"/>
    <w:rsid w:val="00877EC8"/>
    <w:rsid w:val="00880F36"/>
    <w:rsid w:val="00885530"/>
    <w:rsid w:val="0088608B"/>
    <w:rsid w:val="008910D1"/>
    <w:rsid w:val="0089296C"/>
    <w:rsid w:val="00896ABD"/>
    <w:rsid w:val="00897AB6"/>
    <w:rsid w:val="008A3380"/>
    <w:rsid w:val="008A7A9C"/>
    <w:rsid w:val="008B5218"/>
    <w:rsid w:val="008B7031"/>
    <w:rsid w:val="008B7102"/>
    <w:rsid w:val="008C3B7D"/>
    <w:rsid w:val="008D0F90"/>
    <w:rsid w:val="008D3715"/>
    <w:rsid w:val="008D5465"/>
    <w:rsid w:val="008D5E61"/>
    <w:rsid w:val="008D7EB7"/>
    <w:rsid w:val="008D7EC5"/>
    <w:rsid w:val="008E3684"/>
    <w:rsid w:val="008E57F5"/>
    <w:rsid w:val="008E7606"/>
    <w:rsid w:val="008F1DAA"/>
    <w:rsid w:val="008F3EBD"/>
    <w:rsid w:val="008F60B2"/>
    <w:rsid w:val="008F7C41"/>
    <w:rsid w:val="009031E2"/>
    <w:rsid w:val="0091276C"/>
    <w:rsid w:val="009165AC"/>
    <w:rsid w:val="00916FFC"/>
    <w:rsid w:val="0092053F"/>
    <w:rsid w:val="0092340A"/>
    <w:rsid w:val="009313D9"/>
    <w:rsid w:val="00935AC9"/>
    <w:rsid w:val="00935B7F"/>
    <w:rsid w:val="00941293"/>
    <w:rsid w:val="00946372"/>
    <w:rsid w:val="00950C17"/>
    <w:rsid w:val="00951FAF"/>
    <w:rsid w:val="00954740"/>
    <w:rsid w:val="00955AE5"/>
    <w:rsid w:val="00962E71"/>
    <w:rsid w:val="00963ABC"/>
    <w:rsid w:val="00965D21"/>
    <w:rsid w:val="00966915"/>
    <w:rsid w:val="00967764"/>
    <w:rsid w:val="00970B0E"/>
    <w:rsid w:val="00970BB9"/>
    <w:rsid w:val="009726EE"/>
    <w:rsid w:val="00972CDE"/>
    <w:rsid w:val="009733DD"/>
    <w:rsid w:val="00975573"/>
    <w:rsid w:val="00976D03"/>
    <w:rsid w:val="00977B30"/>
    <w:rsid w:val="0098169A"/>
    <w:rsid w:val="00982F41"/>
    <w:rsid w:val="00985090"/>
    <w:rsid w:val="00987710"/>
    <w:rsid w:val="009904AB"/>
    <w:rsid w:val="00993808"/>
    <w:rsid w:val="00995688"/>
    <w:rsid w:val="009958A6"/>
    <w:rsid w:val="00996456"/>
    <w:rsid w:val="009A04F5"/>
    <w:rsid w:val="009A15EF"/>
    <w:rsid w:val="009A38A5"/>
    <w:rsid w:val="009A5B73"/>
    <w:rsid w:val="009B1042"/>
    <w:rsid w:val="009B118B"/>
    <w:rsid w:val="009B1737"/>
    <w:rsid w:val="009B314F"/>
    <w:rsid w:val="009B3D4B"/>
    <w:rsid w:val="009B5B99"/>
    <w:rsid w:val="009B6EFC"/>
    <w:rsid w:val="009C1FD0"/>
    <w:rsid w:val="009C2DF8"/>
    <w:rsid w:val="009C31BF"/>
    <w:rsid w:val="009C68B7"/>
    <w:rsid w:val="009C73D7"/>
    <w:rsid w:val="009D0834"/>
    <w:rsid w:val="009D0A1E"/>
    <w:rsid w:val="009D2AE3"/>
    <w:rsid w:val="009D52BC"/>
    <w:rsid w:val="009D7D0A"/>
    <w:rsid w:val="009E09D9"/>
    <w:rsid w:val="009E187C"/>
    <w:rsid w:val="009F01B1"/>
    <w:rsid w:val="009F0DBB"/>
    <w:rsid w:val="009F3887"/>
    <w:rsid w:val="009F49E7"/>
    <w:rsid w:val="009F659A"/>
    <w:rsid w:val="009F669A"/>
    <w:rsid w:val="009F732B"/>
    <w:rsid w:val="009F7A05"/>
    <w:rsid w:val="00A01FE0"/>
    <w:rsid w:val="00A06945"/>
    <w:rsid w:val="00A10656"/>
    <w:rsid w:val="00A10D5A"/>
    <w:rsid w:val="00A113C0"/>
    <w:rsid w:val="00A12FA6"/>
    <w:rsid w:val="00A1339B"/>
    <w:rsid w:val="00A14ABA"/>
    <w:rsid w:val="00A21C27"/>
    <w:rsid w:val="00A24CB6"/>
    <w:rsid w:val="00A26CD2"/>
    <w:rsid w:val="00A27667"/>
    <w:rsid w:val="00A32979"/>
    <w:rsid w:val="00A3460D"/>
    <w:rsid w:val="00A34A67"/>
    <w:rsid w:val="00A37462"/>
    <w:rsid w:val="00A40EA2"/>
    <w:rsid w:val="00A459E1"/>
    <w:rsid w:val="00A46AC4"/>
    <w:rsid w:val="00A52296"/>
    <w:rsid w:val="00A55661"/>
    <w:rsid w:val="00A61B70"/>
    <w:rsid w:val="00A61FA8"/>
    <w:rsid w:val="00A637F4"/>
    <w:rsid w:val="00A64DF2"/>
    <w:rsid w:val="00A65485"/>
    <w:rsid w:val="00A66E05"/>
    <w:rsid w:val="00A70753"/>
    <w:rsid w:val="00A712D2"/>
    <w:rsid w:val="00A75CC0"/>
    <w:rsid w:val="00A81F88"/>
    <w:rsid w:val="00A82C8A"/>
    <w:rsid w:val="00A8346B"/>
    <w:rsid w:val="00A852FF"/>
    <w:rsid w:val="00A87337"/>
    <w:rsid w:val="00A90C97"/>
    <w:rsid w:val="00A92DDC"/>
    <w:rsid w:val="00A960C8"/>
    <w:rsid w:val="00A96604"/>
    <w:rsid w:val="00AA03DF"/>
    <w:rsid w:val="00AA1B4F"/>
    <w:rsid w:val="00AA21D8"/>
    <w:rsid w:val="00AA271A"/>
    <w:rsid w:val="00AA3270"/>
    <w:rsid w:val="00AA54F3"/>
    <w:rsid w:val="00AA6B43"/>
    <w:rsid w:val="00AA720D"/>
    <w:rsid w:val="00AB367A"/>
    <w:rsid w:val="00AC01D1"/>
    <w:rsid w:val="00AC0AB2"/>
    <w:rsid w:val="00AC0E9F"/>
    <w:rsid w:val="00AC16F7"/>
    <w:rsid w:val="00AC52A5"/>
    <w:rsid w:val="00AC6EFD"/>
    <w:rsid w:val="00AC7151"/>
    <w:rsid w:val="00AD460A"/>
    <w:rsid w:val="00AD4D6B"/>
    <w:rsid w:val="00AD6A05"/>
    <w:rsid w:val="00AE118B"/>
    <w:rsid w:val="00AE272B"/>
    <w:rsid w:val="00AE3E3A"/>
    <w:rsid w:val="00AE77B4"/>
    <w:rsid w:val="00AE7C1A"/>
    <w:rsid w:val="00AE7DF8"/>
    <w:rsid w:val="00AF0D9C"/>
    <w:rsid w:val="00AF13AB"/>
    <w:rsid w:val="00AF1D36"/>
    <w:rsid w:val="00AF280B"/>
    <w:rsid w:val="00AF5F75"/>
    <w:rsid w:val="00AF6001"/>
    <w:rsid w:val="00B01A16"/>
    <w:rsid w:val="00B06FE0"/>
    <w:rsid w:val="00B07F45"/>
    <w:rsid w:val="00B1021A"/>
    <w:rsid w:val="00B1481A"/>
    <w:rsid w:val="00B15A1F"/>
    <w:rsid w:val="00B15FE9"/>
    <w:rsid w:val="00B21185"/>
    <w:rsid w:val="00B2148A"/>
    <w:rsid w:val="00B220C2"/>
    <w:rsid w:val="00B25B32"/>
    <w:rsid w:val="00B25F82"/>
    <w:rsid w:val="00B32616"/>
    <w:rsid w:val="00B3477F"/>
    <w:rsid w:val="00B36C42"/>
    <w:rsid w:val="00B42EA7"/>
    <w:rsid w:val="00B51845"/>
    <w:rsid w:val="00B51923"/>
    <w:rsid w:val="00B5337C"/>
    <w:rsid w:val="00B53FDE"/>
    <w:rsid w:val="00B56397"/>
    <w:rsid w:val="00B571DA"/>
    <w:rsid w:val="00B57E5B"/>
    <w:rsid w:val="00B6027B"/>
    <w:rsid w:val="00B636C8"/>
    <w:rsid w:val="00B65EDB"/>
    <w:rsid w:val="00B67AFF"/>
    <w:rsid w:val="00B70B59"/>
    <w:rsid w:val="00B73657"/>
    <w:rsid w:val="00B739B3"/>
    <w:rsid w:val="00B80159"/>
    <w:rsid w:val="00B81B15"/>
    <w:rsid w:val="00B915AE"/>
    <w:rsid w:val="00B92227"/>
    <w:rsid w:val="00B97F30"/>
    <w:rsid w:val="00BA1735"/>
    <w:rsid w:val="00BA19FA"/>
    <w:rsid w:val="00BA4288"/>
    <w:rsid w:val="00BB0902"/>
    <w:rsid w:val="00BB1F9C"/>
    <w:rsid w:val="00BB48E5"/>
    <w:rsid w:val="00BB5607"/>
    <w:rsid w:val="00BB5ACA"/>
    <w:rsid w:val="00BB627F"/>
    <w:rsid w:val="00BC0C17"/>
    <w:rsid w:val="00BC3823"/>
    <w:rsid w:val="00BC536F"/>
    <w:rsid w:val="00BC5841"/>
    <w:rsid w:val="00BD2EF0"/>
    <w:rsid w:val="00BD5977"/>
    <w:rsid w:val="00BD60B4"/>
    <w:rsid w:val="00BD796B"/>
    <w:rsid w:val="00BE40C0"/>
    <w:rsid w:val="00BE5F4A"/>
    <w:rsid w:val="00BE7AEF"/>
    <w:rsid w:val="00BF09B0"/>
    <w:rsid w:val="00BF1544"/>
    <w:rsid w:val="00BF1B53"/>
    <w:rsid w:val="00BF246D"/>
    <w:rsid w:val="00BF2682"/>
    <w:rsid w:val="00C0251C"/>
    <w:rsid w:val="00C06F06"/>
    <w:rsid w:val="00C10872"/>
    <w:rsid w:val="00C20FAD"/>
    <w:rsid w:val="00C2375F"/>
    <w:rsid w:val="00C247CB"/>
    <w:rsid w:val="00C32E66"/>
    <w:rsid w:val="00C3355F"/>
    <w:rsid w:val="00C33A04"/>
    <w:rsid w:val="00C3569A"/>
    <w:rsid w:val="00C43F48"/>
    <w:rsid w:val="00C448FF"/>
    <w:rsid w:val="00C45E57"/>
    <w:rsid w:val="00C505B4"/>
    <w:rsid w:val="00C52F29"/>
    <w:rsid w:val="00C56CE6"/>
    <w:rsid w:val="00C5745F"/>
    <w:rsid w:val="00C60005"/>
    <w:rsid w:val="00C61A98"/>
    <w:rsid w:val="00C63201"/>
    <w:rsid w:val="00C64E62"/>
    <w:rsid w:val="00C651D5"/>
    <w:rsid w:val="00C65CCC"/>
    <w:rsid w:val="00C723E6"/>
    <w:rsid w:val="00C7618F"/>
    <w:rsid w:val="00C765A9"/>
    <w:rsid w:val="00C81157"/>
    <w:rsid w:val="00C8162D"/>
    <w:rsid w:val="00C830BB"/>
    <w:rsid w:val="00C83A0B"/>
    <w:rsid w:val="00C842D0"/>
    <w:rsid w:val="00C84ED1"/>
    <w:rsid w:val="00C863CC"/>
    <w:rsid w:val="00C9038F"/>
    <w:rsid w:val="00C91A62"/>
    <w:rsid w:val="00C92AAB"/>
    <w:rsid w:val="00C95D4C"/>
    <w:rsid w:val="00C9637F"/>
    <w:rsid w:val="00C9708A"/>
    <w:rsid w:val="00C9776F"/>
    <w:rsid w:val="00CA2435"/>
    <w:rsid w:val="00CA4068"/>
    <w:rsid w:val="00CA53BC"/>
    <w:rsid w:val="00CA67F4"/>
    <w:rsid w:val="00CB37F8"/>
    <w:rsid w:val="00CB7DC3"/>
    <w:rsid w:val="00CC5BE1"/>
    <w:rsid w:val="00CC721E"/>
    <w:rsid w:val="00CC75A2"/>
    <w:rsid w:val="00CC7A18"/>
    <w:rsid w:val="00CD0E2F"/>
    <w:rsid w:val="00CD1D49"/>
    <w:rsid w:val="00CD2F20"/>
    <w:rsid w:val="00CD6B20"/>
    <w:rsid w:val="00CE1339"/>
    <w:rsid w:val="00CE61CC"/>
    <w:rsid w:val="00CE6E42"/>
    <w:rsid w:val="00CF20B7"/>
    <w:rsid w:val="00CF6692"/>
    <w:rsid w:val="00CF7441"/>
    <w:rsid w:val="00D00D16"/>
    <w:rsid w:val="00D00FCB"/>
    <w:rsid w:val="00D03C6C"/>
    <w:rsid w:val="00D04760"/>
    <w:rsid w:val="00D04A95"/>
    <w:rsid w:val="00D06288"/>
    <w:rsid w:val="00D068C7"/>
    <w:rsid w:val="00D128A4"/>
    <w:rsid w:val="00D147C8"/>
    <w:rsid w:val="00D15131"/>
    <w:rsid w:val="00D16FA2"/>
    <w:rsid w:val="00D20954"/>
    <w:rsid w:val="00D21C39"/>
    <w:rsid w:val="00D21FC6"/>
    <w:rsid w:val="00D2243A"/>
    <w:rsid w:val="00D33393"/>
    <w:rsid w:val="00D33894"/>
    <w:rsid w:val="00D33D36"/>
    <w:rsid w:val="00D34D94"/>
    <w:rsid w:val="00D409E2"/>
    <w:rsid w:val="00D427D7"/>
    <w:rsid w:val="00D44E62"/>
    <w:rsid w:val="00D51570"/>
    <w:rsid w:val="00D549DE"/>
    <w:rsid w:val="00D556AD"/>
    <w:rsid w:val="00D60381"/>
    <w:rsid w:val="00D616DE"/>
    <w:rsid w:val="00D62201"/>
    <w:rsid w:val="00D651D1"/>
    <w:rsid w:val="00D6580C"/>
    <w:rsid w:val="00D70697"/>
    <w:rsid w:val="00D717BB"/>
    <w:rsid w:val="00D7226B"/>
    <w:rsid w:val="00D72707"/>
    <w:rsid w:val="00D75A9C"/>
    <w:rsid w:val="00D81158"/>
    <w:rsid w:val="00D829C8"/>
    <w:rsid w:val="00D90871"/>
    <w:rsid w:val="00D9155F"/>
    <w:rsid w:val="00D91571"/>
    <w:rsid w:val="00D9403F"/>
    <w:rsid w:val="00D959B4"/>
    <w:rsid w:val="00DA268F"/>
    <w:rsid w:val="00DA44DE"/>
    <w:rsid w:val="00DB380F"/>
    <w:rsid w:val="00DB620A"/>
    <w:rsid w:val="00DC3832"/>
    <w:rsid w:val="00DC7A51"/>
    <w:rsid w:val="00DD1622"/>
    <w:rsid w:val="00DD3B1E"/>
    <w:rsid w:val="00DE5B5F"/>
    <w:rsid w:val="00DF614E"/>
    <w:rsid w:val="00E00696"/>
    <w:rsid w:val="00E0175A"/>
    <w:rsid w:val="00E03651"/>
    <w:rsid w:val="00E03808"/>
    <w:rsid w:val="00E060C2"/>
    <w:rsid w:val="00E06324"/>
    <w:rsid w:val="00E07B81"/>
    <w:rsid w:val="00E10AFD"/>
    <w:rsid w:val="00E12B11"/>
    <w:rsid w:val="00E12FB0"/>
    <w:rsid w:val="00E14814"/>
    <w:rsid w:val="00E15571"/>
    <w:rsid w:val="00E1591B"/>
    <w:rsid w:val="00E16A50"/>
    <w:rsid w:val="00E16B9E"/>
    <w:rsid w:val="00E249D5"/>
    <w:rsid w:val="00E25017"/>
    <w:rsid w:val="00E26858"/>
    <w:rsid w:val="00E26F73"/>
    <w:rsid w:val="00E30A34"/>
    <w:rsid w:val="00E33C68"/>
    <w:rsid w:val="00E34EEB"/>
    <w:rsid w:val="00E3687C"/>
    <w:rsid w:val="00E37290"/>
    <w:rsid w:val="00E42479"/>
    <w:rsid w:val="00E44EB9"/>
    <w:rsid w:val="00E45BDC"/>
    <w:rsid w:val="00E46358"/>
    <w:rsid w:val="00E471DC"/>
    <w:rsid w:val="00E50EB4"/>
    <w:rsid w:val="00E532FC"/>
    <w:rsid w:val="00E537A6"/>
    <w:rsid w:val="00E559B4"/>
    <w:rsid w:val="00E55BB0"/>
    <w:rsid w:val="00E609E5"/>
    <w:rsid w:val="00E60F27"/>
    <w:rsid w:val="00E64D93"/>
    <w:rsid w:val="00E65EDB"/>
    <w:rsid w:val="00E66927"/>
    <w:rsid w:val="00E677B8"/>
    <w:rsid w:val="00E67FA1"/>
    <w:rsid w:val="00E72DFF"/>
    <w:rsid w:val="00E7387D"/>
    <w:rsid w:val="00E73D53"/>
    <w:rsid w:val="00E75111"/>
    <w:rsid w:val="00E77296"/>
    <w:rsid w:val="00E87527"/>
    <w:rsid w:val="00E87EF7"/>
    <w:rsid w:val="00E93763"/>
    <w:rsid w:val="00E96C4C"/>
    <w:rsid w:val="00EA2AAE"/>
    <w:rsid w:val="00EA2EC0"/>
    <w:rsid w:val="00EA427A"/>
    <w:rsid w:val="00EA723B"/>
    <w:rsid w:val="00EB6350"/>
    <w:rsid w:val="00EB687A"/>
    <w:rsid w:val="00EC2F62"/>
    <w:rsid w:val="00EC62EB"/>
    <w:rsid w:val="00EC6E9F"/>
    <w:rsid w:val="00ED4454"/>
    <w:rsid w:val="00ED44F0"/>
    <w:rsid w:val="00ED4B33"/>
    <w:rsid w:val="00ED5993"/>
    <w:rsid w:val="00ED7DD6"/>
    <w:rsid w:val="00EE060B"/>
    <w:rsid w:val="00EE15A1"/>
    <w:rsid w:val="00EE189B"/>
    <w:rsid w:val="00EE2A7C"/>
    <w:rsid w:val="00EE2C42"/>
    <w:rsid w:val="00EE2E38"/>
    <w:rsid w:val="00EE341B"/>
    <w:rsid w:val="00EE4453"/>
    <w:rsid w:val="00EE5FCE"/>
    <w:rsid w:val="00EE6BBD"/>
    <w:rsid w:val="00EE6E1E"/>
    <w:rsid w:val="00EE705F"/>
    <w:rsid w:val="00EF1462"/>
    <w:rsid w:val="00EF4A5B"/>
    <w:rsid w:val="00EF54FD"/>
    <w:rsid w:val="00F05315"/>
    <w:rsid w:val="00F07F0D"/>
    <w:rsid w:val="00F13112"/>
    <w:rsid w:val="00F16FE6"/>
    <w:rsid w:val="00F238BD"/>
    <w:rsid w:val="00F24992"/>
    <w:rsid w:val="00F2645E"/>
    <w:rsid w:val="00F3096E"/>
    <w:rsid w:val="00F32F2F"/>
    <w:rsid w:val="00F33F3F"/>
    <w:rsid w:val="00F35BDD"/>
    <w:rsid w:val="00F35EF0"/>
    <w:rsid w:val="00F3781F"/>
    <w:rsid w:val="00F403FD"/>
    <w:rsid w:val="00F41E72"/>
    <w:rsid w:val="00F441A7"/>
    <w:rsid w:val="00F45BDF"/>
    <w:rsid w:val="00F46491"/>
    <w:rsid w:val="00F50300"/>
    <w:rsid w:val="00F5414B"/>
    <w:rsid w:val="00F56E39"/>
    <w:rsid w:val="00F623E9"/>
    <w:rsid w:val="00F62EAB"/>
    <w:rsid w:val="00F63951"/>
    <w:rsid w:val="00F63C86"/>
    <w:rsid w:val="00F766BE"/>
    <w:rsid w:val="00F77EB9"/>
    <w:rsid w:val="00F80635"/>
    <w:rsid w:val="00F8115F"/>
    <w:rsid w:val="00F815D1"/>
    <w:rsid w:val="00F81E7E"/>
    <w:rsid w:val="00F81F0F"/>
    <w:rsid w:val="00F825F4"/>
    <w:rsid w:val="00F861A3"/>
    <w:rsid w:val="00F92AA1"/>
    <w:rsid w:val="00F932DE"/>
    <w:rsid w:val="00F93E14"/>
    <w:rsid w:val="00F963DD"/>
    <w:rsid w:val="00F9641A"/>
    <w:rsid w:val="00F97004"/>
    <w:rsid w:val="00FA2045"/>
    <w:rsid w:val="00FA7A66"/>
    <w:rsid w:val="00FB1AA9"/>
    <w:rsid w:val="00FB4B5A"/>
    <w:rsid w:val="00FB5963"/>
    <w:rsid w:val="00FB5DAA"/>
    <w:rsid w:val="00FB609E"/>
    <w:rsid w:val="00FC04B9"/>
    <w:rsid w:val="00FC161A"/>
    <w:rsid w:val="00FC23D5"/>
    <w:rsid w:val="00FC4337"/>
    <w:rsid w:val="00FC4C1A"/>
    <w:rsid w:val="00FC628F"/>
    <w:rsid w:val="00FC6468"/>
    <w:rsid w:val="00FC6D49"/>
    <w:rsid w:val="00FD26D5"/>
    <w:rsid w:val="00FD425A"/>
    <w:rsid w:val="00FD4922"/>
    <w:rsid w:val="00FD5AE8"/>
    <w:rsid w:val="00FD6461"/>
    <w:rsid w:val="00FE0281"/>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link w:val="ListParagraphChar"/>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ListParagraphChar">
    <w:name w:val="List Paragraph Char"/>
    <w:basedOn w:val="DefaultParagraphFont"/>
    <w:link w:val="ListParagraph"/>
    <w:uiPriority w:val="34"/>
    <w:rsid w:val="00F861A3"/>
    <w:rPr>
      <w:rFonts w:ascii="Calibri" w:hAnsi="Calibri" w:cs="Calibri"/>
      <w:color w:val="000000"/>
      <w:sz w:val="24"/>
      <w:szCs w:val="24"/>
    </w:rPr>
  </w:style>
  <w:style w:type="paragraph" w:customStyle="1" w:styleId="EndNoteBibliography">
    <w:name w:val="EndNote Bibliography"/>
    <w:basedOn w:val="Normal"/>
    <w:link w:val="EndNoteBibliographyChar"/>
    <w:rsid w:val="00240E77"/>
    <w:pPr>
      <w:widowControl/>
      <w:autoSpaceDE/>
      <w:autoSpaceDN/>
      <w:adjustRightInd/>
      <w:spacing w:after="160"/>
      <w:jc w:val="left"/>
    </w:pPr>
    <w:rPr>
      <w:rFonts w:eastAsiaTheme="minorHAnsi"/>
      <w:noProof/>
      <w:szCs w:val="22"/>
    </w:rPr>
  </w:style>
  <w:style w:type="character" w:customStyle="1" w:styleId="EndNoteBibliographyChar">
    <w:name w:val="EndNote Bibliography Char"/>
    <w:basedOn w:val="ListParagraphChar"/>
    <w:link w:val="EndNoteBibliography"/>
    <w:rsid w:val="00240E77"/>
    <w:rPr>
      <w:rFonts w:ascii="Calibri" w:eastAsiaTheme="minorHAnsi" w:hAnsi="Calibri" w:cs="Calibri"/>
      <w:noProof/>
      <w:color w:val="000000"/>
      <w:sz w:val="24"/>
      <w:szCs w:val="22"/>
    </w:rPr>
  </w:style>
  <w:style w:type="paragraph" w:customStyle="1" w:styleId="EndNoteBibliographyTitle">
    <w:name w:val="EndNote Bibliography Title"/>
    <w:basedOn w:val="Normal"/>
    <w:link w:val="EndNoteBibliographyTitleChar"/>
    <w:rsid w:val="00966915"/>
    <w:pPr>
      <w:jc w:val="center"/>
    </w:pPr>
  </w:style>
  <w:style w:type="character" w:customStyle="1" w:styleId="EndNoteBibliographyTitleChar">
    <w:name w:val="EndNote Bibliography Title Char"/>
    <w:basedOn w:val="DefaultParagraphFont"/>
    <w:link w:val="EndNoteBibliographyTitle"/>
    <w:rsid w:val="00966915"/>
    <w:rPr>
      <w:rFonts w:ascii="Calibri" w:hAnsi="Calibri" w:cs="Calibri"/>
      <w:color w:val="000000"/>
      <w:sz w:val="24"/>
      <w:szCs w:val="24"/>
    </w:rPr>
  </w:style>
  <w:style w:type="character" w:styleId="UnresolvedMention">
    <w:name w:val="Unresolved Mention"/>
    <w:basedOn w:val="DefaultParagraphFont"/>
    <w:uiPriority w:val="99"/>
    <w:semiHidden/>
    <w:unhideWhenUsed/>
    <w:rsid w:val="00AC16F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1568001">
      <w:bodyDiv w:val="1"/>
      <w:marLeft w:val="0"/>
      <w:marRight w:val="0"/>
      <w:marTop w:val="0"/>
      <w:marBottom w:val="0"/>
      <w:divBdr>
        <w:top w:val="none" w:sz="0" w:space="0" w:color="auto"/>
        <w:left w:val="none" w:sz="0" w:space="0" w:color="auto"/>
        <w:bottom w:val="none" w:sz="0" w:space="0" w:color="auto"/>
        <w:right w:val="none" w:sz="0" w:space="0" w:color="auto"/>
      </w:divBdr>
    </w:div>
    <w:div w:id="96115413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59935996">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18BC1B-DC0F-4C31-897F-02E7441473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10421</Words>
  <Characters>59404</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968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08-03T15:29:00Z</cp:lastPrinted>
  <dcterms:created xsi:type="dcterms:W3CDTF">2018-11-21T18:58:00Z</dcterms:created>
  <dcterms:modified xsi:type="dcterms:W3CDTF">2018-11-30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